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37C82C" w14:textId="586DA71C" w:rsidR="0023064E" w:rsidRPr="00FD0159" w:rsidRDefault="001F5BDE" w:rsidP="00FD0159">
      <w:pPr>
        <w:spacing w:before="120" w:after="0" w:line="240" w:lineRule="auto"/>
        <w:jc w:val="center"/>
        <w:rPr>
          <w:rFonts w:ascii="Times New Roman" w:hAnsi="Times New Roman" w:cs="Times New Roman"/>
          <w:sz w:val="24"/>
          <w:szCs w:val="24"/>
        </w:rPr>
      </w:pPr>
      <w:bookmarkStart w:id="0" w:name="_GoBack"/>
      <w:bookmarkEnd w:id="0"/>
      <w:r w:rsidRPr="00FD0159">
        <w:rPr>
          <w:rFonts w:ascii="Times New Roman" w:hAnsi="Times New Roman" w:cs="Times New Roman"/>
          <w:sz w:val="24"/>
          <w:szCs w:val="24"/>
        </w:rPr>
        <w:t>Entrenamiento Interválico de Alta Intensidad (HIIT) como herramienta terapéutica en pacientes con Diabetes Mellitus Tipo 2</w:t>
      </w:r>
      <w:r w:rsidR="006F1D60" w:rsidRPr="00FD0159">
        <w:rPr>
          <w:rFonts w:ascii="Times New Roman" w:hAnsi="Times New Roman" w:cs="Times New Roman"/>
          <w:sz w:val="24"/>
          <w:szCs w:val="24"/>
        </w:rPr>
        <w:t>: Una revisión narrativa</w:t>
      </w:r>
    </w:p>
    <w:p w14:paraId="79306A44" w14:textId="07C8515C" w:rsidR="008722C9" w:rsidRPr="008722C9" w:rsidRDefault="002E2B1A" w:rsidP="002F530D">
      <w:pPr>
        <w:spacing w:before="120"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0023064E" w:rsidRPr="00FD0159">
        <w:rPr>
          <w:rFonts w:ascii="Times New Roman" w:hAnsi="Times New Roman" w:cs="Times New Roman"/>
          <w:sz w:val="24"/>
          <w:szCs w:val="24"/>
          <w:lang w:val="en-US"/>
        </w:rPr>
        <w:t xml:space="preserve">High Intensity </w:t>
      </w:r>
      <w:r w:rsidR="00217468" w:rsidRPr="00FD0159">
        <w:rPr>
          <w:rFonts w:ascii="Times New Roman" w:hAnsi="Times New Roman" w:cs="Times New Roman"/>
          <w:sz w:val="24"/>
          <w:szCs w:val="24"/>
          <w:lang w:val="en-US"/>
        </w:rPr>
        <w:t>Interval</w:t>
      </w:r>
      <w:r w:rsidR="0023064E" w:rsidRPr="00FD0159">
        <w:rPr>
          <w:rFonts w:ascii="Times New Roman" w:hAnsi="Times New Roman" w:cs="Times New Roman"/>
          <w:sz w:val="24"/>
          <w:szCs w:val="24"/>
          <w:lang w:val="en-US"/>
        </w:rPr>
        <w:t xml:space="preserve"> Training (HIIT) as a therapeutic tool in patients with Type 2 Diabetes Mellitus: A narrative review</w:t>
      </w:r>
      <w:r>
        <w:rPr>
          <w:rFonts w:ascii="Times New Roman" w:hAnsi="Times New Roman" w:cs="Times New Roman"/>
          <w:sz w:val="24"/>
          <w:szCs w:val="24"/>
          <w:lang w:val="en-US"/>
        </w:rPr>
        <w:t>)</w:t>
      </w:r>
    </w:p>
    <w:p w14:paraId="3144AF6C" w14:textId="5F014D5D" w:rsidR="006838B9" w:rsidRPr="00FD0159" w:rsidRDefault="006838B9" w:rsidP="006838B9">
      <w:pPr>
        <w:suppressLineNumbers/>
        <w:spacing w:line="240" w:lineRule="auto"/>
        <w:ind w:firstLine="0"/>
        <w:rPr>
          <w:rFonts w:ascii="Times New Roman" w:hAnsi="Times New Roman" w:cs="Times New Roman"/>
          <w:kern w:val="2"/>
          <w:sz w:val="24"/>
          <w:szCs w:val="24"/>
        </w:rPr>
        <w:sectPr w:rsidR="006838B9" w:rsidRPr="00FD0159" w:rsidSect="00FD0159">
          <w:headerReference w:type="default" r:id="rId9"/>
          <w:footerReference w:type="default" r:id="rId10"/>
          <w:footerReference w:type="first" r:id="rId11"/>
          <w:pgSz w:w="11906" w:h="16838"/>
          <w:pgMar w:top="1701" w:right="1701" w:bottom="1701" w:left="1701" w:header="567" w:footer="567" w:gutter="0"/>
          <w:lnNumType w:countBy="1" w:restart="continuous"/>
          <w:pgNumType w:start="0"/>
          <w:cols w:space="708"/>
          <w:titlePg/>
          <w:docGrid w:linePitch="360"/>
        </w:sectPr>
      </w:pPr>
    </w:p>
    <w:p w14:paraId="1E983678"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376B7442"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542E5C32"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02405AAC"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607DE511"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11173E08"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4BC633D1" w14:textId="77777777" w:rsidR="002F530D" w:rsidRDefault="002F530D" w:rsidP="006838B9">
      <w:pPr>
        <w:spacing w:before="120" w:after="0" w:line="360" w:lineRule="auto"/>
        <w:ind w:firstLine="0"/>
        <w:jc w:val="both"/>
        <w:rPr>
          <w:rFonts w:ascii="Times New Roman" w:hAnsi="Times New Roman" w:cs="Times New Roman"/>
          <w:b/>
          <w:sz w:val="24"/>
          <w:szCs w:val="24"/>
        </w:rPr>
      </w:pPr>
    </w:p>
    <w:p w14:paraId="2845BE33" w14:textId="19DCEEEA" w:rsidR="001A44F1" w:rsidRPr="00FD0159" w:rsidRDefault="006838B9" w:rsidP="006838B9">
      <w:pPr>
        <w:spacing w:before="120" w:after="0" w:line="360" w:lineRule="auto"/>
        <w:ind w:firstLine="0"/>
        <w:jc w:val="both"/>
        <w:rPr>
          <w:rFonts w:ascii="Times New Roman" w:hAnsi="Times New Roman" w:cs="Times New Roman"/>
          <w:b/>
          <w:sz w:val="24"/>
          <w:szCs w:val="24"/>
        </w:rPr>
      </w:pPr>
      <w:r>
        <w:rPr>
          <w:rFonts w:ascii="Times New Roman" w:hAnsi="Times New Roman" w:cs="Times New Roman"/>
          <w:b/>
          <w:sz w:val="24"/>
          <w:szCs w:val="24"/>
        </w:rPr>
        <w:t>Resumen</w:t>
      </w:r>
    </w:p>
    <w:p w14:paraId="535FD94E" w14:textId="46B3E79A" w:rsidR="002F530D" w:rsidRPr="00FD0159" w:rsidRDefault="00794F56" w:rsidP="002F530D">
      <w:pPr>
        <w:spacing w:before="120" w:after="0" w:line="360" w:lineRule="auto"/>
        <w:jc w:val="both"/>
        <w:rPr>
          <w:rFonts w:ascii="Times New Roman" w:hAnsi="Times New Roman" w:cs="Times New Roman"/>
          <w:sz w:val="24"/>
          <w:szCs w:val="24"/>
        </w:rPr>
      </w:pPr>
      <w:r w:rsidRPr="006838B9">
        <w:rPr>
          <w:rFonts w:ascii="Times New Roman" w:hAnsi="Times New Roman" w:cs="Times New Roman"/>
          <w:i/>
          <w:sz w:val="24"/>
          <w:szCs w:val="24"/>
        </w:rPr>
        <w:t>Introducción</w:t>
      </w:r>
      <w:r w:rsidRPr="006838B9">
        <w:rPr>
          <w:rFonts w:ascii="Times New Roman" w:hAnsi="Times New Roman" w:cs="Times New Roman"/>
          <w:sz w:val="24"/>
          <w:szCs w:val="24"/>
        </w:rPr>
        <w:t>:</w:t>
      </w:r>
      <w:r w:rsidR="007C7306" w:rsidRPr="006838B9">
        <w:rPr>
          <w:rFonts w:ascii="Times New Roman" w:hAnsi="Times New Roman" w:cs="Times New Roman"/>
          <w:sz w:val="24"/>
          <w:szCs w:val="24"/>
        </w:rPr>
        <w:t xml:space="preserve"> El ejercicio </w:t>
      </w:r>
      <w:r w:rsidR="00B56824" w:rsidRPr="006838B9">
        <w:rPr>
          <w:rFonts w:ascii="Times New Roman" w:hAnsi="Times New Roman" w:cs="Times New Roman"/>
          <w:sz w:val="24"/>
          <w:szCs w:val="24"/>
        </w:rPr>
        <w:t>físico</w:t>
      </w:r>
      <w:r w:rsidR="007C7306" w:rsidRPr="006838B9">
        <w:rPr>
          <w:rFonts w:ascii="Times New Roman" w:hAnsi="Times New Roman" w:cs="Times New Roman"/>
          <w:sz w:val="24"/>
          <w:szCs w:val="24"/>
        </w:rPr>
        <w:t xml:space="preserve"> </w:t>
      </w:r>
      <w:r w:rsidR="00DB17C2" w:rsidRPr="006838B9">
        <w:rPr>
          <w:rFonts w:ascii="Times New Roman" w:hAnsi="Times New Roman" w:cs="Times New Roman"/>
          <w:sz w:val="24"/>
          <w:szCs w:val="24"/>
        </w:rPr>
        <w:t>es</w:t>
      </w:r>
      <w:r w:rsidR="007C7306" w:rsidRPr="006838B9">
        <w:rPr>
          <w:rFonts w:ascii="Times New Roman" w:hAnsi="Times New Roman" w:cs="Times New Roman"/>
          <w:sz w:val="24"/>
          <w:szCs w:val="24"/>
        </w:rPr>
        <w:t xml:space="preserve"> imprescindible</w:t>
      </w:r>
      <w:r w:rsidR="00B56824" w:rsidRPr="006838B9">
        <w:rPr>
          <w:rFonts w:ascii="Times New Roman" w:hAnsi="Times New Roman" w:cs="Times New Roman"/>
          <w:sz w:val="24"/>
          <w:szCs w:val="24"/>
        </w:rPr>
        <w:t xml:space="preserve"> para</w:t>
      </w:r>
      <w:r w:rsidR="007C7306" w:rsidRPr="006838B9">
        <w:rPr>
          <w:rFonts w:ascii="Times New Roman" w:hAnsi="Times New Roman" w:cs="Times New Roman"/>
          <w:sz w:val="24"/>
          <w:szCs w:val="24"/>
        </w:rPr>
        <w:t xml:space="preserve"> las personas con DMT2</w:t>
      </w:r>
      <w:r w:rsidR="00DB17C2" w:rsidRPr="006838B9">
        <w:rPr>
          <w:rFonts w:ascii="Times New Roman" w:hAnsi="Times New Roman" w:cs="Times New Roman"/>
          <w:sz w:val="24"/>
          <w:szCs w:val="24"/>
        </w:rPr>
        <w:t>, aunque</w:t>
      </w:r>
      <w:r w:rsidR="007C7306" w:rsidRPr="006838B9">
        <w:rPr>
          <w:rFonts w:ascii="Times New Roman" w:hAnsi="Times New Roman" w:cs="Times New Roman"/>
          <w:sz w:val="24"/>
          <w:szCs w:val="24"/>
        </w:rPr>
        <w:t>, con frecuencia se presentan problemas para practicar</w:t>
      </w:r>
      <w:r w:rsidR="00B56824" w:rsidRPr="006838B9">
        <w:rPr>
          <w:rFonts w:ascii="Times New Roman" w:hAnsi="Times New Roman" w:cs="Times New Roman"/>
          <w:sz w:val="24"/>
          <w:szCs w:val="24"/>
        </w:rPr>
        <w:t>lo</w:t>
      </w:r>
      <w:r w:rsidR="00D84883" w:rsidRPr="006838B9">
        <w:rPr>
          <w:rFonts w:ascii="Times New Roman" w:hAnsi="Times New Roman" w:cs="Times New Roman"/>
          <w:sz w:val="24"/>
          <w:szCs w:val="24"/>
        </w:rPr>
        <w:t>, siendo el más frecuente</w:t>
      </w:r>
      <w:r w:rsidR="007C7306" w:rsidRPr="006838B9">
        <w:rPr>
          <w:rFonts w:ascii="Times New Roman" w:hAnsi="Times New Roman" w:cs="Times New Roman"/>
          <w:sz w:val="24"/>
          <w:szCs w:val="24"/>
        </w:rPr>
        <w:t xml:space="preserve"> la falta de tiempo. No obstante, el auge de métodos como el HIIT aporta una solución a esta</w:t>
      </w:r>
      <w:r w:rsidR="00D84883" w:rsidRPr="006838B9">
        <w:rPr>
          <w:rFonts w:ascii="Times New Roman" w:hAnsi="Times New Roman" w:cs="Times New Roman"/>
          <w:sz w:val="24"/>
          <w:szCs w:val="24"/>
        </w:rPr>
        <w:t>s</w:t>
      </w:r>
      <w:r w:rsidR="007C7306" w:rsidRPr="006838B9">
        <w:rPr>
          <w:rFonts w:ascii="Times New Roman" w:hAnsi="Times New Roman" w:cs="Times New Roman"/>
          <w:sz w:val="24"/>
          <w:szCs w:val="24"/>
        </w:rPr>
        <w:t xml:space="preserve"> barreras, ya que </w:t>
      </w:r>
      <w:r w:rsidR="00E815FF" w:rsidRPr="006838B9">
        <w:rPr>
          <w:rFonts w:ascii="Times New Roman" w:hAnsi="Times New Roman" w:cs="Times New Roman"/>
          <w:sz w:val="24"/>
          <w:szCs w:val="24"/>
        </w:rPr>
        <w:t>permiten</w:t>
      </w:r>
      <w:r w:rsidR="007C7306" w:rsidRPr="006838B9">
        <w:rPr>
          <w:rFonts w:ascii="Times New Roman" w:hAnsi="Times New Roman" w:cs="Times New Roman"/>
          <w:sz w:val="24"/>
          <w:szCs w:val="24"/>
        </w:rPr>
        <w:t xml:space="preserve"> mejorar la salud con unos pocos minutos de ejercicio </w:t>
      </w:r>
      <w:r w:rsidR="00B56824" w:rsidRPr="006838B9">
        <w:rPr>
          <w:rFonts w:ascii="Times New Roman" w:hAnsi="Times New Roman" w:cs="Times New Roman"/>
          <w:sz w:val="24"/>
          <w:szCs w:val="24"/>
        </w:rPr>
        <w:t>diarios</w:t>
      </w:r>
      <w:r w:rsidR="007C7306" w:rsidRPr="006838B9">
        <w:rPr>
          <w:rFonts w:ascii="Times New Roman" w:hAnsi="Times New Roman" w:cs="Times New Roman"/>
          <w:sz w:val="24"/>
          <w:szCs w:val="24"/>
        </w:rPr>
        <w:t>.</w:t>
      </w:r>
      <w:r w:rsidR="000E4CEE" w:rsidRPr="006838B9">
        <w:rPr>
          <w:rFonts w:ascii="Times New Roman" w:hAnsi="Times New Roman" w:cs="Times New Roman"/>
          <w:sz w:val="24"/>
          <w:szCs w:val="24"/>
        </w:rPr>
        <w:t xml:space="preserve"> </w:t>
      </w:r>
      <w:r w:rsidRPr="006838B9">
        <w:rPr>
          <w:rFonts w:ascii="Times New Roman" w:hAnsi="Times New Roman" w:cs="Times New Roman"/>
          <w:i/>
          <w:sz w:val="24"/>
          <w:szCs w:val="24"/>
        </w:rPr>
        <w:t>Objetivo</w:t>
      </w:r>
      <w:r w:rsidRPr="006838B9">
        <w:rPr>
          <w:rFonts w:ascii="Times New Roman" w:hAnsi="Times New Roman" w:cs="Times New Roman"/>
          <w:sz w:val="24"/>
          <w:szCs w:val="24"/>
        </w:rPr>
        <w:t>:</w:t>
      </w:r>
      <w:r w:rsidR="00D3420A" w:rsidRPr="006838B9">
        <w:rPr>
          <w:rFonts w:ascii="Times New Roman" w:hAnsi="Times New Roman" w:cs="Times New Roman"/>
          <w:sz w:val="24"/>
          <w:szCs w:val="24"/>
        </w:rPr>
        <w:t xml:space="preserve"> </w:t>
      </w:r>
      <w:r w:rsidR="00E306D2" w:rsidRPr="006838B9">
        <w:rPr>
          <w:rFonts w:ascii="Times New Roman" w:hAnsi="Times New Roman" w:cs="Times New Roman"/>
          <w:sz w:val="24"/>
          <w:szCs w:val="24"/>
        </w:rPr>
        <w:t>Realizar una revisión narrativa sobre los efectos del HIIT en diferentes parámetros de salud en personas con DMT2</w:t>
      </w:r>
      <w:r w:rsidR="00D3420A" w:rsidRPr="006838B9">
        <w:rPr>
          <w:rFonts w:ascii="Times New Roman" w:hAnsi="Times New Roman" w:cs="Times New Roman"/>
          <w:sz w:val="24"/>
          <w:szCs w:val="24"/>
        </w:rPr>
        <w:t>.</w:t>
      </w:r>
      <w:r w:rsidR="000E4CEE" w:rsidRPr="006838B9">
        <w:rPr>
          <w:rFonts w:ascii="Times New Roman" w:hAnsi="Times New Roman" w:cs="Times New Roman"/>
          <w:sz w:val="24"/>
          <w:szCs w:val="24"/>
        </w:rPr>
        <w:t xml:space="preserve"> </w:t>
      </w:r>
      <w:r w:rsidRPr="006838B9">
        <w:rPr>
          <w:rFonts w:ascii="Times New Roman" w:hAnsi="Times New Roman" w:cs="Times New Roman"/>
          <w:i/>
          <w:sz w:val="24"/>
          <w:szCs w:val="24"/>
        </w:rPr>
        <w:t>Metodología</w:t>
      </w:r>
      <w:r w:rsidRPr="006838B9">
        <w:rPr>
          <w:rFonts w:ascii="Times New Roman" w:hAnsi="Times New Roman" w:cs="Times New Roman"/>
          <w:sz w:val="24"/>
          <w:szCs w:val="24"/>
        </w:rPr>
        <w:t>:</w:t>
      </w:r>
      <w:r w:rsidR="007C7306"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 xml:space="preserve">Tras la búsqueda en bases de datos </w:t>
      </w:r>
      <w:r w:rsidR="00224FC8" w:rsidRPr="006838B9">
        <w:rPr>
          <w:rFonts w:ascii="Times New Roman" w:hAnsi="Times New Roman" w:cs="Times New Roman"/>
          <w:sz w:val="24"/>
          <w:szCs w:val="24"/>
        </w:rPr>
        <w:t>(</w:t>
      </w:r>
      <w:proofErr w:type="spellStart"/>
      <w:r w:rsidR="00224FC8" w:rsidRPr="006838B9">
        <w:rPr>
          <w:rFonts w:ascii="Times New Roman" w:hAnsi="Times New Roman" w:cs="Times New Roman"/>
          <w:sz w:val="24"/>
          <w:szCs w:val="24"/>
        </w:rPr>
        <w:t>PubMed</w:t>
      </w:r>
      <w:proofErr w:type="spellEnd"/>
      <w:r w:rsidR="00224FC8" w:rsidRPr="006838B9">
        <w:rPr>
          <w:rFonts w:ascii="Times New Roman" w:hAnsi="Times New Roman" w:cs="Times New Roman"/>
          <w:sz w:val="24"/>
          <w:szCs w:val="24"/>
        </w:rPr>
        <w:t xml:space="preserve">, </w:t>
      </w:r>
      <w:proofErr w:type="spellStart"/>
      <w:r w:rsidR="00224FC8" w:rsidRPr="006838B9">
        <w:rPr>
          <w:rFonts w:ascii="Times New Roman" w:hAnsi="Times New Roman" w:cs="Times New Roman"/>
          <w:sz w:val="24"/>
          <w:szCs w:val="24"/>
        </w:rPr>
        <w:t>SPORTDiscus</w:t>
      </w:r>
      <w:proofErr w:type="spellEnd"/>
      <w:r w:rsidR="00224FC8" w:rsidRPr="006838B9">
        <w:rPr>
          <w:rFonts w:ascii="Times New Roman" w:hAnsi="Times New Roman" w:cs="Times New Roman"/>
          <w:sz w:val="24"/>
          <w:szCs w:val="24"/>
        </w:rPr>
        <w:t xml:space="preserve"> y </w:t>
      </w:r>
      <w:proofErr w:type="spellStart"/>
      <w:r w:rsidR="00224FC8" w:rsidRPr="006838B9">
        <w:rPr>
          <w:rFonts w:ascii="Times New Roman" w:hAnsi="Times New Roman" w:cs="Times New Roman"/>
          <w:sz w:val="24"/>
          <w:szCs w:val="24"/>
        </w:rPr>
        <w:t>Medline</w:t>
      </w:r>
      <w:proofErr w:type="spellEnd"/>
      <w:r w:rsidR="00224FC8"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 xml:space="preserve">se obtiene </w:t>
      </w:r>
      <w:r w:rsidR="00D31F18" w:rsidRPr="006838B9">
        <w:rPr>
          <w:rFonts w:ascii="Times New Roman" w:hAnsi="Times New Roman" w:cs="Times New Roman"/>
          <w:sz w:val="24"/>
          <w:szCs w:val="24"/>
        </w:rPr>
        <w:t xml:space="preserve">un total de </w:t>
      </w:r>
      <w:r w:rsidR="00166A06" w:rsidRPr="006838B9">
        <w:rPr>
          <w:rFonts w:ascii="Times New Roman" w:hAnsi="Times New Roman" w:cs="Times New Roman"/>
          <w:sz w:val="24"/>
          <w:szCs w:val="24"/>
        </w:rPr>
        <w:t>5</w:t>
      </w:r>
      <w:r w:rsidR="00AD4C7B" w:rsidRPr="006838B9">
        <w:rPr>
          <w:rFonts w:ascii="Times New Roman" w:hAnsi="Times New Roman" w:cs="Times New Roman"/>
          <w:sz w:val="24"/>
          <w:szCs w:val="24"/>
        </w:rPr>
        <w:t>2</w:t>
      </w:r>
      <w:r w:rsidR="00166A06" w:rsidRPr="006838B9">
        <w:rPr>
          <w:rFonts w:ascii="Times New Roman" w:hAnsi="Times New Roman" w:cs="Times New Roman"/>
          <w:sz w:val="24"/>
          <w:szCs w:val="24"/>
        </w:rPr>
        <w:t xml:space="preserve"> artículos. </w:t>
      </w:r>
      <w:r w:rsidR="00BF26AF" w:rsidRPr="006838B9">
        <w:rPr>
          <w:rFonts w:ascii="Times New Roman" w:hAnsi="Times New Roman" w:cs="Times New Roman"/>
          <w:sz w:val="24"/>
          <w:szCs w:val="24"/>
        </w:rPr>
        <w:t>Teniendo en cuenta</w:t>
      </w:r>
      <w:r w:rsidR="00D9078C" w:rsidRPr="006838B9">
        <w:rPr>
          <w:rFonts w:ascii="Times New Roman" w:hAnsi="Times New Roman" w:cs="Times New Roman"/>
          <w:sz w:val="24"/>
          <w:szCs w:val="24"/>
        </w:rPr>
        <w:t xml:space="preserve"> los criterios de inclusión</w:t>
      </w:r>
      <w:r w:rsidR="00BF26AF" w:rsidRPr="006838B9">
        <w:rPr>
          <w:rFonts w:ascii="Times New Roman" w:hAnsi="Times New Roman" w:cs="Times New Roman"/>
          <w:sz w:val="24"/>
          <w:szCs w:val="24"/>
        </w:rPr>
        <w:t>-</w:t>
      </w:r>
      <w:r w:rsidR="00D9078C" w:rsidRPr="006838B9">
        <w:rPr>
          <w:rFonts w:ascii="Times New Roman" w:hAnsi="Times New Roman" w:cs="Times New Roman"/>
          <w:sz w:val="24"/>
          <w:szCs w:val="24"/>
        </w:rPr>
        <w:t>exclusión</w:t>
      </w:r>
      <w:r w:rsidR="00BF26AF"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s</w:t>
      </w:r>
      <w:r w:rsidR="007C7306" w:rsidRPr="006838B9">
        <w:rPr>
          <w:rFonts w:ascii="Times New Roman" w:hAnsi="Times New Roman" w:cs="Times New Roman"/>
          <w:sz w:val="24"/>
          <w:szCs w:val="24"/>
        </w:rPr>
        <w:t>e incluye</w:t>
      </w:r>
      <w:r w:rsidR="00B56824" w:rsidRPr="006838B9">
        <w:rPr>
          <w:rFonts w:ascii="Times New Roman" w:hAnsi="Times New Roman" w:cs="Times New Roman"/>
          <w:sz w:val="24"/>
          <w:szCs w:val="24"/>
        </w:rPr>
        <w:t>n</w:t>
      </w:r>
      <w:r w:rsidR="007C7306" w:rsidRPr="006838B9">
        <w:rPr>
          <w:rFonts w:ascii="Times New Roman" w:hAnsi="Times New Roman" w:cs="Times New Roman"/>
          <w:sz w:val="24"/>
          <w:szCs w:val="24"/>
        </w:rPr>
        <w:t xml:space="preserve"> 16 artículos. Todos los estudios incluidos son experimentales (ensayos clínicos)</w:t>
      </w:r>
      <w:r w:rsidR="00B56824" w:rsidRPr="006838B9">
        <w:rPr>
          <w:rFonts w:ascii="Times New Roman" w:hAnsi="Times New Roman" w:cs="Times New Roman"/>
          <w:sz w:val="24"/>
          <w:szCs w:val="24"/>
        </w:rPr>
        <w:t xml:space="preserve"> </w:t>
      </w:r>
      <w:r w:rsidR="007C7306" w:rsidRPr="006838B9">
        <w:rPr>
          <w:rFonts w:ascii="Times New Roman" w:hAnsi="Times New Roman" w:cs="Times New Roman"/>
          <w:sz w:val="24"/>
          <w:szCs w:val="24"/>
        </w:rPr>
        <w:t>publicados en los últimos 10 años.</w:t>
      </w:r>
      <w:r w:rsidR="00910337"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Se</w:t>
      </w:r>
      <w:r w:rsidR="00910337"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 xml:space="preserve">excluyen </w:t>
      </w:r>
      <w:r w:rsidR="00D84883" w:rsidRPr="006838B9">
        <w:rPr>
          <w:rFonts w:ascii="Times New Roman" w:hAnsi="Times New Roman" w:cs="Times New Roman"/>
          <w:sz w:val="24"/>
          <w:szCs w:val="24"/>
        </w:rPr>
        <w:t xml:space="preserve">los </w:t>
      </w:r>
      <w:r w:rsidR="00166A06" w:rsidRPr="006838B9">
        <w:rPr>
          <w:rFonts w:ascii="Times New Roman" w:hAnsi="Times New Roman" w:cs="Times New Roman"/>
          <w:sz w:val="24"/>
          <w:szCs w:val="24"/>
        </w:rPr>
        <w:t>artículos a los que no se tiene acceso, l</w:t>
      </w:r>
      <w:r w:rsidR="00B56824" w:rsidRPr="006838B9">
        <w:rPr>
          <w:rFonts w:ascii="Times New Roman" w:hAnsi="Times New Roman" w:cs="Times New Roman"/>
          <w:sz w:val="24"/>
          <w:szCs w:val="24"/>
        </w:rPr>
        <w:t xml:space="preserve">as </w:t>
      </w:r>
      <w:r w:rsidR="00166A06" w:rsidRPr="006838B9">
        <w:rPr>
          <w:rFonts w:ascii="Times New Roman" w:hAnsi="Times New Roman" w:cs="Times New Roman"/>
          <w:sz w:val="24"/>
          <w:szCs w:val="24"/>
        </w:rPr>
        <w:t>revisi</w:t>
      </w:r>
      <w:r w:rsidR="00B56824" w:rsidRPr="006838B9">
        <w:rPr>
          <w:rFonts w:ascii="Times New Roman" w:hAnsi="Times New Roman" w:cs="Times New Roman"/>
          <w:sz w:val="24"/>
          <w:szCs w:val="24"/>
        </w:rPr>
        <w:t>o</w:t>
      </w:r>
      <w:r w:rsidR="00166A06" w:rsidRPr="006838B9">
        <w:rPr>
          <w:rFonts w:ascii="Times New Roman" w:hAnsi="Times New Roman" w:cs="Times New Roman"/>
          <w:sz w:val="24"/>
          <w:szCs w:val="24"/>
        </w:rPr>
        <w:t>n</w:t>
      </w:r>
      <w:r w:rsidR="00B56824" w:rsidRPr="006838B9">
        <w:rPr>
          <w:rFonts w:ascii="Times New Roman" w:hAnsi="Times New Roman" w:cs="Times New Roman"/>
          <w:sz w:val="24"/>
          <w:szCs w:val="24"/>
        </w:rPr>
        <w:t>es</w:t>
      </w:r>
      <w:r w:rsidR="00166A06" w:rsidRPr="006838B9">
        <w:rPr>
          <w:rFonts w:ascii="Times New Roman" w:hAnsi="Times New Roman" w:cs="Times New Roman"/>
          <w:sz w:val="24"/>
          <w:szCs w:val="24"/>
        </w:rPr>
        <w:t>, los</w:t>
      </w:r>
      <w:r w:rsidR="00910337"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estudios cuya intervención sea similar pero no igual al HIIT y aquellos</w:t>
      </w:r>
      <w:r w:rsidR="00910337"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relacionados con genética.</w:t>
      </w:r>
      <w:r w:rsidR="000E4CEE" w:rsidRPr="006838B9">
        <w:rPr>
          <w:rFonts w:ascii="Times New Roman" w:hAnsi="Times New Roman" w:cs="Times New Roman"/>
          <w:sz w:val="24"/>
          <w:szCs w:val="24"/>
        </w:rPr>
        <w:t xml:space="preserve"> </w:t>
      </w:r>
      <w:r w:rsidRPr="006838B9">
        <w:rPr>
          <w:rFonts w:ascii="Times New Roman" w:hAnsi="Times New Roman" w:cs="Times New Roman"/>
          <w:i/>
          <w:sz w:val="24"/>
          <w:szCs w:val="24"/>
        </w:rPr>
        <w:t>Resultados</w:t>
      </w:r>
      <w:r w:rsidRPr="006838B9">
        <w:rPr>
          <w:rFonts w:ascii="Times New Roman" w:hAnsi="Times New Roman" w:cs="Times New Roman"/>
          <w:sz w:val="24"/>
          <w:szCs w:val="24"/>
        </w:rPr>
        <w:t>:</w:t>
      </w:r>
      <w:r w:rsidR="00166A06" w:rsidRPr="006838B9">
        <w:rPr>
          <w:rFonts w:ascii="Times New Roman" w:hAnsi="Times New Roman" w:cs="Times New Roman"/>
          <w:sz w:val="24"/>
          <w:szCs w:val="24"/>
        </w:rPr>
        <w:t xml:space="preserve"> De total de estudios</w:t>
      </w:r>
      <w:r w:rsidR="00224FC8"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incluidos (16), hay 14</w:t>
      </w:r>
      <w:r w:rsidR="00224FC8"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que afirman que el HIIT mejora la salud de sujetos con DMT2</w:t>
      </w:r>
      <w:r w:rsidR="00224FC8" w:rsidRPr="006838B9">
        <w:rPr>
          <w:rFonts w:ascii="Times New Roman" w:hAnsi="Times New Roman" w:cs="Times New Roman"/>
          <w:sz w:val="24"/>
          <w:szCs w:val="24"/>
        </w:rPr>
        <w:t xml:space="preserve">. </w:t>
      </w:r>
      <w:r w:rsidR="00F1000A" w:rsidRPr="006838B9">
        <w:rPr>
          <w:rFonts w:ascii="Times New Roman" w:hAnsi="Times New Roman" w:cs="Times New Roman"/>
          <w:sz w:val="24"/>
          <w:szCs w:val="24"/>
        </w:rPr>
        <w:t>S</w:t>
      </w:r>
      <w:r w:rsidR="00166A06" w:rsidRPr="006838B9">
        <w:rPr>
          <w:rFonts w:ascii="Times New Roman" w:hAnsi="Times New Roman" w:cs="Times New Roman"/>
          <w:sz w:val="24"/>
          <w:szCs w:val="24"/>
        </w:rPr>
        <w:t>e observan mejoras</w:t>
      </w:r>
      <w:r w:rsidR="001F5BDE" w:rsidRPr="006838B9">
        <w:rPr>
          <w:rFonts w:ascii="Times New Roman" w:hAnsi="Times New Roman" w:cs="Times New Roman"/>
          <w:sz w:val="24"/>
          <w:szCs w:val="24"/>
        </w:rPr>
        <w:t xml:space="preserve"> significativas</w:t>
      </w:r>
      <w:r w:rsidR="00166A06" w:rsidRPr="006838B9">
        <w:rPr>
          <w:rFonts w:ascii="Times New Roman" w:hAnsi="Times New Roman" w:cs="Times New Roman"/>
          <w:sz w:val="24"/>
          <w:szCs w:val="24"/>
        </w:rPr>
        <w:t xml:space="preserve"> en</w:t>
      </w:r>
      <w:r w:rsidR="00F1000A" w:rsidRPr="006838B9">
        <w:rPr>
          <w:rFonts w:ascii="Times New Roman" w:hAnsi="Times New Roman" w:cs="Times New Roman"/>
          <w:sz w:val="24"/>
          <w:szCs w:val="24"/>
        </w:rPr>
        <w:t>:</w:t>
      </w:r>
      <w:r w:rsidR="001F5BDE"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perfil lipídico,</w:t>
      </w:r>
      <w:r w:rsidR="001F5BDE"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control glucémico, resistencia</w:t>
      </w:r>
      <w:r w:rsidR="001F5BDE"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a la insulina, HbA1c, tensión arterial,</w:t>
      </w:r>
      <w:r w:rsidR="00F1000A"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composición corporal</w:t>
      </w:r>
      <w:r w:rsidR="00224FC8" w:rsidRPr="006838B9">
        <w:rPr>
          <w:rFonts w:ascii="Times New Roman" w:hAnsi="Times New Roman" w:cs="Times New Roman"/>
          <w:sz w:val="24"/>
          <w:szCs w:val="24"/>
        </w:rPr>
        <w:t>, función endotelial y condición física</w:t>
      </w:r>
      <w:r w:rsidR="00166A06" w:rsidRPr="006838B9">
        <w:rPr>
          <w:rFonts w:ascii="Times New Roman" w:hAnsi="Times New Roman" w:cs="Times New Roman"/>
          <w:sz w:val="24"/>
          <w:szCs w:val="24"/>
        </w:rPr>
        <w:t xml:space="preserve">. </w:t>
      </w:r>
      <w:r w:rsidR="00F1000A" w:rsidRPr="006838B9">
        <w:rPr>
          <w:rFonts w:ascii="Times New Roman" w:hAnsi="Times New Roman" w:cs="Times New Roman"/>
          <w:sz w:val="24"/>
          <w:szCs w:val="24"/>
        </w:rPr>
        <w:t>H</w:t>
      </w:r>
      <w:r w:rsidR="00166A06" w:rsidRPr="006838B9">
        <w:rPr>
          <w:rFonts w:ascii="Times New Roman" w:hAnsi="Times New Roman" w:cs="Times New Roman"/>
          <w:sz w:val="24"/>
          <w:szCs w:val="24"/>
        </w:rPr>
        <w:t>ay 2 estudios</w:t>
      </w:r>
      <w:r w:rsidR="00224FC8"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en los que no se</w:t>
      </w:r>
      <w:r w:rsidR="00224FC8"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observa</w:t>
      </w:r>
      <w:r w:rsidR="00A246CE" w:rsidRPr="006838B9">
        <w:rPr>
          <w:rFonts w:ascii="Times New Roman" w:hAnsi="Times New Roman" w:cs="Times New Roman"/>
          <w:sz w:val="24"/>
          <w:szCs w:val="24"/>
        </w:rPr>
        <w:t xml:space="preserve"> ning</w:t>
      </w:r>
      <w:r w:rsidR="00F1000A" w:rsidRPr="006838B9">
        <w:rPr>
          <w:rFonts w:ascii="Times New Roman" w:hAnsi="Times New Roman" w:cs="Times New Roman"/>
          <w:sz w:val="24"/>
          <w:szCs w:val="24"/>
        </w:rPr>
        <w:t>u</w:t>
      </w:r>
      <w:r w:rsidR="00A246CE" w:rsidRPr="006838B9">
        <w:rPr>
          <w:rFonts w:ascii="Times New Roman" w:hAnsi="Times New Roman" w:cs="Times New Roman"/>
          <w:sz w:val="24"/>
          <w:szCs w:val="24"/>
        </w:rPr>
        <w:t>n</w:t>
      </w:r>
      <w:r w:rsidR="00F1000A" w:rsidRPr="006838B9">
        <w:rPr>
          <w:rFonts w:ascii="Times New Roman" w:hAnsi="Times New Roman" w:cs="Times New Roman"/>
          <w:sz w:val="24"/>
          <w:szCs w:val="24"/>
        </w:rPr>
        <w:t>a</w:t>
      </w:r>
      <w:r w:rsidR="005E07A5"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mejora.</w:t>
      </w:r>
      <w:r w:rsidR="000E4CEE" w:rsidRPr="006838B9">
        <w:rPr>
          <w:rFonts w:ascii="Times New Roman" w:hAnsi="Times New Roman" w:cs="Times New Roman"/>
          <w:sz w:val="24"/>
          <w:szCs w:val="24"/>
        </w:rPr>
        <w:t xml:space="preserve"> </w:t>
      </w:r>
      <w:r w:rsidRPr="006838B9">
        <w:rPr>
          <w:rFonts w:ascii="Times New Roman" w:hAnsi="Times New Roman" w:cs="Times New Roman"/>
          <w:i/>
          <w:sz w:val="24"/>
          <w:szCs w:val="24"/>
        </w:rPr>
        <w:t>Conclusiones</w:t>
      </w:r>
      <w:r w:rsidRPr="006838B9">
        <w:rPr>
          <w:rFonts w:ascii="Times New Roman" w:hAnsi="Times New Roman" w:cs="Times New Roman"/>
          <w:sz w:val="24"/>
          <w:szCs w:val="24"/>
        </w:rPr>
        <w:t>:</w:t>
      </w:r>
      <w:r w:rsidR="00166A06" w:rsidRPr="006838B9">
        <w:rPr>
          <w:rFonts w:ascii="Times New Roman" w:hAnsi="Times New Roman" w:cs="Times New Roman"/>
          <w:sz w:val="24"/>
          <w:szCs w:val="24"/>
        </w:rPr>
        <w:t xml:space="preserve"> El HIIT tiene efectos positivos en la salud de </w:t>
      </w:r>
      <w:r w:rsidR="0049445C" w:rsidRPr="006838B9">
        <w:rPr>
          <w:rFonts w:ascii="Times New Roman" w:hAnsi="Times New Roman" w:cs="Times New Roman"/>
          <w:sz w:val="24"/>
          <w:szCs w:val="24"/>
        </w:rPr>
        <w:t>las personas</w:t>
      </w:r>
      <w:r w:rsidR="00166A06" w:rsidRPr="006838B9">
        <w:rPr>
          <w:rFonts w:ascii="Times New Roman" w:hAnsi="Times New Roman" w:cs="Times New Roman"/>
          <w:sz w:val="24"/>
          <w:szCs w:val="24"/>
        </w:rPr>
        <w:t xml:space="preserve"> con DMT2, </w:t>
      </w:r>
      <w:r w:rsidR="00C05514" w:rsidRPr="006838B9">
        <w:rPr>
          <w:rFonts w:ascii="Times New Roman" w:hAnsi="Times New Roman" w:cs="Times New Roman"/>
          <w:sz w:val="24"/>
          <w:szCs w:val="24"/>
        </w:rPr>
        <w:t xml:space="preserve">ya que </w:t>
      </w:r>
      <w:r w:rsidR="00166A06" w:rsidRPr="006838B9">
        <w:rPr>
          <w:rFonts w:ascii="Times New Roman" w:hAnsi="Times New Roman" w:cs="Times New Roman"/>
          <w:sz w:val="24"/>
          <w:szCs w:val="24"/>
        </w:rPr>
        <w:t>mejora</w:t>
      </w:r>
      <w:r w:rsidR="005E07A5"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 xml:space="preserve">la condición física, la salud cardio-metabólica, la composición corporal y la calidad de vida. </w:t>
      </w:r>
      <w:r w:rsidR="005E07A5" w:rsidRPr="006838B9">
        <w:rPr>
          <w:rFonts w:ascii="Times New Roman" w:hAnsi="Times New Roman" w:cs="Times New Roman"/>
          <w:sz w:val="24"/>
          <w:szCs w:val="24"/>
        </w:rPr>
        <w:t>E</w:t>
      </w:r>
      <w:r w:rsidR="00166A06" w:rsidRPr="006838B9">
        <w:rPr>
          <w:rFonts w:ascii="Times New Roman" w:hAnsi="Times New Roman" w:cs="Times New Roman"/>
          <w:sz w:val="24"/>
          <w:szCs w:val="24"/>
        </w:rPr>
        <w:t xml:space="preserve">l HIIT puede representar una buena estrategia para mejorar la salud </w:t>
      </w:r>
      <w:r w:rsidR="005E07A5" w:rsidRPr="006838B9">
        <w:rPr>
          <w:rFonts w:ascii="Times New Roman" w:hAnsi="Times New Roman" w:cs="Times New Roman"/>
          <w:sz w:val="24"/>
          <w:szCs w:val="24"/>
        </w:rPr>
        <w:t>en</w:t>
      </w:r>
      <w:r w:rsidR="00DB17C2" w:rsidRPr="006838B9">
        <w:rPr>
          <w:rFonts w:ascii="Times New Roman" w:hAnsi="Times New Roman" w:cs="Times New Roman"/>
          <w:sz w:val="24"/>
          <w:szCs w:val="24"/>
        </w:rPr>
        <w:t xml:space="preserve"> </w:t>
      </w:r>
      <w:r w:rsidR="00166A06" w:rsidRPr="006838B9">
        <w:rPr>
          <w:rFonts w:ascii="Times New Roman" w:hAnsi="Times New Roman" w:cs="Times New Roman"/>
          <w:sz w:val="24"/>
          <w:szCs w:val="24"/>
        </w:rPr>
        <w:t>DMT2.</w:t>
      </w:r>
      <w:r w:rsidR="00032866" w:rsidRPr="006838B9">
        <w:rPr>
          <w:rFonts w:ascii="Times New Roman" w:hAnsi="Times New Roman" w:cs="Times New Roman"/>
          <w:sz w:val="24"/>
          <w:szCs w:val="24"/>
        </w:rPr>
        <w:t xml:space="preserve"> </w:t>
      </w:r>
      <w:r w:rsidR="00DB17C2" w:rsidRPr="006838B9">
        <w:rPr>
          <w:rFonts w:ascii="Times New Roman" w:hAnsi="Times New Roman" w:cs="Times New Roman"/>
          <w:sz w:val="24"/>
          <w:szCs w:val="24"/>
        </w:rPr>
        <w:t>S</w:t>
      </w:r>
      <w:r w:rsidR="00166A06" w:rsidRPr="006838B9">
        <w:rPr>
          <w:rFonts w:ascii="Times New Roman" w:hAnsi="Times New Roman" w:cs="Times New Roman"/>
          <w:sz w:val="24"/>
          <w:szCs w:val="24"/>
        </w:rPr>
        <w:t>on necesarios más estudios.</w:t>
      </w:r>
      <w:r w:rsidR="00547AEB" w:rsidRPr="006838B9">
        <w:rPr>
          <w:rFonts w:ascii="Times New Roman" w:hAnsi="Times New Roman" w:cs="Times New Roman"/>
          <w:sz w:val="24"/>
          <w:szCs w:val="24"/>
        </w:rPr>
        <w:t xml:space="preserve"> </w:t>
      </w:r>
    </w:p>
    <w:p w14:paraId="3A00BB07" w14:textId="1C9EE507" w:rsidR="004E2D95" w:rsidRPr="00FD0159" w:rsidRDefault="006838B9" w:rsidP="00BE2BF3">
      <w:pPr>
        <w:spacing w:before="120" w:after="0" w:line="360" w:lineRule="auto"/>
        <w:ind w:firstLine="0"/>
        <w:jc w:val="both"/>
        <w:rPr>
          <w:rFonts w:ascii="Times New Roman" w:hAnsi="Times New Roman" w:cs="Times New Roman"/>
          <w:b/>
          <w:sz w:val="24"/>
          <w:szCs w:val="24"/>
        </w:rPr>
      </w:pPr>
      <w:proofErr w:type="spellStart"/>
      <w:r>
        <w:rPr>
          <w:rFonts w:ascii="Times New Roman" w:hAnsi="Times New Roman" w:cs="Times New Roman"/>
          <w:b/>
          <w:sz w:val="24"/>
          <w:szCs w:val="24"/>
        </w:rPr>
        <w:lastRenderedPageBreak/>
        <w:t>Abstract</w:t>
      </w:r>
      <w:proofErr w:type="spellEnd"/>
    </w:p>
    <w:p w14:paraId="26E71130" w14:textId="6332FF15" w:rsidR="007D6EC7" w:rsidRDefault="00550B71" w:rsidP="002E2B1A">
      <w:pPr>
        <w:spacing w:before="120" w:after="0" w:line="360" w:lineRule="auto"/>
        <w:jc w:val="both"/>
        <w:rPr>
          <w:rFonts w:ascii="Times New Roman" w:hAnsi="Times New Roman" w:cs="Times New Roman"/>
          <w:sz w:val="24"/>
          <w:szCs w:val="24"/>
          <w:lang w:val="en-US"/>
        </w:rPr>
      </w:pPr>
      <w:r w:rsidRPr="006838B9">
        <w:rPr>
          <w:rFonts w:ascii="Times New Roman" w:hAnsi="Times New Roman" w:cs="Times New Roman"/>
          <w:i/>
          <w:sz w:val="24"/>
          <w:szCs w:val="24"/>
          <w:lang w:val="en-US"/>
        </w:rPr>
        <w:t>Introduction</w:t>
      </w:r>
      <w:r w:rsidRPr="00FD0159">
        <w:rPr>
          <w:rFonts w:ascii="Times New Roman" w:hAnsi="Times New Roman" w:cs="Times New Roman"/>
          <w:sz w:val="24"/>
          <w:szCs w:val="24"/>
          <w:lang w:val="en-US"/>
        </w:rPr>
        <w:t xml:space="preserve">: Physical exercise is essential for people with T2DM, although there are often problems to practice it, the most frequent being the lack of time. However, the rise of methods such as HIIT provides a solution to these barriers, since they allow improving health with a few minutes of exercise per day. </w:t>
      </w:r>
      <w:r w:rsidRPr="006838B9">
        <w:rPr>
          <w:rFonts w:ascii="Times New Roman" w:hAnsi="Times New Roman" w:cs="Times New Roman"/>
          <w:i/>
          <w:sz w:val="24"/>
          <w:szCs w:val="24"/>
          <w:lang w:val="en-US"/>
        </w:rPr>
        <w:t>Objective</w:t>
      </w:r>
      <w:r w:rsidRPr="00FD0159">
        <w:rPr>
          <w:rFonts w:ascii="Times New Roman" w:hAnsi="Times New Roman" w:cs="Times New Roman"/>
          <w:sz w:val="24"/>
          <w:szCs w:val="24"/>
          <w:lang w:val="en-US"/>
        </w:rPr>
        <w:t xml:space="preserve">: To carry out a narrative review </w:t>
      </w:r>
      <w:r w:rsidR="007D6EC7" w:rsidRPr="00FD0159">
        <w:rPr>
          <w:rFonts w:ascii="Times New Roman" w:hAnsi="Times New Roman" w:cs="Times New Roman"/>
          <w:sz w:val="24"/>
          <w:szCs w:val="24"/>
          <w:lang w:val="en-US"/>
        </w:rPr>
        <w:t>about</w:t>
      </w:r>
      <w:r w:rsidRPr="00FD0159">
        <w:rPr>
          <w:rFonts w:ascii="Times New Roman" w:hAnsi="Times New Roman" w:cs="Times New Roman"/>
          <w:sz w:val="24"/>
          <w:szCs w:val="24"/>
          <w:lang w:val="en-US"/>
        </w:rPr>
        <w:t xml:space="preserve"> the effects of HIIT on different health parameters in people with T2DM. </w:t>
      </w:r>
      <w:r w:rsidRPr="006838B9">
        <w:rPr>
          <w:rFonts w:ascii="Times New Roman" w:hAnsi="Times New Roman" w:cs="Times New Roman"/>
          <w:i/>
          <w:sz w:val="24"/>
          <w:szCs w:val="24"/>
          <w:lang w:val="en-US"/>
        </w:rPr>
        <w:t>Methodology</w:t>
      </w:r>
      <w:r w:rsidRPr="00FD0159">
        <w:rPr>
          <w:rFonts w:ascii="Times New Roman" w:hAnsi="Times New Roman" w:cs="Times New Roman"/>
          <w:sz w:val="24"/>
          <w:szCs w:val="24"/>
          <w:lang w:val="en-US"/>
        </w:rPr>
        <w:t xml:space="preserve">: After the search in databases (PubMed, </w:t>
      </w:r>
      <w:proofErr w:type="spellStart"/>
      <w:r w:rsidRPr="00FD0159">
        <w:rPr>
          <w:rFonts w:ascii="Times New Roman" w:hAnsi="Times New Roman" w:cs="Times New Roman"/>
          <w:sz w:val="24"/>
          <w:szCs w:val="24"/>
          <w:lang w:val="en-US"/>
        </w:rPr>
        <w:t>SPORTDiscus</w:t>
      </w:r>
      <w:proofErr w:type="spellEnd"/>
      <w:r w:rsidRPr="00FD0159">
        <w:rPr>
          <w:rFonts w:ascii="Times New Roman" w:hAnsi="Times New Roman" w:cs="Times New Roman"/>
          <w:sz w:val="24"/>
          <w:szCs w:val="24"/>
          <w:lang w:val="en-US"/>
        </w:rPr>
        <w:t xml:space="preserve"> and Medline) 52 articles </w:t>
      </w:r>
      <w:r w:rsidR="007D6EC7" w:rsidRPr="00FD0159">
        <w:rPr>
          <w:rFonts w:ascii="Times New Roman" w:hAnsi="Times New Roman" w:cs="Times New Roman"/>
          <w:sz w:val="24"/>
          <w:szCs w:val="24"/>
          <w:lang w:val="en-US"/>
        </w:rPr>
        <w:t>were</w:t>
      </w:r>
      <w:r w:rsidRPr="00FD0159">
        <w:rPr>
          <w:rFonts w:ascii="Times New Roman" w:hAnsi="Times New Roman" w:cs="Times New Roman"/>
          <w:sz w:val="24"/>
          <w:szCs w:val="24"/>
          <w:lang w:val="en-US"/>
        </w:rPr>
        <w:t xml:space="preserve"> obtained. Taking into account the inclusion-exclusion criteria, 16 articles </w:t>
      </w:r>
      <w:r w:rsidR="007D6EC7" w:rsidRPr="00FD0159">
        <w:rPr>
          <w:rFonts w:ascii="Times New Roman" w:hAnsi="Times New Roman" w:cs="Times New Roman"/>
          <w:sz w:val="24"/>
          <w:szCs w:val="24"/>
          <w:lang w:val="en-US"/>
        </w:rPr>
        <w:t>were</w:t>
      </w:r>
      <w:r w:rsidRPr="00FD0159">
        <w:rPr>
          <w:rFonts w:ascii="Times New Roman" w:hAnsi="Times New Roman" w:cs="Times New Roman"/>
          <w:sz w:val="24"/>
          <w:szCs w:val="24"/>
          <w:lang w:val="en-US"/>
        </w:rPr>
        <w:t xml:space="preserve"> included. All included studies are experimental (clinical trials) published in the last 10 years. Excluded are articles that cannot be accessed, reviews, studies whose intervention is similar but not equal to HIIT and those related to genetics. </w:t>
      </w:r>
      <w:r w:rsidRPr="006838B9">
        <w:rPr>
          <w:rFonts w:ascii="Times New Roman" w:hAnsi="Times New Roman" w:cs="Times New Roman"/>
          <w:i/>
          <w:sz w:val="24"/>
          <w:szCs w:val="24"/>
          <w:lang w:val="en-US"/>
        </w:rPr>
        <w:t>Results</w:t>
      </w:r>
      <w:r w:rsidRPr="00FD0159">
        <w:rPr>
          <w:rFonts w:ascii="Times New Roman" w:hAnsi="Times New Roman" w:cs="Times New Roman"/>
          <w:sz w:val="24"/>
          <w:szCs w:val="24"/>
          <w:lang w:val="en-US"/>
        </w:rPr>
        <w:t xml:space="preserve">: Of the total number of included studies (16), there are 14 that affirm that HIIT improves the health of subjects with T2DM. Significant improvements were observed in: lipid profile, glycemic control, insulin resistance, HbA1c, blood pressure, body composition, endothelial function and physical </w:t>
      </w:r>
      <w:r w:rsidR="00306653" w:rsidRPr="00FD0159">
        <w:rPr>
          <w:rFonts w:ascii="Times New Roman" w:hAnsi="Times New Roman" w:cs="Times New Roman"/>
          <w:sz w:val="24"/>
          <w:szCs w:val="24"/>
          <w:lang w:val="en-US"/>
        </w:rPr>
        <w:t>fitness</w:t>
      </w:r>
      <w:r w:rsidRPr="00FD0159">
        <w:rPr>
          <w:rFonts w:ascii="Times New Roman" w:hAnsi="Times New Roman" w:cs="Times New Roman"/>
          <w:sz w:val="24"/>
          <w:szCs w:val="24"/>
          <w:lang w:val="en-US"/>
        </w:rPr>
        <w:t xml:space="preserve">. There are 2 studies in which no improvement is observed. </w:t>
      </w:r>
      <w:r w:rsidRPr="006838B9">
        <w:rPr>
          <w:rFonts w:ascii="Times New Roman" w:hAnsi="Times New Roman" w:cs="Times New Roman"/>
          <w:i/>
          <w:sz w:val="24"/>
          <w:szCs w:val="24"/>
          <w:lang w:val="en-US"/>
        </w:rPr>
        <w:t>Conclusions</w:t>
      </w:r>
      <w:r w:rsidRPr="00FD0159">
        <w:rPr>
          <w:rFonts w:ascii="Times New Roman" w:hAnsi="Times New Roman" w:cs="Times New Roman"/>
          <w:sz w:val="24"/>
          <w:szCs w:val="24"/>
          <w:lang w:val="en-US"/>
        </w:rPr>
        <w:t>:</w:t>
      </w:r>
      <w:r w:rsidR="00DE44E1" w:rsidRPr="00FD0159">
        <w:rPr>
          <w:rFonts w:ascii="Times New Roman" w:hAnsi="Times New Roman" w:cs="Times New Roman"/>
          <w:sz w:val="24"/>
          <w:szCs w:val="24"/>
          <w:lang w:val="en-US"/>
        </w:rPr>
        <w:t xml:space="preserve"> </w:t>
      </w:r>
      <w:r w:rsidRPr="00FD0159">
        <w:rPr>
          <w:rFonts w:ascii="Times New Roman" w:hAnsi="Times New Roman" w:cs="Times New Roman"/>
          <w:sz w:val="24"/>
          <w:szCs w:val="24"/>
          <w:lang w:val="en-US"/>
        </w:rPr>
        <w:t xml:space="preserve">HIIT has positive effects on the health of people with T2DM, since it improves physical </w:t>
      </w:r>
      <w:r w:rsidR="00DE44E1" w:rsidRPr="00FD0159">
        <w:rPr>
          <w:rFonts w:ascii="Times New Roman" w:hAnsi="Times New Roman" w:cs="Times New Roman"/>
          <w:sz w:val="24"/>
          <w:szCs w:val="24"/>
          <w:lang w:val="en-US"/>
        </w:rPr>
        <w:t>fitness</w:t>
      </w:r>
      <w:r w:rsidRPr="00FD0159">
        <w:rPr>
          <w:rFonts w:ascii="Times New Roman" w:hAnsi="Times New Roman" w:cs="Times New Roman"/>
          <w:sz w:val="24"/>
          <w:szCs w:val="24"/>
          <w:lang w:val="en-US"/>
        </w:rPr>
        <w:t>, cardio-metabolic health, body composition and quality of life. HIIT may represent a good strategy to improve health in DMT2. More studies</w:t>
      </w:r>
      <w:r w:rsidR="002E2B1A">
        <w:rPr>
          <w:rFonts w:ascii="Times New Roman" w:hAnsi="Times New Roman" w:cs="Times New Roman"/>
          <w:sz w:val="24"/>
          <w:szCs w:val="24"/>
          <w:lang w:val="en-US"/>
        </w:rPr>
        <w:t xml:space="preserve"> </w:t>
      </w:r>
      <w:r w:rsidRPr="00FD0159">
        <w:rPr>
          <w:rFonts w:ascii="Times New Roman" w:hAnsi="Times New Roman" w:cs="Times New Roman"/>
          <w:sz w:val="24"/>
          <w:szCs w:val="24"/>
          <w:lang w:val="en-US"/>
        </w:rPr>
        <w:t xml:space="preserve">are </w:t>
      </w:r>
      <w:proofErr w:type="spellStart"/>
      <w:r w:rsidRPr="00FD0159">
        <w:rPr>
          <w:rFonts w:ascii="Times New Roman" w:hAnsi="Times New Roman" w:cs="Times New Roman"/>
          <w:sz w:val="24"/>
          <w:szCs w:val="24"/>
          <w:lang w:val="en-US"/>
        </w:rPr>
        <w:t>ne</w:t>
      </w:r>
      <w:r w:rsidR="007D6EC7" w:rsidRPr="00FD0159">
        <w:rPr>
          <w:rFonts w:ascii="Times New Roman" w:hAnsi="Times New Roman" w:cs="Times New Roman"/>
          <w:sz w:val="24"/>
          <w:szCs w:val="24"/>
          <w:lang w:val="en-US"/>
        </w:rPr>
        <w:t>deed</w:t>
      </w:r>
      <w:proofErr w:type="spellEnd"/>
      <w:r w:rsidRPr="00FD0159">
        <w:rPr>
          <w:rFonts w:ascii="Times New Roman" w:hAnsi="Times New Roman" w:cs="Times New Roman"/>
          <w:sz w:val="24"/>
          <w:szCs w:val="24"/>
          <w:lang w:val="en-US"/>
        </w:rPr>
        <w:t>.</w:t>
      </w:r>
    </w:p>
    <w:p w14:paraId="3670B4CF" w14:textId="77777777" w:rsidR="002E2B1A" w:rsidRDefault="002E2B1A" w:rsidP="002E2B1A">
      <w:pPr>
        <w:spacing w:before="120" w:after="0" w:line="360" w:lineRule="auto"/>
        <w:jc w:val="both"/>
        <w:rPr>
          <w:rFonts w:ascii="Times New Roman" w:hAnsi="Times New Roman" w:cs="Times New Roman"/>
          <w:sz w:val="24"/>
          <w:szCs w:val="24"/>
          <w:lang w:val="en-US"/>
        </w:rPr>
      </w:pPr>
    </w:p>
    <w:p w14:paraId="0823461E" w14:textId="37176169" w:rsidR="002E2B1A" w:rsidRPr="00FD0159" w:rsidRDefault="002E2B1A" w:rsidP="002E2B1A">
      <w:pPr>
        <w:spacing w:before="120" w:after="0" w:line="360" w:lineRule="auto"/>
        <w:jc w:val="both"/>
        <w:rPr>
          <w:rFonts w:ascii="Times New Roman" w:hAnsi="Times New Roman" w:cs="Times New Roman"/>
          <w:sz w:val="24"/>
          <w:szCs w:val="24"/>
          <w:lang w:val="en-US"/>
        </w:rPr>
      </w:pPr>
      <w:r w:rsidRPr="00FD0159">
        <w:rPr>
          <w:rFonts w:ascii="Times New Roman" w:hAnsi="Times New Roman" w:cs="Times New Roman"/>
          <w:b/>
          <w:sz w:val="24"/>
          <w:szCs w:val="24"/>
        </w:rPr>
        <w:t>Palabras clave</w:t>
      </w:r>
      <w:r w:rsidRPr="00FD0159">
        <w:rPr>
          <w:rFonts w:ascii="Times New Roman" w:hAnsi="Times New Roman" w:cs="Times New Roman"/>
          <w:sz w:val="24"/>
          <w:szCs w:val="24"/>
        </w:rPr>
        <w:t xml:space="preserve">: Diabetes mellitus tipo 2 (DMT2), Entrenamiento Interválico de Alta Intensidad (HIIT), Resistencia a la insulina </w:t>
      </w:r>
      <w:r>
        <w:rPr>
          <w:rFonts w:ascii="Times New Roman" w:hAnsi="Times New Roman" w:cs="Times New Roman"/>
          <w:sz w:val="24"/>
          <w:szCs w:val="24"/>
        </w:rPr>
        <w:t xml:space="preserve">e </w:t>
      </w:r>
      <w:r w:rsidRPr="00FD0159">
        <w:rPr>
          <w:rFonts w:ascii="Times New Roman" w:hAnsi="Times New Roman" w:cs="Times New Roman"/>
          <w:sz w:val="24"/>
          <w:szCs w:val="24"/>
        </w:rPr>
        <w:t>Intolerancia a la glucosa</w:t>
      </w:r>
    </w:p>
    <w:p w14:paraId="2D8A105B" w14:textId="4D4307D4" w:rsidR="00404B3D" w:rsidRPr="00FD0159" w:rsidRDefault="002E2B1A" w:rsidP="00B63300">
      <w:pPr>
        <w:spacing w:before="120"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w:t>
      </w:r>
      <w:r w:rsidR="00547AEB" w:rsidRPr="00FD0159">
        <w:rPr>
          <w:rFonts w:ascii="Times New Roman" w:hAnsi="Times New Roman" w:cs="Times New Roman"/>
          <w:b/>
          <w:sz w:val="24"/>
          <w:szCs w:val="24"/>
          <w:lang w:val="en-US"/>
        </w:rPr>
        <w:t>Key words</w:t>
      </w:r>
      <w:r w:rsidR="00547AEB" w:rsidRPr="00FD0159">
        <w:rPr>
          <w:rFonts w:ascii="Times New Roman" w:hAnsi="Times New Roman" w:cs="Times New Roman"/>
          <w:sz w:val="24"/>
          <w:szCs w:val="24"/>
          <w:lang w:val="en-US"/>
        </w:rPr>
        <w:t>: Type 2 Diabetes Mellitus (T2DM), High-Intensity Interval Training (HIIT), Insulin Resistance and Impaired glucose tolerance</w:t>
      </w:r>
      <w:r>
        <w:rPr>
          <w:rFonts w:ascii="Times New Roman" w:hAnsi="Times New Roman" w:cs="Times New Roman"/>
          <w:sz w:val="24"/>
          <w:szCs w:val="24"/>
          <w:lang w:val="en-US"/>
        </w:rPr>
        <w:t>)</w:t>
      </w:r>
      <w:r w:rsidR="00547AEB" w:rsidRPr="00FD0159">
        <w:rPr>
          <w:rFonts w:ascii="Times New Roman" w:hAnsi="Times New Roman" w:cs="Times New Roman"/>
          <w:sz w:val="24"/>
          <w:szCs w:val="24"/>
          <w:lang w:val="en-US"/>
        </w:rPr>
        <w:t>.</w:t>
      </w:r>
    </w:p>
    <w:p w14:paraId="3F0CD9D4" w14:textId="107452DF" w:rsidR="00403AD0" w:rsidRPr="00FD0159" w:rsidRDefault="00403AD0" w:rsidP="00B63300">
      <w:pPr>
        <w:spacing w:before="120" w:after="0" w:line="360" w:lineRule="auto"/>
        <w:jc w:val="both"/>
        <w:rPr>
          <w:rFonts w:ascii="Times New Roman" w:hAnsi="Times New Roman" w:cs="Times New Roman"/>
          <w:sz w:val="24"/>
          <w:szCs w:val="24"/>
          <w:lang w:val="en-US"/>
        </w:rPr>
      </w:pPr>
    </w:p>
    <w:p w14:paraId="599BEB7C" w14:textId="4DA5CFE9" w:rsidR="00EB1ED8" w:rsidRPr="00FD0159" w:rsidRDefault="00EB1ED8" w:rsidP="00B63300">
      <w:pPr>
        <w:spacing w:before="120" w:after="0" w:line="360" w:lineRule="auto"/>
        <w:jc w:val="both"/>
        <w:rPr>
          <w:rFonts w:ascii="Times New Roman" w:hAnsi="Times New Roman" w:cs="Times New Roman"/>
          <w:sz w:val="24"/>
          <w:szCs w:val="24"/>
          <w:lang w:val="en-US"/>
        </w:rPr>
      </w:pPr>
    </w:p>
    <w:p w14:paraId="6D25EBA4" w14:textId="62CDF627" w:rsidR="00EB1ED8" w:rsidRPr="00FD0159" w:rsidRDefault="00EB1ED8" w:rsidP="00B63300">
      <w:pPr>
        <w:spacing w:before="120" w:after="0" w:line="360" w:lineRule="auto"/>
        <w:jc w:val="both"/>
        <w:rPr>
          <w:rFonts w:ascii="Times New Roman" w:hAnsi="Times New Roman" w:cs="Times New Roman"/>
          <w:sz w:val="24"/>
          <w:szCs w:val="24"/>
          <w:lang w:val="en-US"/>
        </w:rPr>
      </w:pPr>
    </w:p>
    <w:p w14:paraId="12690E83" w14:textId="635E70FC" w:rsidR="00EB1ED8" w:rsidRPr="00FD0159" w:rsidRDefault="00EB1ED8" w:rsidP="00B63300">
      <w:pPr>
        <w:spacing w:before="120" w:after="0" w:line="360" w:lineRule="auto"/>
        <w:jc w:val="both"/>
        <w:rPr>
          <w:rFonts w:ascii="Times New Roman" w:hAnsi="Times New Roman" w:cs="Times New Roman"/>
          <w:sz w:val="24"/>
          <w:szCs w:val="24"/>
          <w:lang w:val="en-US"/>
        </w:rPr>
      </w:pPr>
    </w:p>
    <w:p w14:paraId="392152A2" w14:textId="4E6BD795" w:rsidR="00EB1ED8" w:rsidRPr="00FD0159" w:rsidRDefault="00EB1ED8" w:rsidP="00B63300">
      <w:pPr>
        <w:spacing w:before="120" w:after="0" w:line="360" w:lineRule="auto"/>
        <w:jc w:val="both"/>
        <w:rPr>
          <w:rFonts w:ascii="Times New Roman" w:hAnsi="Times New Roman" w:cs="Times New Roman"/>
          <w:sz w:val="24"/>
          <w:szCs w:val="24"/>
          <w:lang w:val="en-US"/>
        </w:rPr>
      </w:pPr>
    </w:p>
    <w:p w14:paraId="1A3A5AF4" w14:textId="77777777" w:rsidR="00EB1ED8" w:rsidRPr="00FD0159" w:rsidRDefault="00EB1ED8" w:rsidP="00B63300">
      <w:pPr>
        <w:spacing w:before="120" w:after="0" w:line="360" w:lineRule="auto"/>
        <w:jc w:val="both"/>
        <w:rPr>
          <w:rFonts w:ascii="Times New Roman" w:hAnsi="Times New Roman" w:cs="Times New Roman"/>
          <w:sz w:val="24"/>
          <w:szCs w:val="24"/>
          <w:lang w:val="en-US"/>
        </w:rPr>
      </w:pPr>
    </w:p>
    <w:p w14:paraId="3BF572A0" w14:textId="65FF0CDC" w:rsidR="00FA7E62" w:rsidRPr="00FD0159" w:rsidRDefault="00FA7E62" w:rsidP="006838B9">
      <w:pPr>
        <w:spacing w:line="360" w:lineRule="auto"/>
        <w:ind w:firstLine="0"/>
        <w:rPr>
          <w:rFonts w:ascii="Times New Roman" w:hAnsi="Times New Roman" w:cs="Times New Roman"/>
          <w:b/>
          <w:sz w:val="24"/>
          <w:szCs w:val="24"/>
          <w:lang w:val="en-US"/>
        </w:rPr>
      </w:pPr>
    </w:p>
    <w:p w14:paraId="7F8CDAD2" w14:textId="299E7C98" w:rsidR="00610BAE" w:rsidRPr="006838B9" w:rsidRDefault="006838B9" w:rsidP="00BE2BF3">
      <w:pPr>
        <w:spacing w:before="120" w:after="0" w:line="360" w:lineRule="auto"/>
        <w:ind w:firstLine="0"/>
        <w:jc w:val="both"/>
        <w:rPr>
          <w:rFonts w:ascii="Times New Roman" w:hAnsi="Times New Roman" w:cs="Times New Roman"/>
          <w:b/>
          <w:sz w:val="24"/>
          <w:szCs w:val="24"/>
        </w:rPr>
      </w:pPr>
      <w:r>
        <w:rPr>
          <w:rFonts w:ascii="Times New Roman" w:hAnsi="Times New Roman" w:cs="Times New Roman"/>
          <w:b/>
          <w:sz w:val="24"/>
          <w:szCs w:val="24"/>
        </w:rPr>
        <w:lastRenderedPageBreak/>
        <w:t>Introducción</w:t>
      </w:r>
    </w:p>
    <w:p w14:paraId="0319CD8A" w14:textId="0CF354D6" w:rsidR="00EB1ED8" w:rsidRPr="00FD0159" w:rsidRDefault="001A44F1" w:rsidP="006838B9">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La diabetes mellitus es una patología crónica caracterizada por desórdenes en el funcionamiento normal del metabolismo de la glucosa, aunque también existen anomalías en </w:t>
      </w:r>
      <w:r w:rsidR="00265977" w:rsidRPr="00FD0159">
        <w:rPr>
          <w:rFonts w:ascii="Times New Roman" w:hAnsi="Times New Roman" w:cs="Times New Roman"/>
          <w:sz w:val="24"/>
          <w:szCs w:val="24"/>
        </w:rPr>
        <w:t>el metabolismo lipídico y proteico</w:t>
      </w:r>
      <w:r w:rsidRPr="00FD0159">
        <w:rPr>
          <w:rFonts w:ascii="Times New Roman" w:hAnsi="Times New Roman" w:cs="Times New Roman"/>
          <w:sz w:val="24"/>
          <w:szCs w:val="24"/>
        </w:rPr>
        <w:t xml:space="preserve"> </w:t>
      </w:r>
      <w:r w:rsidR="001075D3"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dx.doi.org/10.1016/j.healun.2006.04.006","ISBN":"8448605985","PMID":"2006364366","abstract":"La fisiología es la ciencia que estudia la naturaleza de los organismos vivos en una vertiente funcional; es decir, el estudio del funcionamiento de los diversos aparatos y sistemas de los seres vivos, su regulación e interacción. Así, la fisiología humana se dedica al estudio de las funciones que realizan en el ser hu-mano los órganos, aparatos y sistemas, tanto en sus aspectos más específicos y concretos como en los más globales y de integración funcional 20 . La fisiología del ejercicio, como especialidad de la fisiolo-gía, abarca el estudio de las siguientes cuestiones: Funcionamiento e interacciones de los órganos, aparatos y • sistemas del cuerpo humano durante el ejercicio físico. Mecanismos que limitan el rendimiento y funcionamiento • de los órganos y sistemas en condiciones de realización de ejercicio físico. Adaptaciones o cambios temporales ocasionados por el • ejercicio físico en la estructura y funciones de los órganos, y sistemas que integran el cuerpo humano a nivel molecular, celular, tisular, orgánico y sistémico. Así pues, se define la fisiología del ejercicio como la cien-cia que estudia las respuestas de los órganos, aparatos y sistemas que componen el organismo humano durante el ejercicio físico, los mecanismos de regulación e integración funcional que hacen posi-ble la realización de ejercicio físico, y las adaptaciones tanto estruc-turales como funcionales que la realización continuada de ejercicio o entrenamiento físico ocasiona.","author":[{"dropping-particle":"","family":"López Chicharro","given":"Jose","non-dropping-particle":"","parse-names":false,"suffix":""},{"dropping-particle":"","family":"Mojares","given":"Luis","non-dropping-particle":"","parse-names":false,"suffix":""}],"container-title":"Fisiologia clinica del ejercicio","id":"ITEM-1","issued":{"date-parts":[["2008"]]},"title":"Fundamentos de fisiologia Del ejercicio","type":"article-journal"},"uris":["http://www.mendeley.com/documents/?uuid=4f5b0b11-a908-466a-9982-2ab9942aceb4"]}],"mendeley":{"formattedCitation":"(López Chicharro &amp; Mojares, 2008)","plainTextFormattedCitation":"(López Chicharro &amp; Mojares, 2008)","previouslyFormattedCitation":"(1)"},"properties":{"noteIndex":0},"schema":"https://github.com/citation-style-language/schema/raw/master/csl-citation.json"}</w:instrText>
      </w:r>
      <w:r w:rsidR="001075D3"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López Chicharro &amp; Mojares, 2008)</w:t>
      </w:r>
      <w:r w:rsidR="001075D3"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Se trata de una afección que aparece cuando </w:t>
      </w:r>
      <w:r w:rsidR="00265977" w:rsidRPr="00FD0159">
        <w:rPr>
          <w:rFonts w:ascii="Times New Roman" w:hAnsi="Times New Roman" w:cs="Times New Roman"/>
          <w:sz w:val="24"/>
          <w:szCs w:val="24"/>
        </w:rPr>
        <w:t>las células β</w:t>
      </w:r>
      <w:r w:rsidR="00265977" w:rsidRPr="00FD0159" w:rsidDel="00265977">
        <w:rPr>
          <w:rFonts w:ascii="Times New Roman" w:hAnsi="Times New Roman" w:cs="Times New Roman"/>
          <w:sz w:val="24"/>
          <w:szCs w:val="24"/>
        </w:rPr>
        <w:t xml:space="preserve"> </w:t>
      </w:r>
      <w:r w:rsidR="00265977" w:rsidRPr="00FD0159">
        <w:rPr>
          <w:rFonts w:ascii="Times New Roman" w:hAnsi="Times New Roman" w:cs="Times New Roman"/>
          <w:sz w:val="24"/>
          <w:szCs w:val="24"/>
        </w:rPr>
        <w:t>del páncreas</w:t>
      </w:r>
      <w:r w:rsidRPr="00FD0159">
        <w:rPr>
          <w:rFonts w:ascii="Times New Roman" w:hAnsi="Times New Roman" w:cs="Times New Roman"/>
          <w:sz w:val="24"/>
          <w:szCs w:val="24"/>
        </w:rPr>
        <w:t xml:space="preserve"> no produce</w:t>
      </w:r>
      <w:r w:rsidR="00265977" w:rsidRPr="00FD0159">
        <w:rPr>
          <w:rFonts w:ascii="Times New Roman" w:hAnsi="Times New Roman" w:cs="Times New Roman"/>
          <w:sz w:val="24"/>
          <w:szCs w:val="24"/>
        </w:rPr>
        <w:t>n</w:t>
      </w:r>
      <w:r w:rsidRPr="00FD0159">
        <w:rPr>
          <w:rFonts w:ascii="Times New Roman" w:hAnsi="Times New Roman" w:cs="Times New Roman"/>
          <w:sz w:val="24"/>
          <w:szCs w:val="24"/>
        </w:rPr>
        <w:t xml:space="preserve"> suficiente insulina o cuando el organismo </w:t>
      </w:r>
      <w:r w:rsidR="00265977" w:rsidRPr="00FD0159">
        <w:rPr>
          <w:rFonts w:ascii="Times New Roman" w:hAnsi="Times New Roman" w:cs="Times New Roman"/>
          <w:sz w:val="24"/>
          <w:szCs w:val="24"/>
        </w:rPr>
        <w:t>no consigue captar la glucosa a nivel celular debido a una situación de insulinorresistencia</w:t>
      </w:r>
      <w:r w:rsidRPr="00FD0159">
        <w:rPr>
          <w:rFonts w:ascii="Times New Roman" w:hAnsi="Times New Roman" w:cs="Times New Roman"/>
          <w:sz w:val="24"/>
          <w:szCs w:val="24"/>
        </w:rPr>
        <w:t xml:space="preserve">. </w:t>
      </w:r>
      <w:r w:rsidR="00776FB4" w:rsidRPr="00FD0159">
        <w:rPr>
          <w:rFonts w:ascii="Times New Roman" w:hAnsi="Times New Roman" w:cs="Times New Roman"/>
          <w:sz w:val="24"/>
          <w:szCs w:val="24"/>
        </w:rPr>
        <w:t>Por tanto, u</w:t>
      </w:r>
      <w:r w:rsidRPr="00FD0159">
        <w:rPr>
          <w:rFonts w:ascii="Times New Roman" w:hAnsi="Times New Roman" w:cs="Times New Roman"/>
          <w:sz w:val="24"/>
          <w:szCs w:val="24"/>
        </w:rPr>
        <w:t xml:space="preserve">n fallo </w:t>
      </w:r>
      <w:r w:rsidR="00F30D5B" w:rsidRPr="00FD0159">
        <w:rPr>
          <w:rFonts w:ascii="Times New Roman" w:hAnsi="Times New Roman" w:cs="Times New Roman"/>
          <w:sz w:val="24"/>
          <w:szCs w:val="24"/>
        </w:rPr>
        <w:t>en</w:t>
      </w:r>
      <w:r w:rsidRPr="00FD0159">
        <w:rPr>
          <w:rFonts w:ascii="Times New Roman" w:hAnsi="Times New Roman" w:cs="Times New Roman"/>
          <w:sz w:val="24"/>
          <w:szCs w:val="24"/>
        </w:rPr>
        <w:t xml:space="preserve"> la producción de insulina, </w:t>
      </w:r>
      <w:r w:rsidR="00F30D5B" w:rsidRPr="00FD0159">
        <w:rPr>
          <w:rFonts w:ascii="Times New Roman" w:hAnsi="Times New Roman" w:cs="Times New Roman"/>
          <w:sz w:val="24"/>
          <w:szCs w:val="24"/>
        </w:rPr>
        <w:t>en</w:t>
      </w:r>
      <w:r w:rsidRPr="00FD0159">
        <w:rPr>
          <w:rFonts w:ascii="Times New Roman" w:hAnsi="Times New Roman" w:cs="Times New Roman"/>
          <w:sz w:val="24"/>
          <w:szCs w:val="24"/>
        </w:rPr>
        <w:t xml:space="preserve"> la acción de</w:t>
      </w:r>
      <w:r w:rsidR="00F30D5B" w:rsidRPr="00FD0159">
        <w:rPr>
          <w:rFonts w:ascii="Times New Roman" w:hAnsi="Times New Roman" w:cs="Times New Roman"/>
          <w:sz w:val="24"/>
          <w:szCs w:val="24"/>
        </w:rPr>
        <w:t xml:space="preserve"> </w:t>
      </w:r>
      <w:r w:rsidR="00243979" w:rsidRPr="00FD0159">
        <w:rPr>
          <w:rFonts w:ascii="Times New Roman" w:hAnsi="Times New Roman" w:cs="Times New Roman"/>
          <w:sz w:val="24"/>
          <w:szCs w:val="24"/>
        </w:rPr>
        <w:t>e</w:t>
      </w:r>
      <w:r w:rsidR="00F30D5B" w:rsidRPr="00FD0159">
        <w:rPr>
          <w:rFonts w:ascii="Times New Roman" w:hAnsi="Times New Roman" w:cs="Times New Roman"/>
          <w:sz w:val="24"/>
          <w:szCs w:val="24"/>
        </w:rPr>
        <w:t>sta</w:t>
      </w:r>
      <w:r w:rsidRPr="00FD0159">
        <w:rPr>
          <w:rFonts w:ascii="Times New Roman" w:hAnsi="Times New Roman" w:cs="Times New Roman"/>
          <w:sz w:val="24"/>
          <w:szCs w:val="24"/>
        </w:rPr>
        <w:t xml:space="preserve"> o </w:t>
      </w:r>
      <w:r w:rsidR="00F30D5B" w:rsidRPr="00FD0159">
        <w:rPr>
          <w:rFonts w:ascii="Times New Roman" w:hAnsi="Times New Roman" w:cs="Times New Roman"/>
          <w:sz w:val="24"/>
          <w:szCs w:val="24"/>
        </w:rPr>
        <w:t>en</w:t>
      </w:r>
      <w:r w:rsidR="00776FB4" w:rsidRPr="00FD0159">
        <w:rPr>
          <w:rFonts w:ascii="Times New Roman" w:hAnsi="Times New Roman" w:cs="Times New Roman"/>
          <w:sz w:val="24"/>
          <w:szCs w:val="24"/>
        </w:rPr>
        <w:t xml:space="preserve"> </w:t>
      </w:r>
      <w:r w:rsidRPr="00FD0159">
        <w:rPr>
          <w:rFonts w:ascii="Times New Roman" w:hAnsi="Times New Roman" w:cs="Times New Roman"/>
          <w:sz w:val="24"/>
          <w:szCs w:val="24"/>
        </w:rPr>
        <w:t>ambas</w:t>
      </w:r>
      <w:r w:rsidR="00F30D5B" w:rsidRPr="00FD0159">
        <w:rPr>
          <w:rFonts w:ascii="Times New Roman" w:hAnsi="Times New Roman" w:cs="Times New Roman"/>
          <w:sz w:val="24"/>
          <w:szCs w:val="24"/>
        </w:rPr>
        <w:t xml:space="preserve"> </w:t>
      </w:r>
      <w:r w:rsidRPr="00FD0159">
        <w:rPr>
          <w:rFonts w:ascii="Times New Roman" w:hAnsi="Times New Roman" w:cs="Times New Roman"/>
          <w:sz w:val="24"/>
          <w:szCs w:val="24"/>
        </w:rPr>
        <w:t>cosas,</w:t>
      </w:r>
      <w:r w:rsidR="00776FB4" w:rsidRPr="00FD0159">
        <w:rPr>
          <w:rFonts w:ascii="Times New Roman" w:hAnsi="Times New Roman" w:cs="Times New Roman"/>
          <w:sz w:val="24"/>
          <w:szCs w:val="24"/>
        </w:rPr>
        <w:t xml:space="preserve"> </w:t>
      </w:r>
      <w:r w:rsidR="00F30D5B" w:rsidRPr="00FD0159">
        <w:rPr>
          <w:rFonts w:ascii="Times New Roman" w:hAnsi="Times New Roman" w:cs="Times New Roman"/>
          <w:sz w:val="24"/>
          <w:szCs w:val="24"/>
        </w:rPr>
        <w:t xml:space="preserve">conllevará un aumento de </w:t>
      </w:r>
      <w:r w:rsidRPr="00FD0159">
        <w:rPr>
          <w:rFonts w:ascii="Times New Roman" w:hAnsi="Times New Roman" w:cs="Times New Roman"/>
          <w:sz w:val="24"/>
          <w:szCs w:val="24"/>
        </w:rPr>
        <w:t xml:space="preserve">los niveles de glucosa en </w:t>
      </w:r>
      <w:r w:rsidR="00FC33CE" w:rsidRPr="00FD0159">
        <w:rPr>
          <w:rFonts w:ascii="Times New Roman" w:hAnsi="Times New Roman" w:cs="Times New Roman"/>
          <w:sz w:val="24"/>
          <w:szCs w:val="24"/>
        </w:rPr>
        <w:t>el torrente</w:t>
      </w:r>
      <w:r w:rsidR="00776FB4" w:rsidRPr="00FD0159">
        <w:rPr>
          <w:rFonts w:ascii="Times New Roman" w:hAnsi="Times New Roman" w:cs="Times New Roman"/>
          <w:sz w:val="24"/>
          <w:szCs w:val="24"/>
        </w:rPr>
        <w:t xml:space="preserve"> </w:t>
      </w:r>
      <w:r w:rsidR="00FC33CE" w:rsidRPr="00FD0159">
        <w:rPr>
          <w:rFonts w:ascii="Times New Roman" w:hAnsi="Times New Roman" w:cs="Times New Roman"/>
          <w:sz w:val="24"/>
          <w:szCs w:val="24"/>
        </w:rPr>
        <w:t xml:space="preserve">sanguíneo </w:t>
      </w:r>
      <w:r w:rsidR="00F30D5B" w:rsidRPr="00FD0159">
        <w:rPr>
          <w:rFonts w:ascii="Times New Roman" w:hAnsi="Times New Roman" w:cs="Times New Roman"/>
          <w:sz w:val="24"/>
          <w:szCs w:val="24"/>
        </w:rPr>
        <w:t>(</w:t>
      </w:r>
      <w:r w:rsidRPr="00FD0159">
        <w:rPr>
          <w:rFonts w:ascii="Times New Roman" w:hAnsi="Times New Roman" w:cs="Times New Roman"/>
          <w:sz w:val="24"/>
          <w:szCs w:val="24"/>
        </w:rPr>
        <w:t>hiperglucemia</w:t>
      </w:r>
      <w:r w:rsidR="00F30D5B" w:rsidRPr="00FD0159">
        <w:rPr>
          <w:rFonts w:ascii="Times New Roman" w:hAnsi="Times New Roman" w:cs="Times New Roman"/>
          <w:sz w:val="24"/>
          <w:szCs w:val="24"/>
        </w:rPr>
        <w:t>)</w:t>
      </w:r>
      <w:r w:rsidR="00265977" w:rsidRPr="00FD0159">
        <w:rPr>
          <w:rFonts w:ascii="Times New Roman" w:hAnsi="Times New Roman" w:cs="Times New Roman"/>
          <w:sz w:val="24"/>
          <w:szCs w:val="24"/>
        </w:rPr>
        <w:t xml:space="preserve"> </w:t>
      </w:r>
      <w:r w:rsidR="00265977"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dx.doi.org/10.1016/j.healun.2006.04.006","ISBN":"8448605985","PMID":"2006364366","abstract":"La fisiología es la ciencia que estudia la naturaleza de los organismos vivos en una vertiente funcional; es decir, el estudio del funcionamiento de los diversos aparatos y sistemas de los seres vivos, su regulación e interacción. Así, la fisiología humana se dedica al estudio de las funciones que realizan en el ser hu-mano los órganos, aparatos y sistemas, tanto en sus aspectos más específicos y concretos como en los más globales y de integración funcional 20 . La fisiología del ejercicio, como especialidad de la fisiolo-gía, abarca el estudio de las siguientes cuestiones: Funcionamiento e interacciones de los órganos, aparatos y • sistemas del cuerpo humano durante el ejercicio físico. Mecanismos que limitan el rendimiento y funcionamiento • de los órganos y sistemas en condiciones de realización de ejercicio físico. Adaptaciones o cambios temporales ocasionados por el • ejercicio físico en la estructura y funciones de los órganos, y sistemas que integran el cuerpo humano a nivel molecular, celular, tisular, orgánico y sistémico. Así pues, se define la fisiología del ejercicio como la cien-cia que estudia las respuestas de los órganos, aparatos y sistemas que componen el organismo humano durante el ejercicio físico, los mecanismos de regulación e integración funcional que hacen posi-ble la realización de ejercicio físico, y las adaptaciones tanto estruc-turales como funcionales que la realización continuada de ejercicio o entrenamiento físico ocasiona.","author":[{"dropping-particle":"","family":"López Chicharro","given":"Jose","non-dropping-particle":"","parse-names":false,"suffix":""},{"dropping-particle":"","family":"Mojares","given":"Luis","non-dropping-particle":"","parse-names":false,"suffix":""}],"container-title":"Fisiologia clinica del ejercicio","id":"ITEM-1","issued":{"date-parts":[["2008"]]},"title":"Fundamentos de fisiologia Del ejercicio","type":"article-journal"},"uris":["http://www.mendeley.com/documents/?uuid=4f5b0b11-a908-466a-9982-2ab9942aceb4"]}],"mendeley":{"formattedCitation":"(López Chicharro &amp; Mojares, 2008)","plainTextFormattedCitation":"(López Chicharro &amp; Mojares, 2008)","previouslyFormattedCitation":"(1)"},"properties":{"noteIndex":0},"schema":"https://github.com/citation-style-language/schema/raw/master/csl-citation.json"}</w:instrText>
      </w:r>
      <w:r w:rsidR="00265977"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López Chicharro &amp; Mojares, 2008)</w:t>
      </w:r>
      <w:r w:rsidR="00265977" w:rsidRPr="00FD0159">
        <w:rPr>
          <w:rFonts w:ascii="Times New Roman" w:hAnsi="Times New Roman" w:cs="Times New Roman"/>
          <w:sz w:val="24"/>
          <w:szCs w:val="24"/>
        </w:rPr>
        <w:fldChar w:fldCharType="end"/>
      </w:r>
      <w:r w:rsidRPr="00FD0159">
        <w:rPr>
          <w:rFonts w:ascii="Times New Roman" w:hAnsi="Times New Roman" w:cs="Times New Roman"/>
          <w:sz w:val="24"/>
          <w:szCs w:val="24"/>
        </w:rPr>
        <w:t>.</w:t>
      </w:r>
    </w:p>
    <w:p w14:paraId="17CC9BAB" w14:textId="7382BB66" w:rsidR="00C7108A" w:rsidRPr="00FD0159" w:rsidRDefault="00776FB4"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L</w:t>
      </w:r>
      <w:r w:rsidR="001A44F1" w:rsidRPr="00FD0159">
        <w:rPr>
          <w:rFonts w:ascii="Times New Roman" w:hAnsi="Times New Roman" w:cs="Times New Roman"/>
          <w:sz w:val="24"/>
          <w:szCs w:val="24"/>
        </w:rPr>
        <w:t>a diabetes mellitus tipo 2</w:t>
      </w:r>
      <w:r w:rsidR="00D94AB6" w:rsidRPr="00FD0159">
        <w:rPr>
          <w:rFonts w:ascii="Times New Roman" w:hAnsi="Times New Roman" w:cs="Times New Roman"/>
          <w:sz w:val="24"/>
          <w:szCs w:val="24"/>
        </w:rPr>
        <w:t xml:space="preserve"> (DMT2) es la forma más común de diabetes</w:t>
      </w:r>
      <w:r w:rsidR="00F30D5B" w:rsidRPr="00FD0159">
        <w:rPr>
          <w:rFonts w:ascii="Times New Roman" w:hAnsi="Times New Roman" w:cs="Times New Roman"/>
          <w:sz w:val="24"/>
          <w:szCs w:val="24"/>
        </w:rPr>
        <w:t xml:space="preserve">, aunque </w:t>
      </w:r>
      <w:r w:rsidR="00D94AB6" w:rsidRPr="00FD0159">
        <w:rPr>
          <w:rFonts w:ascii="Times New Roman" w:hAnsi="Times New Roman" w:cs="Times New Roman"/>
          <w:sz w:val="24"/>
          <w:szCs w:val="24"/>
        </w:rPr>
        <w:t>también existen la diabetes mellitus tipo 1</w:t>
      </w:r>
      <w:r w:rsidR="00F30D5B" w:rsidRPr="00FD0159">
        <w:rPr>
          <w:rFonts w:ascii="Times New Roman" w:hAnsi="Times New Roman" w:cs="Times New Roman"/>
          <w:sz w:val="24"/>
          <w:szCs w:val="24"/>
        </w:rPr>
        <w:t xml:space="preserve"> (enfermedad autoinmune caracteriza</w:t>
      </w:r>
      <w:r w:rsidR="004C50D0" w:rsidRPr="00FD0159">
        <w:rPr>
          <w:rFonts w:ascii="Times New Roman" w:hAnsi="Times New Roman" w:cs="Times New Roman"/>
          <w:sz w:val="24"/>
          <w:szCs w:val="24"/>
        </w:rPr>
        <w:t>da</w:t>
      </w:r>
      <w:r w:rsidR="00F30D5B" w:rsidRPr="00FD0159">
        <w:rPr>
          <w:rFonts w:ascii="Times New Roman" w:hAnsi="Times New Roman" w:cs="Times New Roman"/>
          <w:sz w:val="24"/>
          <w:szCs w:val="24"/>
        </w:rPr>
        <w:t xml:space="preserve"> por la destrucción de las células β, productoras de insulina en el páncreas, sintetizándose muy poca o ninguna insulina)</w:t>
      </w:r>
      <w:r w:rsidR="00D94AB6" w:rsidRPr="00FD0159">
        <w:rPr>
          <w:rFonts w:ascii="Times New Roman" w:hAnsi="Times New Roman" w:cs="Times New Roman"/>
          <w:sz w:val="24"/>
          <w:szCs w:val="24"/>
        </w:rPr>
        <w:t xml:space="preserve">, </w:t>
      </w:r>
      <w:r w:rsidR="00F30D5B" w:rsidRPr="00FD0159">
        <w:rPr>
          <w:rFonts w:ascii="Times New Roman" w:hAnsi="Times New Roman" w:cs="Times New Roman"/>
          <w:sz w:val="24"/>
          <w:szCs w:val="24"/>
        </w:rPr>
        <w:t xml:space="preserve">la </w:t>
      </w:r>
      <w:r w:rsidR="00D94AB6" w:rsidRPr="00FD0159">
        <w:rPr>
          <w:rFonts w:ascii="Times New Roman" w:hAnsi="Times New Roman" w:cs="Times New Roman"/>
          <w:sz w:val="24"/>
          <w:szCs w:val="24"/>
        </w:rPr>
        <w:t>diabetes mellitus gestacional y otros tipos de diabetes mellitus debidos principalmente a factores genéticos</w:t>
      </w:r>
      <w:r w:rsidR="00243979" w:rsidRPr="00FD0159">
        <w:rPr>
          <w:rFonts w:ascii="Times New Roman" w:hAnsi="Times New Roman" w:cs="Times New Roman"/>
          <w:sz w:val="24"/>
          <w:szCs w:val="24"/>
        </w:rPr>
        <w:t xml:space="preserve">. </w:t>
      </w:r>
      <w:r w:rsidR="00A246CE" w:rsidRPr="00FD0159">
        <w:rPr>
          <w:rFonts w:ascii="Times New Roman" w:hAnsi="Times New Roman" w:cs="Times New Roman"/>
          <w:sz w:val="24"/>
          <w:szCs w:val="24"/>
        </w:rPr>
        <w:t xml:space="preserve">La DMT2 es un tipo de diabetes no dependiente de insulina, ya que el páncreas produce insulina correctamente, pero cuando </w:t>
      </w:r>
      <w:r w:rsidR="009E32D8" w:rsidRPr="00FD0159">
        <w:rPr>
          <w:rFonts w:ascii="Times New Roman" w:hAnsi="Times New Roman" w:cs="Times New Roman"/>
          <w:sz w:val="24"/>
          <w:szCs w:val="24"/>
        </w:rPr>
        <w:t xml:space="preserve">ésta </w:t>
      </w:r>
      <w:r w:rsidR="00A246CE" w:rsidRPr="00FD0159">
        <w:rPr>
          <w:rFonts w:ascii="Times New Roman" w:hAnsi="Times New Roman" w:cs="Times New Roman"/>
          <w:sz w:val="24"/>
          <w:szCs w:val="24"/>
        </w:rPr>
        <w:t>se une a su receptor en la célula para hacer la captación de glucosa a través de la proteína GLUT</w:t>
      </w:r>
      <w:r w:rsidR="00265977" w:rsidRPr="00FD0159">
        <w:rPr>
          <w:rFonts w:ascii="Times New Roman" w:hAnsi="Times New Roman" w:cs="Times New Roman"/>
          <w:sz w:val="24"/>
          <w:szCs w:val="24"/>
        </w:rPr>
        <w:t>4</w:t>
      </w:r>
      <w:r w:rsidR="00A246CE" w:rsidRPr="00FD0159">
        <w:rPr>
          <w:rFonts w:ascii="Times New Roman" w:hAnsi="Times New Roman" w:cs="Times New Roman"/>
          <w:sz w:val="24"/>
          <w:szCs w:val="24"/>
        </w:rPr>
        <w:t xml:space="preserve">, la cascada de señalización está </w:t>
      </w:r>
      <w:r w:rsidR="00265977" w:rsidRPr="00FD0159">
        <w:rPr>
          <w:rFonts w:ascii="Times New Roman" w:hAnsi="Times New Roman" w:cs="Times New Roman"/>
          <w:sz w:val="24"/>
          <w:szCs w:val="24"/>
        </w:rPr>
        <w:t>alterada</w:t>
      </w:r>
      <w:r w:rsidR="00A246CE" w:rsidRPr="00FD0159">
        <w:rPr>
          <w:rFonts w:ascii="Times New Roman" w:hAnsi="Times New Roman" w:cs="Times New Roman"/>
          <w:sz w:val="24"/>
          <w:szCs w:val="24"/>
        </w:rPr>
        <w:t xml:space="preserve">, impidiendo la función </w:t>
      </w:r>
      <w:r w:rsidR="009E32D8" w:rsidRPr="00FD0159">
        <w:rPr>
          <w:rFonts w:ascii="Times New Roman" w:hAnsi="Times New Roman" w:cs="Times New Roman"/>
          <w:sz w:val="24"/>
          <w:szCs w:val="24"/>
        </w:rPr>
        <w:t xml:space="preserve">normal </w:t>
      </w:r>
      <w:r w:rsidR="00A246CE" w:rsidRPr="00FD0159">
        <w:rPr>
          <w:rFonts w:ascii="Times New Roman" w:hAnsi="Times New Roman" w:cs="Times New Roman"/>
          <w:sz w:val="24"/>
          <w:szCs w:val="24"/>
        </w:rPr>
        <w:t xml:space="preserve">de la hormona. Debido a </w:t>
      </w:r>
      <w:r w:rsidR="00265977" w:rsidRPr="00FD0159">
        <w:rPr>
          <w:rFonts w:ascii="Times New Roman" w:hAnsi="Times New Roman" w:cs="Times New Roman"/>
          <w:sz w:val="24"/>
          <w:szCs w:val="24"/>
        </w:rPr>
        <w:t>la defectuosa captación de</w:t>
      </w:r>
      <w:r w:rsidR="00A246CE" w:rsidRPr="00FD0159">
        <w:rPr>
          <w:rFonts w:ascii="Times New Roman" w:hAnsi="Times New Roman" w:cs="Times New Roman"/>
          <w:sz w:val="24"/>
          <w:szCs w:val="24"/>
        </w:rPr>
        <w:t xml:space="preserve"> glucosa,</w:t>
      </w:r>
      <w:r w:rsidR="009E32D8" w:rsidRPr="00FD0159">
        <w:rPr>
          <w:rFonts w:ascii="Times New Roman" w:hAnsi="Times New Roman" w:cs="Times New Roman"/>
          <w:sz w:val="24"/>
          <w:szCs w:val="24"/>
        </w:rPr>
        <w:t xml:space="preserve"> </w:t>
      </w:r>
      <w:r w:rsidR="00A246CE" w:rsidRPr="00FD0159">
        <w:rPr>
          <w:rFonts w:ascii="Times New Roman" w:hAnsi="Times New Roman" w:cs="Times New Roman"/>
          <w:sz w:val="24"/>
          <w:szCs w:val="24"/>
        </w:rPr>
        <w:t>el páncreas detecta que sigue habiendo un aumento de glucemia en sangre, liberando más cantidad de insulina (hiperinsulinemia). Este exceso de trabajo por parte del páncreas se relaciona en el tiempo con un déficit parcial o completo en los peores</w:t>
      </w:r>
      <w:r w:rsidR="009E32D8" w:rsidRPr="00FD0159">
        <w:rPr>
          <w:rFonts w:ascii="Times New Roman" w:hAnsi="Times New Roman" w:cs="Times New Roman"/>
          <w:sz w:val="24"/>
          <w:szCs w:val="24"/>
        </w:rPr>
        <w:t xml:space="preserve"> </w:t>
      </w:r>
      <w:r w:rsidR="00A246CE" w:rsidRPr="00FD0159">
        <w:rPr>
          <w:rFonts w:ascii="Times New Roman" w:hAnsi="Times New Roman" w:cs="Times New Roman"/>
          <w:sz w:val="24"/>
          <w:szCs w:val="24"/>
        </w:rPr>
        <w:t>casos en la producción de insulina, provocando que se conviertan en</w:t>
      </w:r>
      <w:r w:rsidR="009E32D8" w:rsidRPr="00FD0159">
        <w:rPr>
          <w:rFonts w:ascii="Times New Roman" w:hAnsi="Times New Roman" w:cs="Times New Roman"/>
          <w:sz w:val="24"/>
          <w:szCs w:val="24"/>
        </w:rPr>
        <w:t xml:space="preserve"> </w:t>
      </w:r>
      <w:r w:rsidR="00A246CE" w:rsidRPr="00FD0159">
        <w:rPr>
          <w:rFonts w:ascii="Times New Roman" w:hAnsi="Times New Roman" w:cs="Times New Roman"/>
          <w:sz w:val="24"/>
          <w:szCs w:val="24"/>
        </w:rPr>
        <w:t xml:space="preserve">insulinodependientes </w:t>
      </w:r>
      <w:r w:rsidR="001075D3"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dx.doi.org/10.1016/j.healun.2006.04.006","ISBN":"8448605985","PMID":"2006364366","abstract":"La fisiología es la ciencia que estudia la naturaleza de los organismos vivos en una vertiente funcional; es decir, el estudio del funcionamiento de los diversos aparatos y sistemas de los seres vivos, su regulación e interacción. Así, la fisiología humana se dedica al estudio de las funciones que realizan en el ser hu-mano los órganos, aparatos y sistemas, tanto en sus aspectos más específicos y concretos como en los más globales y de integración funcional 20 . La fisiología del ejercicio, como especialidad de la fisiolo-gía, abarca el estudio de las siguientes cuestiones: Funcionamiento e interacciones de los órganos, aparatos y • sistemas del cuerpo humano durante el ejercicio físico. Mecanismos que limitan el rendimiento y funcionamiento • de los órganos y sistemas en condiciones de realización de ejercicio físico. Adaptaciones o cambios temporales ocasionados por el • ejercicio físico en la estructura y funciones de los órganos, y sistemas que integran el cuerpo humano a nivel molecular, celular, tisular, orgánico y sistémico. Así pues, se define la fisiología del ejercicio como la cien-cia que estudia las respuestas de los órganos, aparatos y sistemas que componen el organismo humano durante el ejercicio físico, los mecanismos de regulación e integración funcional que hacen posi-ble la realización de ejercicio físico, y las adaptaciones tanto estruc-turales como funcionales que la realización continuada de ejercicio o entrenamiento físico ocasiona.","author":[{"dropping-particle":"","family":"López Chicharro","given":"Jose","non-dropping-particle":"","parse-names":false,"suffix":""},{"dropping-particle":"","family":"Mojares","given":"Luis","non-dropping-particle":"","parse-names":false,"suffix":""}],"container-title":"Fisiologia clinica del ejercicio","id":"ITEM-1","issued":{"date-parts":[["2008"]]},"title":"Fundamentos de fisiologia Del ejercicio","type":"article-journal"},"uris":["http://www.mendeley.com/documents/?uuid=4f5b0b11-a908-466a-9982-2ab9942aceb4"]}],"mendeley":{"formattedCitation":"(López Chicharro &amp; Mojares, 2008)","plainTextFormattedCitation":"(López Chicharro &amp; Mojares, 2008)","previouslyFormattedCitation":"(1)"},"properties":{"noteIndex":0},"schema":"https://github.com/citation-style-language/schema/raw/master/csl-citation.json"}</w:instrText>
      </w:r>
      <w:r w:rsidR="001075D3"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López Chicharro &amp; Mojares, 2008)</w:t>
      </w:r>
      <w:r w:rsidR="001075D3" w:rsidRPr="00FD0159">
        <w:rPr>
          <w:rFonts w:ascii="Times New Roman" w:hAnsi="Times New Roman" w:cs="Times New Roman"/>
          <w:sz w:val="24"/>
          <w:szCs w:val="24"/>
        </w:rPr>
        <w:fldChar w:fldCharType="end"/>
      </w:r>
      <w:r w:rsidR="00F30D5B" w:rsidRPr="00FD0159">
        <w:rPr>
          <w:rFonts w:ascii="Times New Roman" w:hAnsi="Times New Roman" w:cs="Times New Roman"/>
          <w:sz w:val="24"/>
          <w:szCs w:val="24"/>
        </w:rPr>
        <w:t>.</w:t>
      </w:r>
      <w:r w:rsidR="00243979" w:rsidRPr="00FD0159">
        <w:rPr>
          <w:rFonts w:ascii="Times New Roman" w:hAnsi="Times New Roman" w:cs="Times New Roman"/>
          <w:sz w:val="24"/>
          <w:szCs w:val="24"/>
        </w:rPr>
        <w:t xml:space="preserve"> </w:t>
      </w:r>
      <w:r w:rsidR="009E32D8" w:rsidRPr="00FD0159">
        <w:rPr>
          <w:rFonts w:ascii="Times New Roman" w:hAnsi="Times New Roman" w:cs="Times New Roman"/>
          <w:sz w:val="24"/>
          <w:szCs w:val="24"/>
        </w:rPr>
        <w:t>La DMT2 c</w:t>
      </w:r>
      <w:r w:rsidR="00243979" w:rsidRPr="00FD0159">
        <w:rPr>
          <w:rFonts w:ascii="Times New Roman" w:hAnsi="Times New Roman" w:cs="Times New Roman"/>
          <w:sz w:val="24"/>
          <w:szCs w:val="24"/>
        </w:rPr>
        <w:t>onstituye el 85% de la población con diabetes y es más común en hombres. Además, e</w:t>
      </w:r>
      <w:r w:rsidR="00D94AB6" w:rsidRPr="00FD0159">
        <w:rPr>
          <w:rFonts w:ascii="Times New Roman" w:hAnsi="Times New Roman" w:cs="Times New Roman"/>
          <w:sz w:val="24"/>
          <w:szCs w:val="24"/>
        </w:rPr>
        <w:t>stá íntimamente</w:t>
      </w:r>
      <w:r w:rsidR="00F30D5B" w:rsidRPr="00FD0159">
        <w:rPr>
          <w:rFonts w:ascii="Times New Roman" w:hAnsi="Times New Roman" w:cs="Times New Roman"/>
          <w:sz w:val="24"/>
          <w:szCs w:val="24"/>
        </w:rPr>
        <w:t xml:space="preserve"> </w:t>
      </w:r>
      <w:r w:rsidR="00D94AB6" w:rsidRPr="00FD0159">
        <w:rPr>
          <w:rFonts w:ascii="Times New Roman" w:hAnsi="Times New Roman" w:cs="Times New Roman"/>
          <w:sz w:val="24"/>
          <w:szCs w:val="24"/>
        </w:rPr>
        <w:t xml:space="preserve">relacionada con </w:t>
      </w:r>
      <w:r w:rsidR="00B71AC1" w:rsidRPr="00FD0159">
        <w:rPr>
          <w:rFonts w:ascii="Times New Roman" w:hAnsi="Times New Roman" w:cs="Times New Roman"/>
          <w:sz w:val="24"/>
          <w:szCs w:val="24"/>
        </w:rPr>
        <w:t>el</w:t>
      </w:r>
      <w:r w:rsidR="00FC7161" w:rsidRPr="00FD0159">
        <w:rPr>
          <w:rFonts w:ascii="Times New Roman" w:hAnsi="Times New Roman" w:cs="Times New Roman"/>
          <w:sz w:val="24"/>
          <w:szCs w:val="24"/>
        </w:rPr>
        <w:t xml:space="preserve"> </w:t>
      </w:r>
      <w:r w:rsidR="00B71AC1" w:rsidRPr="00FD0159">
        <w:rPr>
          <w:rFonts w:ascii="Times New Roman" w:hAnsi="Times New Roman" w:cs="Times New Roman"/>
          <w:sz w:val="24"/>
          <w:szCs w:val="24"/>
        </w:rPr>
        <w:t xml:space="preserve">sobrepeso y </w:t>
      </w:r>
      <w:r w:rsidR="00D94AB6" w:rsidRPr="00FD0159">
        <w:rPr>
          <w:rFonts w:ascii="Times New Roman" w:hAnsi="Times New Roman" w:cs="Times New Roman"/>
          <w:sz w:val="24"/>
          <w:szCs w:val="24"/>
        </w:rPr>
        <w:t>la obesidad</w:t>
      </w:r>
      <w:r w:rsidR="00FC7161" w:rsidRPr="00FD0159">
        <w:rPr>
          <w:rFonts w:ascii="Times New Roman" w:hAnsi="Times New Roman" w:cs="Times New Roman"/>
          <w:sz w:val="24"/>
          <w:szCs w:val="24"/>
        </w:rPr>
        <w:t>. De hecho, una de las hipótesis más aceptadas es</w:t>
      </w:r>
      <w:r w:rsidR="009E32D8" w:rsidRPr="00FD0159">
        <w:rPr>
          <w:rFonts w:ascii="Times New Roman" w:hAnsi="Times New Roman" w:cs="Times New Roman"/>
          <w:sz w:val="24"/>
          <w:szCs w:val="24"/>
        </w:rPr>
        <w:t xml:space="preserve"> </w:t>
      </w:r>
      <w:r w:rsidR="00FC7161" w:rsidRPr="00FD0159">
        <w:rPr>
          <w:rFonts w:ascii="Times New Roman" w:hAnsi="Times New Roman" w:cs="Times New Roman"/>
          <w:sz w:val="24"/>
          <w:szCs w:val="24"/>
        </w:rPr>
        <w:t xml:space="preserve">que </w:t>
      </w:r>
      <w:r w:rsidR="009E32D8" w:rsidRPr="00FD0159">
        <w:rPr>
          <w:rFonts w:ascii="Times New Roman" w:hAnsi="Times New Roman" w:cs="Times New Roman"/>
          <w:sz w:val="24"/>
          <w:szCs w:val="24"/>
        </w:rPr>
        <w:t>el acúmulo de triglicéridos en el interior de la</w:t>
      </w:r>
      <w:r w:rsidR="00FC7161" w:rsidRPr="00FD0159">
        <w:rPr>
          <w:rFonts w:ascii="Times New Roman" w:hAnsi="Times New Roman" w:cs="Times New Roman"/>
          <w:sz w:val="24"/>
          <w:szCs w:val="24"/>
        </w:rPr>
        <w:t>s</w:t>
      </w:r>
      <w:r w:rsidR="009E32D8" w:rsidRPr="00FD0159">
        <w:rPr>
          <w:rFonts w:ascii="Times New Roman" w:hAnsi="Times New Roman" w:cs="Times New Roman"/>
          <w:sz w:val="24"/>
          <w:szCs w:val="24"/>
        </w:rPr>
        <w:t xml:space="preserve"> célula</w:t>
      </w:r>
      <w:r w:rsidR="00FC7161" w:rsidRPr="00FD0159">
        <w:rPr>
          <w:rFonts w:ascii="Times New Roman" w:hAnsi="Times New Roman" w:cs="Times New Roman"/>
          <w:sz w:val="24"/>
          <w:szCs w:val="24"/>
        </w:rPr>
        <w:t>s</w:t>
      </w:r>
      <w:r w:rsidR="009E32D8" w:rsidRPr="00FD0159">
        <w:rPr>
          <w:rFonts w:ascii="Times New Roman" w:hAnsi="Times New Roman" w:cs="Times New Roman"/>
          <w:sz w:val="24"/>
          <w:szCs w:val="24"/>
        </w:rPr>
        <w:t xml:space="preserve"> </w:t>
      </w:r>
      <w:r w:rsidR="00FC7161" w:rsidRPr="00FD0159">
        <w:rPr>
          <w:rFonts w:ascii="Times New Roman" w:hAnsi="Times New Roman" w:cs="Times New Roman"/>
          <w:sz w:val="24"/>
          <w:szCs w:val="24"/>
        </w:rPr>
        <w:t xml:space="preserve">produce </w:t>
      </w:r>
      <w:r w:rsidR="009E32D8" w:rsidRPr="00FD0159">
        <w:rPr>
          <w:rFonts w:ascii="Times New Roman" w:hAnsi="Times New Roman" w:cs="Times New Roman"/>
          <w:sz w:val="24"/>
          <w:szCs w:val="24"/>
        </w:rPr>
        <w:t>la ruptura de la cascada de señalización de la hormona insulina</w:t>
      </w:r>
      <w:r w:rsidR="00FC7161" w:rsidRPr="00FD0159">
        <w:rPr>
          <w:rFonts w:ascii="Times New Roman" w:hAnsi="Times New Roman" w:cs="Times New Roman"/>
          <w:sz w:val="24"/>
          <w:szCs w:val="24"/>
        </w:rPr>
        <w:t xml:space="preserve"> debido a la lipotoxicidad</w:t>
      </w:r>
      <w:r w:rsidR="00D94AB6" w:rsidRPr="00FD0159">
        <w:rPr>
          <w:rFonts w:ascii="Times New Roman" w:hAnsi="Times New Roman" w:cs="Times New Roman"/>
          <w:sz w:val="24"/>
          <w:szCs w:val="24"/>
        </w:rPr>
        <w:t>.</w:t>
      </w:r>
      <w:r w:rsidR="00FC7161" w:rsidRPr="00FD0159">
        <w:rPr>
          <w:rFonts w:ascii="Times New Roman" w:hAnsi="Times New Roman" w:cs="Times New Roman"/>
          <w:sz w:val="24"/>
          <w:szCs w:val="24"/>
        </w:rPr>
        <w:t xml:space="preserve"> </w:t>
      </w:r>
      <w:r w:rsidR="00FC33CE" w:rsidRPr="00FD0159">
        <w:rPr>
          <w:rFonts w:ascii="Times New Roman" w:hAnsi="Times New Roman" w:cs="Times New Roman"/>
          <w:sz w:val="24"/>
          <w:szCs w:val="24"/>
        </w:rPr>
        <w:t xml:space="preserve">En general, los síntomas clave de la </w:t>
      </w:r>
      <w:r w:rsidRPr="00FD0159">
        <w:rPr>
          <w:rFonts w:ascii="Times New Roman" w:hAnsi="Times New Roman" w:cs="Times New Roman"/>
          <w:sz w:val="24"/>
          <w:szCs w:val="24"/>
        </w:rPr>
        <w:t xml:space="preserve">DMT2 </w:t>
      </w:r>
      <w:r w:rsidR="00FC33CE" w:rsidRPr="00FD0159">
        <w:rPr>
          <w:rFonts w:ascii="Times New Roman" w:hAnsi="Times New Roman" w:cs="Times New Roman"/>
          <w:sz w:val="24"/>
          <w:szCs w:val="24"/>
        </w:rPr>
        <w:t>son</w:t>
      </w:r>
      <w:r w:rsidR="008C7B29" w:rsidRPr="00FD0159">
        <w:rPr>
          <w:rFonts w:ascii="Times New Roman" w:hAnsi="Times New Roman" w:cs="Times New Roman"/>
          <w:sz w:val="24"/>
          <w:szCs w:val="24"/>
        </w:rPr>
        <w:t>:</w:t>
      </w:r>
      <w:r w:rsidR="00FC33CE" w:rsidRPr="00FD0159">
        <w:rPr>
          <w:rFonts w:ascii="Times New Roman" w:hAnsi="Times New Roman" w:cs="Times New Roman"/>
          <w:sz w:val="24"/>
          <w:szCs w:val="24"/>
        </w:rPr>
        <w:t xml:space="preserve"> resistencia a la insulina</w:t>
      </w:r>
      <w:r w:rsidR="00C7108A" w:rsidRPr="00FD0159">
        <w:rPr>
          <w:rFonts w:ascii="Times New Roman" w:hAnsi="Times New Roman" w:cs="Times New Roman"/>
          <w:sz w:val="24"/>
          <w:szCs w:val="24"/>
        </w:rPr>
        <w:t xml:space="preserve"> (medida utilizando el HOMA-IR</w:t>
      </w:r>
      <w:r w:rsidR="00FC33CE" w:rsidRPr="00FD0159">
        <w:rPr>
          <w:rFonts w:ascii="Times New Roman" w:hAnsi="Times New Roman" w:cs="Times New Roman"/>
          <w:sz w:val="24"/>
          <w:szCs w:val="24"/>
        </w:rPr>
        <w:t>,</w:t>
      </w:r>
      <w:r w:rsidR="00C7108A" w:rsidRPr="00FD0159">
        <w:rPr>
          <w:rFonts w:ascii="Times New Roman" w:hAnsi="Times New Roman" w:cs="Times New Roman"/>
          <w:sz w:val="24"/>
          <w:szCs w:val="24"/>
        </w:rPr>
        <w:t xml:space="preserve"> Homeostasis </w:t>
      </w:r>
      <w:proofErr w:type="spellStart"/>
      <w:r w:rsidR="00C7108A" w:rsidRPr="00FD0159">
        <w:rPr>
          <w:rFonts w:ascii="Times New Roman" w:hAnsi="Times New Roman" w:cs="Times New Roman"/>
          <w:sz w:val="24"/>
          <w:szCs w:val="24"/>
        </w:rPr>
        <w:t>Model</w:t>
      </w:r>
      <w:proofErr w:type="spellEnd"/>
      <w:r w:rsidR="00C7108A" w:rsidRPr="00FD0159">
        <w:rPr>
          <w:rFonts w:ascii="Times New Roman" w:hAnsi="Times New Roman" w:cs="Times New Roman"/>
          <w:sz w:val="24"/>
          <w:szCs w:val="24"/>
        </w:rPr>
        <w:t xml:space="preserve"> </w:t>
      </w:r>
      <w:proofErr w:type="spellStart"/>
      <w:r w:rsidR="00C7108A" w:rsidRPr="00FD0159">
        <w:rPr>
          <w:rFonts w:ascii="Times New Roman" w:hAnsi="Times New Roman" w:cs="Times New Roman"/>
          <w:sz w:val="24"/>
          <w:szCs w:val="24"/>
        </w:rPr>
        <w:t>Assessment</w:t>
      </w:r>
      <w:proofErr w:type="spellEnd"/>
      <w:r w:rsidR="00C7108A" w:rsidRPr="00FD0159">
        <w:rPr>
          <w:rFonts w:ascii="Times New Roman" w:hAnsi="Times New Roman" w:cs="Times New Roman"/>
          <w:sz w:val="24"/>
          <w:szCs w:val="24"/>
        </w:rPr>
        <w:t xml:space="preserve"> of </w:t>
      </w:r>
      <w:proofErr w:type="spellStart"/>
      <w:r w:rsidR="00C7108A" w:rsidRPr="00FD0159">
        <w:rPr>
          <w:rFonts w:ascii="Times New Roman" w:hAnsi="Times New Roman" w:cs="Times New Roman"/>
          <w:sz w:val="24"/>
          <w:szCs w:val="24"/>
        </w:rPr>
        <w:t>Insulin</w:t>
      </w:r>
      <w:proofErr w:type="spellEnd"/>
      <w:r w:rsidR="00C7108A" w:rsidRPr="00FD0159">
        <w:rPr>
          <w:rFonts w:ascii="Times New Roman" w:hAnsi="Times New Roman" w:cs="Times New Roman"/>
          <w:sz w:val="24"/>
          <w:szCs w:val="24"/>
        </w:rPr>
        <w:t xml:space="preserve"> </w:t>
      </w:r>
      <w:proofErr w:type="spellStart"/>
      <w:r w:rsidR="00C7108A" w:rsidRPr="00FD0159">
        <w:rPr>
          <w:rFonts w:ascii="Times New Roman" w:hAnsi="Times New Roman" w:cs="Times New Roman"/>
          <w:sz w:val="24"/>
          <w:szCs w:val="24"/>
        </w:rPr>
        <w:t>Resistance</w:t>
      </w:r>
      <w:proofErr w:type="spellEnd"/>
      <w:r w:rsidR="00C7108A" w:rsidRPr="00FD0159">
        <w:rPr>
          <w:rFonts w:ascii="Times New Roman" w:hAnsi="Times New Roman" w:cs="Times New Roman"/>
          <w:sz w:val="24"/>
          <w:szCs w:val="24"/>
        </w:rPr>
        <w:t xml:space="preserve"> por sus siglas en inglés) </w:t>
      </w:r>
      <w:r w:rsidR="00C7108A"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j.diabres.2005.10.017","ISBN":"0168-8227 (Print)0168-8227 (Linking)","ISSN":"01688227","PMID":"16310881","author":[{"dropping-particle":"","family":"Geloneze","given":"B.","non-dropping-particle":"","parse-names":false,"suffix":""},{"dropping-particle":"","family":"Repetto","given":"E. M.","non-dropping-particle":"","parse-names":false,"suffix":""},{"dropping-particle":"","family":"Geloneze","given":"S. R.","non-dropping-particle":"","parse-names":false,"suffix":""},{"dropping-particle":"","family":"Tambascia","given":"M. A.","non-dropping-particle":"","parse-names":false,"suffix":""},{"dropping-particle":"","family":"Ermetice","given":"M. N.","non-dropping-particle":"","parse-names":false,"suffix":""}],"container-title":"Diabetes Research and Clinical Practice","id":"ITEM-1","issued":{"date-parts":[["2006"]]},"title":"The threshold value for insulin resistance (HOMA-IR) in an admixtured population. IR in the Brazilian Metabolic Syndrome Study","type":"article"},"uris":["http://www.mendeley.com/documents/?uuid=17b4cd1c-d653-425e-96f0-95cc7171a4c3"]}],"mendeley":{"formattedCitation":"(Geloneze, Repetto, Geloneze, Tambascia, &amp; Ermetice, 2006)","plainTextFormattedCitation":"(Geloneze, Repetto, Geloneze, Tambascia, &amp; Ermetice, 2006)","previouslyFormattedCitation":"(2)"},"properties":{"noteIndex":0},"schema":"https://github.com/citation-style-language/schema/raw/master/csl-citation.json"}</w:instrText>
      </w:r>
      <w:r w:rsidR="00C7108A"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Geloneze, Repetto, Geloneze, Tambascia, &amp; Ermetice, 2006)</w:t>
      </w:r>
      <w:r w:rsidR="00C7108A" w:rsidRPr="00FD0159">
        <w:rPr>
          <w:rFonts w:ascii="Times New Roman" w:hAnsi="Times New Roman" w:cs="Times New Roman"/>
          <w:sz w:val="24"/>
          <w:szCs w:val="24"/>
        </w:rPr>
        <w:fldChar w:fldCharType="end"/>
      </w:r>
      <w:r w:rsidR="00C7108A" w:rsidRPr="00FD0159">
        <w:rPr>
          <w:rFonts w:ascii="Times New Roman" w:hAnsi="Times New Roman" w:cs="Times New Roman"/>
          <w:sz w:val="24"/>
          <w:szCs w:val="24"/>
        </w:rPr>
        <w:t xml:space="preserve"> </w:t>
      </w:r>
      <w:r w:rsidR="00FC33CE" w:rsidRPr="00FD0159">
        <w:rPr>
          <w:rFonts w:ascii="Times New Roman" w:hAnsi="Times New Roman" w:cs="Times New Roman"/>
          <w:sz w:val="24"/>
          <w:szCs w:val="24"/>
        </w:rPr>
        <w:t>hiperinsulinemia</w:t>
      </w:r>
      <w:r w:rsidR="008C7B29" w:rsidRPr="00FD0159">
        <w:rPr>
          <w:rFonts w:ascii="Times New Roman" w:hAnsi="Times New Roman" w:cs="Times New Roman"/>
          <w:sz w:val="24"/>
          <w:szCs w:val="24"/>
        </w:rPr>
        <w:t>,</w:t>
      </w:r>
      <w:r w:rsidR="00FC7161" w:rsidRPr="00FD0159">
        <w:rPr>
          <w:rFonts w:ascii="Times New Roman" w:hAnsi="Times New Roman" w:cs="Times New Roman"/>
          <w:sz w:val="24"/>
          <w:szCs w:val="24"/>
        </w:rPr>
        <w:t xml:space="preserve"> </w:t>
      </w:r>
      <w:r w:rsidR="00FC33CE" w:rsidRPr="00FD0159">
        <w:rPr>
          <w:rFonts w:ascii="Times New Roman" w:hAnsi="Times New Roman" w:cs="Times New Roman"/>
          <w:sz w:val="24"/>
          <w:szCs w:val="24"/>
        </w:rPr>
        <w:t>hiperglucemia</w:t>
      </w:r>
      <w:r w:rsidR="008C7B29" w:rsidRPr="00FD0159">
        <w:rPr>
          <w:rFonts w:ascii="Times New Roman" w:hAnsi="Times New Roman" w:cs="Times New Roman"/>
          <w:sz w:val="24"/>
          <w:szCs w:val="24"/>
        </w:rPr>
        <w:t>,</w:t>
      </w:r>
      <w:r w:rsidR="00B71AC1" w:rsidRPr="00FD0159">
        <w:rPr>
          <w:rFonts w:ascii="Times New Roman" w:hAnsi="Times New Roman" w:cs="Times New Roman"/>
          <w:sz w:val="24"/>
          <w:szCs w:val="24"/>
        </w:rPr>
        <w:t xml:space="preserve"> </w:t>
      </w:r>
      <w:r w:rsidR="008C7B29" w:rsidRPr="00FD0159">
        <w:rPr>
          <w:rFonts w:ascii="Times New Roman" w:hAnsi="Times New Roman" w:cs="Times New Roman"/>
          <w:sz w:val="24"/>
          <w:szCs w:val="24"/>
        </w:rPr>
        <w:t>poliuria, polidipsia,</w:t>
      </w:r>
      <w:r w:rsidR="00FC7161" w:rsidRPr="00FD0159">
        <w:rPr>
          <w:rFonts w:ascii="Times New Roman" w:hAnsi="Times New Roman" w:cs="Times New Roman"/>
          <w:sz w:val="24"/>
          <w:szCs w:val="24"/>
        </w:rPr>
        <w:t xml:space="preserve"> </w:t>
      </w:r>
      <w:r w:rsidR="008C7B29" w:rsidRPr="00FD0159">
        <w:rPr>
          <w:rFonts w:ascii="Times New Roman" w:hAnsi="Times New Roman" w:cs="Times New Roman"/>
          <w:sz w:val="24"/>
          <w:szCs w:val="24"/>
        </w:rPr>
        <w:t>polifagia y pérdida de peso inexplicable</w:t>
      </w:r>
      <w:r w:rsidR="00C7108A" w:rsidRPr="00FD0159">
        <w:rPr>
          <w:rFonts w:ascii="Times New Roman" w:hAnsi="Times New Roman" w:cs="Times New Roman"/>
          <w:sz w:val="24"/>
          <w:szCs w:val="24"/>
        </w:rPr>
        <w:t xml:space="preserve"> </w:t>
      </w:r>
      <w:r w:rsidR="00C7108A"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B978-1-4377-1604-7.00561-3","ISBN":"84-493-0465-2","abstract":"Prevalence rates for type 1 diabetes are relatively accurate because these patients invariably become symptomatic. In the United States, this is approxi-mately 0.3%, with an annual incidence in youths of approximately 19 per 100,000. Type 1 diabetes is more prevalent in Finland, Scandinavia, and the United Kingdom; less prevalent in most of southern Europe and the Middle East; and relatively uncommon in Asian nations. The annual incidence appears to have risen in the last half century, which could imply the introduc-tion of unidentified environmental factors. Prevalence rates are strikingly different among ethnic groups living in the same geographic region, probably because of genetic differences in susceptibility to the disease. The recognition that type 1 diabetes has a protracted preclinical phase has shed new light on some epidemiologic characteristics of the disease. Type 1 diabetes has an increased incidence in the winter months and may be associ-ated with specific viral epidemics. These observations may be explained in part by the superimposition of illness-provoked insulin resistance in patients with marginal β-cell function. Similarly, the common appearance of type 1 diabetes during puberty may be attributed to insulin resistance; even under normal circumstances, puberty is accompanied by impaired insulin-stimulated glucose metabolism. New methods for tracking islet-directed autoimmunity have led to a reappraisal of the age at which type 1 diabetes first appears. Although the age-specific incidence rises progressively from infancy to puberty and then declines, incidence rates persist at low levels for many decades; in fact, nearly 30% of patients are diagnosed after the age of 20 years. In patients with a later onset, the clinical syndrome tends to evolve more slowly; in addition, islet-directed antibody titers may be lower, and human leukocyte antigen (HLA) types may be different from those of younger patients. As a result, type 1 diabetes is initially misdiagnosed as type 2 in many of these patients. PATHOBIOLOGY Figure 236-1 summarizes the effects of insulin deficiency on body fuel metabolism. Insulin Secretion and Action The gene coding for human insulin is located on the short arm of chromo-some 11. Insulin is initially synthesized in pancreatic β cells as proinsulin, a single-chain, 86–amino acid polypeptide. Subsequent cleavage of proinsulin removes a connecting strand (C-peptide) to form the smaller, double-chain insulin molecule, which…","author":[{"dropping-particle":"","family":"Inzucchi","given":"Silvio E","non-dropping-particle":"","parse-names":false,"suffix":""},{"dropping-particle":"","family":"Sherwin","given":"Robert S","non-dropping-particle":"","parse-names":false,"suffix":""}],"container-title":"Goldman's Cecil Medicine","id":"ITEM-1","issued":{"date-parts":[["2012"]]},"title":"CHAPTER 236 TYPE 1 DIABETES MELLITUS e78 Incidence and Prevalence Glucose Concentration","type":"article-journal"},"uris":["http://www.mendeley.com/documents/?uuid=0e0a5338-f687-4b05-b1a4-fe766ad3afe9"]}],"mendeley":{"formattedCitation":"(Inzucchi &amp; Sherwin, 2012)","plainTextFormattedCitation":"(Inzucchi &amp; Sherwin, 2012)","previouslyFormattedCitation":"(3)"},"properties":{"noteIndex":0},"schema":"https://github.com/citation-style-language/schema/raw/master/csl-citation.json"}</w:instrText>
      </w:r>
      <w:r w:rsidR="00C7108A"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Inzucchi &amp; Sherwin, 2012)</w:t>
      </w:r>
      <w:r w:rsidR="00C7108A" w:rsidRPr="00FD0159">
        <w:rPr>
          <w:rFonts w:ascii="Times New Roman" w:hAnsi="Times New Roman" w:cs="Times New Roman"/>
          <w:sz w:val="24"/>
          <w:szCs w:val="24"/>
        </w:rPr>
        <w:fldChar w:fldCharType="end"/>
      </w:r>
      <w:r w:rsidR="00C7108A" w:rsidRPr="00FD0159">
        <w:rPr>
          <w:rFonts w:ascii="Times New Roman" w:hAnsi="Times New Roman" w:cs="Times New Roman"/>
          <w:sz w:val="24"/>
          <w:szCs w:val="24"/>
        </w:rPr>
        <w:t>.</w:t>
      </w:r>
    </w:p>
    <w:p w14:paraId="500356DA" w14:textId="7C3B25E0" w:rsidR="001C2E9C" w:rsidRPr="00FD0159" w:rsidRDefault="007E57E8"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L</w:t>
      </w:r>
      <w:r w:rsidR="00243979" w:rsidRPr="00FD0159">
        <w:rPr>
          <w:rFonts w:ascii="Times New Roman" w:hAnsi="Times New Roman" w:cs="Times New Roman"/>
          <w:sz w:val="24"/>
          <w:szCs w:val="24"/>
        </w:rPr>
        <w:t>os c</w:t>
      </w:r>
      <w:r w:rsidR="00F30D5B" w:rsidRPr="00FD0159">
        <w:rPr>
          <w:rFonts w:ascii="Times New Roman" w:hAnsi="Times New Roman" w:cs="Times New Roman"/>
          <w:sz w:val="24"/>
          <w:szCs w:val="24"/>
        </w:rPr>
        <w:t xml:space="preserve">riterios </w:t>
      </w:r>
      <w:r w:rsidR="00243979" w:rsidRPr="00FD0159">
        <w:rPr>
          <w:rFonts w:ascii="Times New Roman" w:hAnsi="Times New Roman" w:cs="Times New Roman"/>
          <w:sz w:val="24"/>
          <w:szCs w:val="24"/>
        </w:rPr>
        <w:t xml:space="preserve">de </w:t>
      </w:r>
      <w:r w:rsidR="00F30D5B" w:rsidRPr="00FD0159">
        <w:rPr>
          <w:rFonts w:ascii="Times New Roman" w:hAnsi="Times New Roman" w:cs="Times New Roman"/>
          <w:sz w:val="24"/>
          <w:szCs w:val="24"/>
        </w:rPr>
        <w:t>diagnóstico</w:t>
      </w:r>
      <w:r w:rsidR="00E54AB4" w:rsidRPr="00FD0159">
        <w:rPr>
          <w:rFonts w:ascii="Times New Roman" w:hAnsi="Times New Roman" w:cs="Times New Roman"/>
          <w:sz w:val="24"/>
          <w:szCs w:val="24"/>
        </w:rPr>
        <w:t xml:space="preserve"> </w:t>
      </w:r>
      <w:r w:rsidR="002F0419" w:rsidRPr="00FD0159">
        <w:rPr>
          <w:rFonts w:ascii="Times New Roman" w:hAnsi="Times New Roman" w:cs="Times New Roman"/>
          <w:sz w:val="24"/>
          <w:szCs w:val="24"/>
        </w:rPr>
        <w:t xml:space="preserve">de la DMT2 aparecen detalladamente a continuación </w:t>
      </w:r>
      <w:r w:rsidR="001075D3"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dx.doi.org/10.1016/j.healun.2006.04.006","ISBN":"8448605985","PMID":"2006364366","abstract":"La fisiología es la ciencia que estudia la naturaleza de los organismos vivos en una vertiente funcional; es decir, el estudio del funcionamiento de los diversos aparatos y sistemas de los seres vivos, su regulación e interacción. Así, la fisiología humana se dedica al estudio de las funciones que realizan en el ser hu-mano los órganos, aparatos y sistemas, tanto en sus aspectos más específicos y concretos como en los más globales y de integración funcional 20 . La fisiología del ejercicio, como especialidad de la fisiolo-gía, abarca el estudio de las siguientes cuestiones: Funcionamiento e interacciones de los órganos, aparatos y • sistemas del cuerpo humano durante el ejercicio físico. Mecanismos que limitan el rendimiento y funcionamiento • de los órganos y sistemas en condiciones de realización de ejercicio físico. Adaptaciones o cambios temporales ocasionados por el • ejercicio físico en la estructura y funciones de los órganos, y sistemas que integran el cuerpo humano a nivel molecular, celular, tisular, orgánico y sistémico. Así pues, se define la fisiología del ejercicio como la cien-cia que estudia las respuestas de los órganos, aparatos y sistemas que componen el organismo humano durante el ejercicio físico, los mecanismos de regulación e integración funcional que hacen posi-ble la realización de ejercicio físico, y las adaptaciones tanto estruc-turales como funcionales que la realización continuada de ejercicio o entrenamiento físico ocasiona.","author":[{"dropping-particle":"","family":"López Chicharro","given":"Jose","non-dropping-particle":"","parse-names":false,"suffix":""},{"dropping-particle":"","family":"Mojares","given":"Luis","non-dropping-particle":"","parse-names":false,"suffix":""}],"container-title":"Fisiologia clinica del ejercicio","id":"ITEM-1","issued":{"date-parts":[["2008"]]},"title":"Fundamentos de fisiologia Del ejercicio","type":"article-journal"},"uris":["http://www.mendeley.com/documents/?uuid=4f5b0b11-a908-466a-9982-2ab9942aceb4"]}],"mendeley":{"formattedCitation":"(López Chicharro &amp; Mojares, 2008)","plainTextFormattedCitation":"(López Chicharro &amp; Mojares, 2008)","previouslyFormattedCitation":"(1)"},"properties":{"noteIndex":0},"schema":"https://github.com/citation-style-language/schema/raw/master/csl-citation.json"}</w:instrText>
      </w:r>
      <w:r w:rsidR="001075D3"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López Chicharro &amp; Mojares, 2008)</w:t>
      </w:r>
      <w:r w:rsidR="001075D3" w:rsidRPr="00FD0159">
        <w:rPr>
          <w:rFonts w:ascii="Times New Roman" w:hAnsi="Times New Roman" w:cs="Times New Roman"/>
          <w:sz w:val="24"/>
          <w:szCs w:val="24"/>
        </w:rPr>
        <w:fldChar w:fldCharType="end"/>
      </w:r>
      <w:r w:rsidR="00F30D5B" w:rsidRPr="00FD0159">
        <w:rPr>
          <w:rFonts w:ascii="Times New Roman" w:hAnsi="Times New Roman" w:cs="Times New Roman"/>
          <w:sz w:val="24"/>
          <w:szCs w:val="24"/>
        </w:rPr>
        <w:t>:</w:t>
      </w:r>
    </w:p>
    <w:p w14:paraId="2B27CEA6" w14:textId="2C977719" w:rsidR="00243979" w:rsidRPr="00FD0159" w:rsidRDefault="00F30D5B" w:rsidP="00B63300">
      <w:pPr>
        <w:pStyle w:val="Prrafodelista"/>
        <w:numPr>
          <w:ilvl w:val="0"/>
          <w:numId w:val="34"/>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lastRenderedPageBreak/>
        <w:t>Glucemia al azar ≥</w:t>
      </w:r>
      <w:r w:rsidR="00E54AB4" w:rsidRPr="00FD0159">
        <w:rPr>
          <w:rFonts w:ascii="Times New Roman" w:hAnsi="Times New Roman" w:cs="Times New Roman"/>
          <w:sz w:val="24"/>
          <w:szCs w:val="24"/>
        </w:rPr>
        <w:t xml:space="preserve"> </w:t>
      </w:r>
      <w:r w:rsidRPr="00FD0159">
        <w:rPr>
          <w:rFonts w:ascii="Times New Roman" w:hAnsi="Times New Roman" w:cs="Times New Roman"/>
          <w:sz w:val="24"/>
          <w:szCs w:val="24"/>
        </w:rPr>
        <w:t>200 mg/d</w:t>
      </w:r>
      <w:r w:rsidR="006838B9">
        <w:rPr>
          <w:rFonts w:ascii="Times New Roman" w:hAnsi="Times New Roman" w:cs="Times New Roman"/>
          <w:sz w:val="24"/>
          <w:szCs w:val="24"/>
        </w:rPr>
        <w:t>l</w:t>
      </w:r>
      <w:r w:rsidRPr="00FD0159">
        <w:rPr>
          <w:rFonts w:ascii="Times New Roman" w:hAnsi="Times New Roman" w:cs="Times New Roman"/>
          <w:sz w:val="24"/>
          <w:szCs w:val="24"/>
        </w:rPr>
        <w:t xml:space="preserve"> en presencia de síntomas de diabetes.</w:t>
      </w:r>
    </w:p>
    <w:p w14:paraId="312F8DE6" w14:textId="481D2FC7" w:rsidR="00243979" w:rsidRPr="00FD0159" w:rsidRDefault="00F30D5B" w:rsidP="00B63300">
      <w:pPr>
        <w:pStyle w:val="Prrafodelista"/>
        <w:numPr>
          <w:ilvl w:val="0"/>
          <w:numId w:val="34"/>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Glucemia en ayunas (al menos durante 8 horas) ≥</w:t>
      </w:r>
      <w:r w:rsidR="00E54AB4" w:rsidRPr="00FD0159">
        <w:rPr>
          <w:rFonts w:ascii="Times New Roman" w:hAnsi="Times New Roman" w:cs="Times New Roman"/>
          <w:sz w:val="24"/>
          <w:szCs w:val="24"/>
        </w:rPr>
        <w:t xml:space="preserve"> </w:t>
      </w:r>
      <w:r w:rsidRPr="00FD0159">
        <w:rPr>
          <w:rFonts w:ascii="Times New Roman" w:hAnsi="Times New Roman" w:cs="Times New Roman"/>
          <w:sz w:val="24"/>
          <w:szCs w:val="24"/>
        </w:rPr>
        <w:t>126 mg/d</w:t>
      </w:r>
      <w:r w:rsidR="006838B9">
        <w:rPr>
          <w:rFonts w:ascii="Times New Roman" w:hAnsi="Times New Roman" w:cs="Times New Roman"/>
          <w:sz w:val="24"/>
          <w:szCs w:val="24"/>
        </w:rPr>
        <w:t>l</w:t>
      </w:r>
      <w:r w:rsidRPr="00FD0159">
        <w:rPr>
          <w:rFonts w:ascii="Times New Roman" w:hAnsi="Times New Roman" w:cs="Times New Roman"/>
          <w:sz w:val="24"/>
          <w:szCs w:val="24"/>
        </w:rPr>
        <w:t>.</w:t>
      </w:r>
    </w:p>
    <w:p w14:paraId="086370FF" w14:textId="2DC9E28A" w:rsidR="00243979" w:rsidRPr="00FD0159" w:rsidRDefault="00F30D5B" w:rsidP="00B63300">
      <w:pPr>
        <w:pStyle w:val="Prrafodelista"/>
        <w:numPr>
          <w:ilvl w:val="0"/>
          <w:numId w:val="34"/>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Glucemia ≥</w:t>
      </w:r>
      <w:r w:rsidR="00E54AB4" w:rsidRPr="00FD0159">
        <w:rPr>
          <w:rFonts w:ascii="Times New Roman" w:hAnsi="Times New Roman" w:cs="Times New Roman"/>
          <w:sz w:val="24"/>
          <w:szCs w:val="24"/>
        </w:rPr>
        <w:t xml:space="preserve"> </w:t>
      </w:r>
      <w:r w:rsidRPr="00FD0159">
        <w:rPr>
          <w:rFonts w:ascii="Times New Roman" w:hAnsi="Times New Roman" w:cs="Times New Roman"/>
          <w:sz w:val="24"/>
          <w:szCs w:val="24"/>
        </w:rPr>
        <w:t>200 mg/d</w:t>
      </w:r>
      <w:r w:rsidR="006838B9">
        <w:rPr>
          <w:rFonts w:ascii="Times New Roman" w:hAnsi="Times New Roman" w:cs="Times New Roman"/>
          <w:sz w:val="24"/>
          <w:szCs w:val="24"/>
        </w:rPr>
        <w:t>l</w:t>
      </w:r>
      <w:r w:rsidRPr="00FD0159">
        <w:rPr>
          <w:rFonts w:ascii="Times New Roman" w:hAnsi="Times New Roman" w:cs="Times New Roman"/>
          <w:sz w:val="24"/>
          <w:szCs w:val="24"/>
        </w:rPr>
        <w:t xml:space="preserve"> a las 2 horas tras la </w:t>
      </w:r>
      <w:r w:rsidR="007D1426" w:rsidRPr="00FD0159">
        <w:rPr>
          <w:rFonts w:ascii="Times New Roman" w:hAnsi="Times New Roman" w:cs="Times New Roman"/>
          <w:sz w:val="24"/>
          <w:szCs w:val="24"/>
        </w:rPr>
        <w:t>prueba</w:t>
      </w:r>
      <w:r w:rsidR="001324FB" w:rsidRPr="00FD0159">
        <w:rPr>
          <w:rFonts w:ascii="Times New Roman" w:hAnsi="Times New Roman" w:cs="Times New Roman"/>
          <w:sz w:val="24"/>
          <w:szCs w:val="24"/>
        </w:rPr>
        <w:t xml:space="preserve"> </w:t>
      </w:r>
      <w:r w:rsidR="007D1426" w:rsidRPr="00FD0159">
        <w:rPr>
          <w:rFonts w:ascii="Times New Roman" w:hAnsi="Times New Roman" w:cs="Times New Roman"/>
          <w:sz w:val="24"/>
          <w:szCs w:val="24"/>
        </w:rPr>
        <w:t>de tolerancia</w:t>
      </w:r>
      <w:r w:rsidR="00787774" w:rsidRPr="00FD0159">
        <w:rPr>
          <w:rFonts w:ascii="Times New Roman" w:hAnsi="Times New Roman" w:cs="Times New Roman"/>
          <w:sz w:val="24"/>
          <w:szCs w:val="24"/>
        </w:rPr>
        <w:t xml:space="preserve"> oral</w:t>
      </w:r>
      <w:r w:rsidR="009E32D8" w:rsidRPr="00FD0159">
        <w:rPr>
          <w:rFonts w:ascii="Times New Roman" w:hAnsi="Times New Roman" w:cs="Times New Roman"/>
          <w:sz w:val="24"/>
          <w:szCs w:val="24"/>
        </w:rPr>
        <w:t xml:space="preserve"> a la glucosa (OGTT, por sus siglas en inglés) </w:t>
      </w:r>
      <w:r w:rsidR="005F14F5" w:rsidRPr="00FD0159">
        <w:rPr>
          <w:rFonts w:ascii="Times New Roman" w:hAnsi="Times New Roman" w:cs="Times New Roman"/>
          <w:sz w:val="24"/>
          <w:szCs w:val="24"/>
        </w:rPr>
        <w:t>con 75</w:t>
      </w:r>
      <w:r w:rsidR="009E32D8" w:rsidRPr="00FD0159">
        <w:rPr>
          <w:rFonts w:ascii="Times New Roman" w:hAnsi="Times New Roman" w:cs="Times New Roman"/>
          <w:sz w:val="24"/>
          <w:szCs w:val="24"/>
        </w:rPr>
        <w:t xml:space="preserve"> </w:t>
      </w:r>
      <w:r w:rsidR="005F14F5" w:rsidRPr="00FD0159">
        <w:rPr>
          <w:rFonts w:ascii="Times New Roman" w:hAnsi="Times New Roman" w:cs="Times New Roman"/>
          <w:sz w:val="24"/>
          <w:szCs w:val="24"/>
        </w:rPr>
        <w:t>gramos</w:t>
      </w:r>
      <w:r w:rsidR="00243979" w:rsidRPr="00FD0159">
        <w:rPr>
          <w:rFonts w:ascii="Times New Roman" w:hAnsi="Times New Roman" w:cs="Times New Roman"/>
          <w:sz w:val="24"/>
          <w:szCs w:val="24"/>
        </w:rPr>
        <w:t>.</w:t>
      </w:r>
    </w:p>
    <w:p w14:paraId="1160A73A" w14:textId="073AA7ED" w:rsidR="009E32D8" w:rsidRPr="00FD0159" w:rsidRDefault="00F30D5B" w:rsidP="00B63300">
      <w:pPr>
        <w:pStyle w:val="Prrafodelista"/>
        <w:numPr>
          <w:ilvl w:val="0"/>
          <w:numId w:val="34"/>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Hemoglobina glucosilada (HbA1c) ≥</w:t>
      </w:r>
      <w:r w:rsidR="00E54AB4" w:rsidRPr="00FD0159">
        <w:rPr>
          <w:rFonts w:ascii="Times New Roman" w:hAnsi="Times New Roman" w:cs="Times New Roman"/>
          <w:sz w:val="24"/>
          <w:szCs w:val="24"/>
        </w:rPr>
        <w:t xml:space="preserve"> </w:t>
      </w:r>
      <w:r w:rsidRPr="00FD0159">
        <w:rPr>
          <w:rFonts w:ascii="Times New Roman" w:hAnsi="Times New Roman" w:cs="Times New Roman"/>
          <w:sz w:val="24"/>
          <w:szCs w:val="24"/>
        </w:rPr>
        <w:t>6</w:t>
      </w:r>
      <w:r w:rsidR="00B9705D">
        <w:rPr>
          <w:rFonts w:ascii="Times New Roman" w:hAnsi="Times New Roman" w:cs="Times New Roman"/>
          <w:sz w:val="24"/>
          <w:szCs w:val="24"/>
        </w:rPr>
        <w:t>.</w:t>
      </w:r>
      <w:r w:rsidRPr="00FD0159">
        <w:rPr>
          <w:rFonts w:ascii="Times New Roman" w:hAnsi="Times New Roman" w:cs="Times New Roman"/>
          <w:sz w:val="24"/>
          <w:szCs w:val="24"/>
        </w:rPr>
        <w:t>5%</w:t>
      </w:r>
      <w:r w:rsidR="00F805FF" w:rsidRPr="00FD0159">
        <w:rPr>
          <w:rFonts w:ascii="Times New Roman" w:hAnsi="Times New Roman" w:cs="Times New Roman"/>
          <w:sz w:val="24"/>
          <w:szCs w:val="24"/>
        </w:rPr>
        <w:t xml:space="preserve"> </w:t>
      </w:r>
      <w:r w:rsidR="001075D3"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210/jc.2009-2433","ISBN":"1945-7197","ISSN":"0021972X","PMID":"20371663","abstract":"CONTEXT: Although glycated hemoglobin (HbA1c) has recently been incorporated as a diagnostic test by the American Diabetes Association, its validity needs to be established in Asian Indians in a community setting.\\n\\nOBJECTIVE: The objective of the study was to assess the validity of HbA1c as a screening and diagnostic test in individuals with newly detected diabetes mellitus.\\n\\nDESIGN AND SETTING: Community based randomized cross sectional study in urban Chandigarh, a city in north India, from April 2008 to August 2009.\\n\\nSUBJECTS: Subjects included 1972 subjects aged 20 yr or older.\\n\\nINTERVENTION: Intervention included an oral glucose tolerance test and glycated hemoglobin in all the subjects.\\n\\nMAIN OUTCOME MEASURES: Utility of HbA1c as a diagnostic method in newly detected diabetes mellitus subjects was evaluated.\\n\\nRESULTS: Using World Health Organization criteria for diagnosis of diabetes mellitus, 134 (6.7%) had newly detected diabetes mellitus, 192 (9.7%) known diabetes mellitus, 329 (16.6%) prediabetes, and 1317 (69.4%) were normal of 1972 people screened. Using only the ADA criteria, 38% people were underdiagnosed. An HbA1c level of 6.1% had an optimal sensitivity and specificity of 81% for diagnosing diabetes. A HbA1c level of 6.5% (+/-2 SD) and 7% (+/-2.7 SD) had sensitivity and specificity of 65 and 88% and 42 and 92%, respectively, with corresponding positive predictive value and negative predictive value of 75.2 and 96.5% and 90.4 and 94.4%, respectively, for diagnosis of newly detected diabetes mellitus.\\n\\nCONCLUSION: A HbA1c cut point of 6.1% has an optimal sensitivity and specificity of 81% and can be used as a screening test, and a cut point of 6.5% has optimal specificity of 88% for diagnosis of diabetes.","author":[{"dropping-particle":"","family":"Kumar","given":"Padala Ravi","non-dropping-particle":"","parse-names":false,"suffix":""},{"dropping-particle":"","family":"Bhansali","given":"Anil","non-dropping-particle":"","parse-names":false,"suffix":""},{"dropping-particle":"","family":"Ravikiran","given":"Muthuswamy","non-dropping-particle":"","parse-names":false,"suffix":""},{"dropping-particle":"","family":"Bhansali","given":"Shobhit","non-dropping-particle":"","parse-names":false,"suffix":""},{"dropping-particle":"","family":"Dutta","given":"Pinaki","non-dropping-particle":"","parse-names":false,"suffix":""},{"dropping-particle":"","family":"Thakur","given":"J. S.","non-dropping-particle":"","parse-names":false,"suffix":""},{"dropping-particle":"","family":"Sachdeva","given":"Naresh","non-dropping-particle":"","parse-names":false,"suffix":""},{"dropping-particle":"","family":"Bhadada","given":"Sanjay Kumar","non-dropping-particle":"","parse-names":false,"suffix":""},{"dropping-particle":"","family":"Walia","given":"Rama","non-dropping-particle":"","parse-names":false,"suffix":""}],"container-title":"Journal of Clinical Endocrinology and Metabolism","id":"ITEM-1","issued":{"date-parts":[["2010"]]},"title":"Utility of glycated hemoglobin in diagnosing type 2 diabetes mellitus: A community-based study","type":"article-journal"},"uris":["http://www.mendeley.com/documents/?uuid=a5b7cecc-7e1f-4257-856c-d3dd56593605"]}],"mendeley":{"formattedCitation":"(Kumar et al., 2010)","plainTextFormattedCitation":"(Kumar et al., 2010)","previouslyFormattedCitation":"(4)"},"properties":{"noteIndex":0},"schema":"https://github.com/citation-style-language/schema/raw/master/csl-citation.json"}</w:instrText>
      </w:r>
      <w:r w:rsidR="001075D3"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Kumar et al., 2010)</w:t>
      </w:r>
      <w:r w:rsidR="001075D3" w:rsidRPr="00FD0159">
        <w:rPr>
          <w:rFonts w:ascii="Times New Roman" w:hAnsi="Times New Roman" w:cs="Times New Roman"/>
          <w:sz w:val="24"/>
          <w:szCs w:val="24"/>
        </w:rPr>
        <w:fldChar w:fldCharType="end"/>
      </w:r>
      <w:r w:rsidR="00F805FF" w:rsidRPr="00FD0159">
        <w:rPr>
          <w:rFonts w:ascii="Times New Roman" w:hAnsi="Times New Roman" w:cs="Times New Roman"/>
          <w:sz w:val="24"/>
          <w:szCs w:val="24"/>
        </w:rPr>
        <w:t>.</w:t>
      </w:r>
    </w:p>
    <w:p w14:paraId="3B8DB5C2" w14:textId="7831056A" w:rsidR="001C2E9C" w:rsidRPr="00FD0159" w:rsidRDefault="00D86A5D"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No obstante, hay que considerar también el estado de prediabetes</w:t>
      </w:r>
      <w:r w:rsidR="00D7223E" w:rsidRPr="00FD0159">
        <w:rPr>
          <w:rFonts w:ascii="Times New Roman" w:hAnsi="Times New Roman" w:cs="Times New Roman"/>
          <w:sz w:val="24"/>
          <w:szCs w:val="24"/>
        </w:rPr>
        <w:t xml:space="preserve"> o </w:t>
      </w:r>
      <w:r w:rsidR="00A10C2E" w:rsidRPr="00FD0159">
        <w:rPr>
          <w:rFonts w:ascii="Times New Roman" w:hAnsi="Times New Roman" w:cs="Times New Roman"/>
          <w:sz w:val="24"/>
          <w:szCs w:val="24"/>
        </w:rPr>
        <w:t>intolerancia a la glucosa</w:t>
      </w:r>
      <w:r w:rsidRPr="00FD0159">
        <w:rPr>
          <w:rFonts w:ascii="Times New Roman" w:hAnsi="Times New Roman" w:cs="Times New Roman"/>
          <w:sz w:val="24"/>
          <w:szCs w:val="24"/>
        </w:rPr>
        <w:t>, en el cual el sujeto no llega a presentar síntomas de enfermedad, aunque sí valores superiores a los normales:</w:t>
      </w:r>
    </w:p>
    <w:p w14:paraId="4682B87B" w14:textId="0BF0693A" w:rsidR="00D86A5D" w:rsidRPr="00FD0159" w:rsidRDefault="00D86A5D" w:rsidP="00B63300">
      <w:pPr>
        <w:pStyle w:val="Prrafodelista"/>
        <w:numPr>
          <w:ilvl w:val="0"/>
          <w:numId w:val="35"/>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Glucemia en ayunas </w:t>
      </w:r>
      <w:r w:rsidR="007E57E8" w:rsidRPr="00FD0159">
        <w:rPr>
          <w:rFonts w:ascii="Times New Roman" w:hAnsi="Times New Roman" w:cs="Times New Roman"/>
          <w:sz w:val="24"/>
          <w:szCs w:val="24"/>
        </w:rPr>
        <w:t>(al menos durante 8 horas) ≥ 1</w:t>
      </w:r>
      <w:r w:rsidR="001324FB" w:rsidRPr="00FD0159">
        <w:rPr>
          <w:rFonts w:ascii="Times New Roman" w:hAnsi="Times New Roman" w:cs="Times New Roman"/>
          <w:sz w:val="24"/>
          <w:szCs w:val="24"/>
        </w:rPr>
        <w:t>0</w:t>
      </w:r>
      <w:r w:rsidR="007E57E8" w:rsidRPr="00FD0159">
        <w:rPr>
          <w:rFonts w:ascii="Times New Roman" w:hAnsi="Times New Roman" w:cs="Times New Roman"/>
          <w:sz w:val="24"/>
          <w:szCs w:val="24"/>
        </w:rPr>
        <w:t>0 mg/d</w:t>
      </w:r>
      <w:r w:rsidR="006838B9">
        <w:rPr>
          <w:rFonts w:ascii="Times New Roman" w:hAnsi="Times New Roman" w:cs="Times New Roman"/>
          <w:sz w:val="24"/>
          <w:szCs w:val="24"/>
        </w:rPr>
        <w:t>l</w:t>
      </w:r>
      <w:r w:rsidR="007E57E8" w:rsidRPr="00FD0159">
        <w:rPr>
          <w:rFonts w:ascii="Times New Roman" w:hAnsi="Times New Roman" w:cs="Times New Roman"/>
          <w:sz w:val="24"/>
          <w:szCs w:val="24"/>
        </w:rPr>
        <w:t xml:space="preserve"> y </w:t>
      </w:r>
      <w:r w:rsidR="00D7223E" w:rsidRPr="00FD0159">
        <w:rPr>
          <w:rFonts w:ascii="Times New Roman" w:hAnsi="Times New Roman" w:cs="Times New Roman"/>
          <w:sz w:val="24"/>
          <w:szCs w:val="24"/>
        </w:rPr>
        <w:t>&lt;</w:t>
      </w:r>
      <w:r w:rsidR="007E57E8" w:rsidRPr="00FD0159">
        <w:rPr>
          <w:rFonts w:ascii="Times New Roman" w:hAnsi="Times New Roman" w:cs="Times New Roman"/>
          <w:sz w:val="24"/>
          <w:szCs w:val="24"/>
        </w:rPr>
        <w:t xml:space="preserve"> 12</w:t>
      </w:r>
      <w:r w:rsidR="001324FB" w:rsidRPr="00FD0159">
        <w:rPr>
          <w:rFonts w:ascii="Times New Roman" w:hAnsi="Times New Roman" w:cs="Times New Roman"/>
          <w:sz w:val="24"/>
          <w:szCs w:val="24"/>
        </w:rPr>
        <w:t>6</w:t>
      </w:r>
      <w:r w:rsidR="007E57E8" w:rsidRPr="00FD0159">
        <w:rPr>
          <w:rFonts w:ascii="Times New Roman" w:hAnsi="Times New Roman" w:cs="Times New Roman"/>
          <w:sz w:val="24"/>
          <w:szCs w:val="24"/>
        </w:rPr>
        <w:t xml:space="preserve"> mg/d</w:t>
      </w:r>
      <w:r w:rsidR="006838B9">
        <w:rPr>
          <w:rFonts w:ascii="Times New Roman" w:hAnsi="Times New Roman" w:cs="Times New Roman"/>
          <w:sz w:val="24"/>
          <w:szCs w:val="24"/>
        </w:rPr>
        <w:t>l</w:t>
      </w:r>
      <w:r w:rsidR="007E57E8" w:rsidRPr="00FD0159">
        <w:rPr>
          <w:rFonts w:ascii="Times New Roman" w:hAnsi="Times New Roman" w:cs="Times New Roman"/>
          <w:sz w:val="24"/>
          <w:szCs w:val="24"/>
        </w:rPr>
        <w:t>.</w:t>
      </w:r>
    </w:p>
    <w:p w14:paraId="1FEC1AD5" w14:textId="496236E4" w:rsidR="007E57E8" w:rsidRPr="00FD0159" w:rsidRDefault="007E57E8" w:rsidP="00B63300">
      <w:pPr>
        <w:pStyle w:val="Prrafodelista"/>
        <w:numPr>
          <w:ilvl w:val="0"/>
          <w:numId w:val="35"/>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Glucemia ≥ 140 mg/d</w:t>
      </w:r>
      <w:r w:rsidR="006838B9">
        <w:rPr>
          <w:rFonts w:ascii="Times New Roman" w:hAnsi="Times New Roman" w:cs="Times New Roman"/>
          <w:sz w:val="24"/>
          <w:szCs w:val="24"/>
        </w:rPr>
        <w:t>l</w:t>
      </w:r>
      <w:r w:rsidRPr="00FD0159">
        <w:rPr>
          <w:rFonts w:ascii="Times New Roman" w:hAnsi="Times New Roman" w:cs="Times New Roman"/>
          <w:sz w:val="24"/>
          <w:szCs w:val="24"/>
        </w:rPr>
        <w:t xml:space="preserve"> y &lt; 200 mg/d</w:t>
      </w:r>
      <w:r w:rsidR="006838B9">
        <w:rPr>
          <w:rFonts w:ascii="Times New Roman" w:hAnsi="Times New Roman" w:cs="Times New Roman"/>
          <w:sz w:val="24"/>
          <w:szCs w:val="24"/>
        </w:rPr>
        <w:t>l</w:t>
      </w:r>
      <w:r w:rsidRPr="00FD0159">
        <w:rPr>
          <w:rFonts w:ascii="Times New Roman" w:hAnsi="Times New Roman" w:cs="Times New Roman"/>
          <w:sz w:val="24"/>
          <w:szCs w:val="24"/>
        </w:rPr>
        <w:t xml:space="preserve"> a las 2 horas tras</w:t>
      </w:r>
      <w:r w:rsidR="00787774" w:rsidRPr="00FD0159">
        <w:rPr>
          <w:rFonts w:ascii="Times New Roman" w:hAnsi="Times New Roman" w:cs="Times New Roman"/>
          <w:sz w:val="24"/>
          <w:szCs w:val="24"/>
        </w:rPr>
        <w:t xml:space="preserve"> la </w:t>
      </w:r>
      <w:r w:rsidR="007D1426" w:rsidRPr="00FD0159">
        <w:rPr>
          <w:rFonts w:ascii="Times New Roman" w:hAnsi="Times New Roman" w:cs="Times New Roman"/>
          <w:sz w:val="24"/>
          <w:szCs w:val="24"/>
        </w:rPr>
        <w:t>prueba de tolerancia</w:t>
      </w:r>
      <w:r w:rsidR="009E32D8" w:rsidRPr="00FD0159">
        <w:rPr>
          <w:rFonts w:ascii="Times New Roman" w:hAnsi="Times New Roman" w:cs="Times New Roman"/>
          <w:sz w:val="24"/>
          <w:szCs w:val="24"/>
        </w:rPr>
        <w:t xml:space="preserve"> </w:t>
      </w:r>
      <w:r w:rsidR="005F14F5" w:rsidRPr="00FD0159">
        <w:rPr>
          <w:rFonts w:ascii="Times New Roman" w:hAnsi="Times New Roman" w:cs="Times New Roman"/>
          <w:sz w:val="24"/>
          <w:szCs w:val="24"/>
        </w:rPr>
        <w:t xml:space="preserve">oral </w:t>
      </w:r>
      <w:r w:rsidR="009E32D8" w:rsidRPr="00FD0159">
        <w:rPr>
          <w:rFonts w:ascii="Times New Roman" w:hAnsi="Times New Roman" w:cs="Times New Roman"/>
          <w:sz w:val="24"/>
          <w:szCs w:val="24"/>
        </w:rPr>
        <w:t xml:space="preserve">a la glucosa (OGTT, por sus siglas en inglés) </w:t>
      </w:r>
      <w:r w:rsidR="005F14F5" w:rsidRPr="00FD0159">
        <w:rPr>
          <w:rFonts w:ascii="Times New Roman" w:hAnsi="Times New Roman" w:cs="Times New Roman"/>
          <w:sz w:val="24"/>
          <w:szCs w:val="24"/>
        </w:rPr>
        <w:t>con 75 gramos</w:t>
      </w:r>
      <w:r w:rsidRPr="00FD0159">
        <w:rPr>
          <w:rFonts w:ascii="Times New Roman" w:hAnsi="Times New Roman" w:cs="Times New Roman"/>
          <w:sz w:val="24"/>
          <w:szCs w:val="24"/>
        </w:rPr>
        <w:t>.</w:t>
      </w:r>
    </w:p>
    <w:p w14:paraId="5F4F9465" w14:textId="4940F89D" w:rsidR="005F14F5" w:rsidRPr="00FD0159" w:rsidRDefault="001324FB" w:rsidP="00B63300">
      <w:pPr>
        <w:pStyle w:val="Prrafodelista"/>
        <w:numPr>
          <w:ilvl w:val="0"/>
          <w:numId w:val="35"/>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Hemoglobina glucosilada (HbA1c) 5</w:t>
      </w:r>
      <w:r w:rsidR="00BE2BF3">
        <w:rPr>
          <w:rFonts w:ascii="Times New Roman" w:hAnsi="Times New Roman" w:cs="Times New Roman"/>
          <w:sz w:val="24"/>
          <w:szCs w:val="24"/>
        </w:rPr>
        <w:t>.</w:t>
      </w:r>
      <w:r w:rsidRPr="00FD0159">
        <w:rPr>
          <w:rFonts w:ascii="Times New Roman" w:hAnsi="Times New Roman" w:cs="Times New Roman"/>
          <w:sz w:val="24"/>
          <w:szCs w:val="24"/>
        </w:rPr>
        <w:t>7-6</w:t>
      </w:r>
      <w:r w:rsidR="00BE2BF3">
        <w:rPr>
          <w:rFonts w:ascii="Times New Roman" w:hAnsi="Times New Roman" w:cs="Times New Roman"/>
          <w:sz w:val="24"/>
          <w:szCs w:val="24"/>
        </w:rPr>
        <w:t>.</w:t>
      </w:r>
      <w:r w:rsidRPr="00FD0159">
        <w:rPr>
          <w:rFonts w:ascii="Times New Roman" w:hAnsi="Times New Roman" w:cs="Times New Roman"/>
          <w:sz w:val="24"/>
          <w:szCs w:val="24"/>
        </w:rPr>
        <w:t xml:space="preserve">4% </w:t>
      </w:r>
      <w:r w:rsidR="001075D3"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210/jc.2009-2433","ISBN":"1945-7197","ISSN":"0021972X","PMID":"20371663","abstract":"CONTEXT: Although glycated hemoglobin (HbA1c) has recently been incorporated as a diagnostic test by the American Diabetes Association, its validity needs to be established in Asian Indians in a community setting.\\n\\nOBJECTIVE: The objective of the study was to assess the validity of HbA1c as a screening and diagnostic test in individuals with newly detected diabetes mellitus.\\n\\nDESIGN AND SETTING: Community based randomized cross sectional study in urban Chandigarh, a city in north India, from April 2008 to August 2009.\\n\\nSUBJECTS: Subjects included 1972 subjects aged 20 yr or older.\\n\\nINTERVENTION: Intervention included an oral glucose tolerance test and glycated hemoglobin in all the subjects.\\n\\nMAIN OUTCOME MEASURES: Utility of HbA1c as a diagnostic method in newly detected diabetes mellitus subjects was evaluated.\\n\\nRESULTS: Using World Health Organization criteria for diagnosis of diabetes mellitus, 134 (6.7%) had newly detected diabetes mellitus, 192 (9.7%) known diabetes mellitus, 329 (16.6%) prediabetes, and 1317 (69.4%) were normal of 1972 people screened. Using only the ADA criteria, 38% people were underdiagnosed. An HbA1c level of 6.1% had an optimal sensitivity and specificity of 81% for diagnosing diabetes. A HbA1c level of 6.5% (+/-2 SD) and 7% (+/-2.7 SD) had sensitivity and specificity of 65 and 88% and 42 and 92%, respectively, with corresponding positive predictive value and negative predictive value of 75.2 and 96.5% and 90.4 and 94.4%, respectively, for diagnosis of newly detected diabetes mellitus.\\n\\nCONCLUSION: A HbA1c cut point of 6.1% has an optimal sensitivity and specificity of 81% and can be used as a screening test, and a cut point of 6.5% has optimal specificity of 88% for diagnosis of diabetes.","author":[{"dropping-particle":"","family":"Kumar","given":"Padala Ravi","non-dropping-particle":"","parse-names":false,"suffix":""},{"dropping-particle":"","family":"Bhansali","given":"Anil","non-dropping-particle":"","parse-names":false,"suffix":""},{"dropping-particle":"","family":"Ravikiran","given":"Muthuswamy","non-dropping-particle":"","parse-names":false,"suffix":""},{"dropping-particle":"","family":"Bhansali","given":"Shobhit","non-dropping-particle":"","parse-names":false,"suffix":""},{"dropping-particle":"","family":"Dutta","given":"Pinaki","non-dropping-particle":"","parse-names":false,"suffix":""},{"dropping-particle":"","family":"Thakur","given":"J. S.","non-dropping-particle":"","parse-names":false,"suffix":""},{"dropping-particle":"","family":"Sachdeva","given":"Naresh","non-dropping-particle":"","parse-names":false,"suffix":""},{"dropping-particle":"","family":"Bhadada","given":"Sanjay Kumar","non-dropping-particle":"","parse-names":false,"suffix":""},{"dropping-particle":"","family":"Walia","given":"Rama","non-dropping-particle":"","parse-names":false,"suffix":""}],"container-title":"Journal of Clinical Endocrinology and Metabolism","id":"ITEM-1","issued":{"date-parts":[["2010"]]},"title":"Utility of glycated hemoglobin in diagnosing type 2 diabetes mellitus: A community-based study","type":"article-journal"},"uris":["http://www.mendeley.com/documents/?uuid=a5b7cecc-7e1f-4257-856c-d3dd56593605"]}],"mendeley":{"formattedCitation":"(Kumar et al., 2010)","plainTextFormattedCitation":"(Kumar et al., 2010)","previouslyFormattedCitation":"(4)"},"properties":{"noteIndex":0},"schema":"https://github.com/citation-style-language/schema/raw/master/csl-citation.json"}</w:instrText>
      </w:r>
      <w:r w:rsidR="001075D3"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Kumar et al., 2010)</w:t>
      </w:r>
      <w:r w:rsidR="001075D3" w:rsidRPr="00FD0159">
        <w:rPr>
          <w:rFonts w:ascii="Times New Roman" w:hAnsi="Times New Roman" w:cs="Times New Roman"/>
          <w:sz w:val="24"/>
          <w:szCs w:val="24"/>
        </w:rPr>
        <w:fldChar w:fldCharType="end"/>
      </w:r>
      <w:r w:rsidRPr="00FD0159">
        <w:rPr>
          <w:rFonts w:ascii="Times New Roman" w:hAnsi="Times New Roman" w:cs="Times New Roman"/>
          <w:sz w:val="24"/>
          <w:szCs w:val="24"/>
        </w:rPr>
        <w:t>.</w:t>
      </w:r>
    </w:p>
    <w:p w14:paraId="774EABA7" w14:textId="36335508" w:rsidR="00E8552F" w:rsidRPr="00FD0159" w:rsidRDefault="008C7B29"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n lo referente al tratamiento</w:t>
      </w:r>
      <w:r w:rsidR="009641EB" w:rsidRPr="00FD0159">
        <w:rPr>
          <w:rFonts w:ascii="Times New Roman" w:hAnsi="Times New Roman" w:cs="Times New Roman"/>
          <w:sz w:val="24"/>
          <w:szCs w:val="24"/>
        </w:rPr>
        <w:t xml:space="preserve"> de la patología, puede tratarse farmacológicamente con</w:t>
      </w:r>
      <w:r w:rsidR="007505AE" w:rsidRPr="00FD0159">
        <w:rPr>
          <w:rFonts w:ascii="Times New Roman" w:hAnsi="Times New Roman" w:cs="Times New Roman"/>
          <w:sz w:val="24"/>
          <w:szCs w:val="24"/>
        </w:rPr>
        <w:t xml:space="preserve"> </w:t>
      </w:r>
      <w:r w:rsidR="009641EB" w:rsidRPr="00FD0159">
        <w:rPr>
          <w:rFonts w:ascii="Times New Roman" w:hAnsi="Times New Roman" w:cs="Times New Roman"/>
          <w:sz w:val="24"/>
          <w:szCs w:val="24"/>
        </w:rPr>
        <w:t>antidiabéticos</w:t>
      </w:r>
      <w:r w:rsidR="007505AE" w:rsidRPr="00FD0159">
        <w:rPr>
          <w:rFonts w:ascii="Times New Roman" w:hAnsi="Times New Roman" w:cs="Times New Roman"/>
          <w:sz w:val="24"/>
          <w:szCs w:val="24"/>
        </w:rPr>
        <w:t xml:space="preserve"> </w:t>
      </w:r>
      <w:r w:rsidR="009641EB" w:rsidRPr="00FD0159">
        <w:rPr>
          <w:rFonts w:ascii="Times New Roman" w:hAnsi="Times New Roman" w:cs="Times New Roman"/>
          <w:sz w:val="24"/>
          <w:szCs w:val="24"/>
        </w:rPr>
        <w:t>orales</w:t>
      </w:r>
      <w:r w:rsidR="007505AE" w:rsidRPr="00FD0159">
        <w:rPr>
          <w:rFonts w:ascii="Times New Roman" w:hAnsi="Times New Roman" w:cs="Times New Roman"/>
          <w:sz w:val="24"/>
          <w:szCs w:val="24"/>
        </w:rPr>
        <w:t xml:space="preserve"> dependiendo de la gravedad</w:t>
      </w:r>
      <w:r w:rsidR="009641EB" w:rsidRPr="00FD0159">
        <w:rPr>
          <w:rFonts w:ascii="Times New Roman" w:hAnsi="Times New Roman" w:cs="Times New Roman"/>
          <w:sz w:val="24"/>
          <w:szCs w:val="24"/>
        </w:rPr>
        <w:t>,</w:t>
      </w:r>
      <w:r w:rsidR="007505AE" w:rsidRPr="00FD0159">
        <w:rPr>
          <w:rFonts w:ascii="Times New Roman" w:hAnsi="Times New Roman" w:cs="Times New Roman"/>
          <w:sz w:val="24"/>
          <w:szCs w:val="24"/>
        </w:rPr>
        <w:t xml:space="preserve"> </w:t>
      </w:r>
      <w:r w:rsidR="009641EB" w:rsidRPr="00FD0159">
        <w:rPr>
          <w:rFonts w:ascii="Times New Roman" w:hAnsi="Times New Roman" w:cs="Times New Roman"/>
          <w:sz w:val="24"/>
          <w:szCs w:val="24"/>
        </w:rPr>
        <w:t xml:space="preserve">aunque </w:t>
      </w:r>
      <w:r w:rsidR="007505AE" w:rsidRPr="00FD0159">
        <w:rPr>
          <w:rFonts w:ascii="Times New Roman" w:hAnsi="Times New Roman" w:cs="Times New Roman"/>
          <w:sz w:val="24"/>
          <w:szCs w:val="24"/>
        </w:rPr>
        <w:t>la</w:t>
      </w:r>
      <w:r w:rsidRPr="00FD0159">
        <w:rPr>
          <w:rFonts w:ascii="Times New Roman" w:hAnsi="Times New Roman" w:cs="Times New Roman"/>
          <w:sz w:val="24"/>
          <w:szCs w:val="24"/>
        </w:rPr>
        <w:t xml:space="preserve"> dieta</w:t>
      </w:r>
      <w:r w:rsidR="004C50D0" w:rsidRPr="00FD0159">
        <w:rPr>
          <w:rFonts w:ascii="Times New Roman" w:hAnsi="Times New Roman" w:cs="Times New Roman"/>
          <w:sz w:val="24"/>
          <w:szCs w:val="24"/>
        </w:rPr>
        <w:t xml:space="preserve"> </w:t>
      </w:r>
      <w:r w:rsidRPr="00FD0159">
        <w:rPr>
          <w:rFonts w:ascii="Times New Roman" w:hAnsi="Times New Roman" w:cs="Times New Roman"/>
          <w:sz w:val="24"/>
          <w:szCs w:val="24"/>
        </w:rPr>
        <w:t>y</w:t>
      </w:r>
      <w:r w:rsidR="007505AE" w:rsidRPr="00FD0159">
        <w:rPr>
          <w:rFonts w:ascii="Times New Roman" w:hAnsi="Times New Roman" w:cs="Times New Roman"/>
          <w:sz w:val="24"/>
          <w:szCs w:val="24"/>
        </w:rPr>
        <w:t xml:space="preserve"> el </w:t>
      </w:r>
      <w:r w:rsidRPr="00FD0159">
        <w:rPr>
          <w:rFonts w:ascii="Times New Roman" w:hAnsi="Times New Roman" w:cs="Times New Roman"/>
          <w:sz w:val="24"/>
          <w:szCs w:val="24"/>
        </w:rPr>
        <w:t>ejercicio</w:t>
      </w:r>
      <w:r w:rsidR="00787774" w:rsidRPr="00FD0159">
        <w:rPr>
          <w:rFonts w:ascii="Times New Roman" w:hAnsi="Times New Roman" w:cs="Times New Roman"/>
          <w:sz w:val="24"/>
          <w:szCs w:val="24"/>
        </w:rPr>
        <w:t xml:space="preserve"> </w:t>
      </w:r>
      <w:r w:rsidRPr="00FD0159">
        <w:rPr>
          <w:rFonts w:ascii="Times New Roman" w:hAnsi="Times New Roman" w:cs="Times New Roman"/>
          <w:sz w:val="24"/>
          <w:szCs w:val="24"/>
        </w:rPr>
        <w:t>son las bases fundamentales</w:t>
      </w:r>
      <w:r w:rsidR="009641EB" w:rsidRPr="00FD0159">
        <w:rPr>
          <w:rFonts w:ascii="Times New Roman" w:hAnsi="Times New Roman" w:cs="Times New Roman"/>
          <w:sz w:val="24"/>
          <w:szCs w:val="24"/>
        </w:rPr>
        <w:t xml:space="preserve"> </w:t>
      </w:r>
      <w:r w:rsidRPr="00FD0159">
        <w:rPr>
          <w:rFonts w:ascii="Times New Roman" w:hAnsi="Times New Roman" w:cs="Times New Roman"/>
          <w:sz w:val="24"/>
          <w:szCs w:val="24"/>
        </w:rPr>
        <w:t>de ést</w:t>
      </w:r>
      <w:r w:rsidR="009641EB" w:rsidRPr="00FD0159">
        <w:rPr>
          <w:rFonts w:ascii="Times New Roman" w:hAnsi="Times New Roman" w:cs="Times New Roman"/>
          <w:sz w:val="24"/>
          <w:szCs w:val="24"/>
        </w:rPr>
        <w:t>e</w:t>
      </w:r>
      <w:r w:rsidRPr="00FD0159">
        <w:rPr>
          <w:rFonts w:ascii="Times New Roman" w:hAnsi="Times New Roman" w:cs="Times New Roman"/>
          <w:sz w:val="24"/>
          <w:szCs w:val="24"/>
        </w:rPr>
        <w:t xml:space="preserve">. </w:t>
      </w:r>
      <w:r w:rsidR="002678E9" w:rsidRPr="00FD0159">
        <w:rPr>
          <w:rFonts w:ascii="Times New Roman" w:hAnsi="Times New Roman" w:cs="Times New Roman"/>
          <w:sz w:val="24"/>
          <w:szCs w:val="24"/>
        </w:rPr>
        <w:t>La dieta debe ser individualizada</w:t>
      </w:r>
      <w:r w:rsidR="00967EFF" w:rsidRPr="00FD0159">
        <w:rPr>
          <w:rFonts w:ascii="Times New Roman" w:hAnsi="Times New Roman" w:cs="Times New Roman"/>
          <w:sz w:val="24"/>
          <w:szCs w:val="24"/>
        </w:rPr>
        <w:t xml:space="preserve"> y equilibrada</w:t>
      </w:r>
      <w:r w:rsidR="003408EB" w:rsidRPr="00FD0159">
        <w:rPr>
          <w:rFonts w:ascii="Times New Roman" w:hAnsi="Times New Roman" w:cs="Times New Roman"/>
          <w:sz w:val="24"/>
          <w:szCs w:val="24"/>
        </w:rPr>
        <w:t>,</w:t>
      </w:r>
      <w:r w:rsidR="00D63419" w:rsidRPr="00FD0159">
        <w:rPr>
          <w:rFonts w:ascii="Times New Roman" w:hAnsi="Times New Roman" w:cs="Times New Roman"/>
          <w:sz w:val="24"/>
          <w:szCs w:val="24"/>
        </w:rPr>
        <w:t xml:space="preserve"> </w:t>
      </w:r>
      <w:r w:rsidR="00B02D3F" w:rsidRPr="00FD0159">
        <w:rPr>
          <w:rFonts w:ascii="Times New Roman" w:hAnsi="Times New Roman" w:cs="Times New Roman"/>
          <w:sz w:val="24"/>
          <w:szCs w:val="24"/>
        </w:rPr>
        <w:t xml:space="preserve">y debe </w:t>
      </w:r>
      <w:r w:rsidR="00967EFF" w:rsidRPr="00FD0159">
        <w:rPr>
          <w:rFonts w:ascii="Times New Roman" w:hAnsi="Times New Roman" w:cs="Times New Roman"/>
          <w:sz w:val="24"/>
          <w:szCs w:val="24"/>
        </w:rPr>
        <w:t>prioriz</w:t>
      </w:r>
      <w:r w:rsidR="00B02D3F" w:rsidRPr="00FD0159">
        <w:rPr>
          <w:rFonts w:ascii="Times New Roman" w:hAnsi="Times New Roman" w:cs="Times New Roman"/>
          <w:sz w:val="24"/>
          <w:szCs w:val="24"/>
        </w:rPr>
        <w:t>ar</w:t>
      </w:r>
      <w:r w:rsidR="00967EFF" w:rsidRPr="00FD0159">
        <w:rPr>
          <w:rFonts w:ascii="Times New Roman" w:hAnsi="Times New Roman" w:cs="Times New Roman"/>
          <w:sz w:val="24"/>
          <w:szCs w:val="24"/>
        </w:rPr>
        <w:t xml:space="preserve"> el consumo de carbohidratos complejos</w:t>
      </w:r>
      <w:r w:rsidR="003029E7" w:rsidRPr="00FD0159">
        <w:rPr>
          <w:rFonts w:ascii="Times New Roman" w:hAnsi="Times New Roman" w:cs="Times New Roman"/>
          <w:sz w:val="24"/>
          <w:szCs w:val="24"/>
        </w:rPr>
        <w:t xml:space="preserve"> de alta carga</w:t>
      </w:r>
      <w:r w:rsidR="00B02D3F" w:rsidRPr="00FD0159">
        <w:rPr>
          <w:rFonts w:ascii="Times New Roman" w:hAnsi="Times New Roman" w:cs="Times New Roman"/>
          <w:sz w:val="24"/>
          <w:szCs w:val="24"/>
        </w:rPr>
        <w:t xml:space="preserve"> </w:t>
      </w:r>
      <w:r w:rsidR="003029E7" w:rsidRPr="00FD0159">
        <w:rPr>
          <w:rFonts w:ascii="Times New Roman" w:hAnsi="Times New Roman" w:cs="Times New Roman"/>
          <w:sz w:val="24"/>
          <w:szCs w:val="24"/>
        </w:rPr>
        <w:t>glucémica</w:t>
      </w:r>
      <w:r w:rsidR="005661B4" w:rsidRPr="00FD0159">
        <w:rPr>
          <w:rFonts w:ascii="Times New Roman" w:hAnsi="Times New Roman" w:cs="Times New Roman"/>
          <w:sz w:val="24"/>
          <w:szCs w:val="24"/>
        </w:rPr>
        <w:t xml:space="preserve"> y </w:t>
      </w:r>
      <w:r w:rsidR="00F163C5" w:rsidRPr="00FD0159">
        <w:rPr>
          <w:rFonts w:ascii="Times New Roman" w:hAnsi="Times New Roman" w:cs="Times New Roman"/>
          <w:sz w:val="24"/>
          <w:szCs w:val="24"/>
        </w:rPr>
        <w:t>la</w:t>
      </w:r>
      <w:r w:rsidR="00E14B38" w:rsidRPr="00FD0159">
        <w:rPr>
          <w:rFonts w:ascii="Times New Roman" w:hAnsi="Times New Roman" w:cs="Times New Roman"/>
          <w:sz w:val="24"/>
          <w:szCs w:val="24"/>
        </w:rPr>
        <w:t xml:space="preserve"> </w:t>
      </w:r>
      <w:r w:rsidR="00F163C5" w:rsidRPr="00FD0159">
        <w:rPr>
          <w:rFonts w:ascii="Times New Roman" w:hAnsi="Times New Roman" w:cs="Times New Roman"/>
          <w:sz w:val="24"/>
          <w:szCs w:val="24"/>
        </w:rPr>
        <w:t xml:space="preserve">ingesta </w:t>
      </w:r>
      <w:r w:rsidR="005661B4" w:rsidRPr="00FD0159">
        <w:rPr>
          <w:rFonts w:ascii="Times New Roman" w:hAnsi="Times New Roman" w:cs="Times New Roman"/>
          <w:sz w:val="24"/>
          <w:szCs w:val="24"/>
        </w:rPr>
        <w:t xml:space="preserve">de </w:t>
      </w:r>
      <w:r w:rsidR="00967EFF" w:rsidRPr="00FD0159">
        <w:rPr>
          <w:rFonts w:ascii="Times New Roman" w:hAnsi="Times New Roman" w:cs="Times New Roman"/>
          <w:sz w:val="24"/>
          <w:szCs w:val="24"/>
        </w:rPr>
        <w:t>alimentos ricos en fibra</w:t>
      </w:r>
      <w:r w:rsidR="00C50D14" w:rsidRPr="00FD0159">
        <w:rPr>
          <w:rFonts w:ascii="Times New Roman" w:hAnsi="Times New Roman" w:cs="Times New Roman"/>
          <w:sz w:val="24"/>
          <w:szCs w:val="24"/>
        </w:rPr>
        <w:t>, proteínas</w:t>
      </w:r>
      <w:r w:rsidR="00D63419" w:rsidRPr="00FD0159">
        <w:rPr>
          <w:rFonts w:ascii="Times New Roman" w:hAnsi="Times New Roman" w:cs="Times New Roman"/>
          <w:sz w:val="24"/>
          <w:szCs w:val="24"/>
        </w:rPr>
        <w:t xml:space="preserve"> y</w:t>
      </w:r>
      <w:r w:rsidR="00697496" w:rsidRPr="00FD0159">
        <w:rPr>
          <w:rFonts w:ascii="Times New Roman" w:hAnsi="Times New Roman" w:cs="Times New Roman"/>
          <w:sz w:val="24"/>
          <w:szCs w:val="24"/>
        </w:rPr>
        <w:t xml:space="preserve"> ácidos grasos</w:t>
      </w:r>
      <w:r w:rsidR="00535FA0" w:rsidRPr="00FD0159">
        <w:rPr>
          <w:rFonts w:ascii="Times New Roman" w:hAnsi="Times New Roman" w:cs="Times New Roman"/>
          <w:sz w:val="24"/>
          <w:szCs w:val="24"/>
        </w:rPr>
        <w:t xml:space="preserve"> </w:t>
      </w:r>
      <w:r w:rsidR="00C50D14" w:rsidRPr="00FD0159">
        <w:rPr>
          <w:rFonts w:ascii="Times New Roman" w:hAnsi="Times New Roman" w:cs="Times New Roman"/>
          <w:sz w:val="24"/>
          <w:szCs w:val="24"/>
        </w:rPr>
        <w:t>pol</w:t>
      </w:r>
      <w:r w:rsidR="00E14B38" w:rsidRPr="00FD0159">
        <w:rPr>
          <w:rFonts w:ascii="Times New Roman" w:hAnsi="Times New Roman" w:cs="Times New Roman"/>
          <w:sz w:val="24"/>
          <w:szCs w:val="24"/>
        </w:rPr>
        <w:t xml:space="preserve">iinsaturados y, sobre todo, </w:t>
      </w:r>
      <w:r w:rsidR="00697496" w:rsidRPr="00FD0159">
        <w:rPr>
          <w:rFonts w:ascii="Times New Roman" w:hAnsi="Times New Roman" w:cs="Times New Roman"/>
          <w:sz w:val="24"/>
          <w:szCs w:val="24"/>
        </w:rPr>
        <w:t>monoinsaturados</w:t>
      </w:r>
      <w:r w:rsidR="00535FA0" w:rsidRPr="00FD0159">
        <w:rPr>
          <w:rFonts w:ascii="Times New Roman" w:hAnsi="Times New Roman" w:cs="Times New Roman"/>
          <w:sz w:val="24"/>
          <w:szCs w:val="24"/>
        </w:rPr>
        <w:t xml:space="preserve"> (</w:t>
      </w:r>
      <w:r w:rsidR="00F163C5" w:rsidRPr="00FD0159">
        <w:rPr>
          <w:rFonts w:ascii="Times New Roman" w:hAnsi="Times New Roman" w:cs="Times New Roman"/>
          <w:sz w:val="24"/>
          <w:szCs w:val="24"/>
        </w:rPr>
        <w:t>ácido oleico</w:t>
      </w:r>
      <w:r w:rsidR="00535FA0" w:rsidRPr="00FD0159">
        <w:rPr>
          <w:rFonts w:ascii="Times New Roman" w:hAnsi="Times New Roman" w:cs="Times New Roman"/>
          <w:sz w:val="24"/>
          <w:szCs w:val="24"/>
        </w:rPr>
        <w:t xml:space="preserve">: </w:t>
      </w:r>
      <w:r w:rsidR="00F163C5" w:rsidRPr="00FD0159">
        <w:rPr>
          <w:rFonts w:ascii="Times New Roman" w:hAnsi="Times New Roman" w:cs="Times New Roman"/>
          <w:sz w:val="24"/>
          <w:szCs w:val="24"/>
        </w:rPr>
        <w:t>aceite de oliva virgen)</w:t>
      </w:r>
      <w:r w:rsidR="00967EFF" w:rsidRPr="00FD0159">
        <w:rPr>
          <w:rFonts w:ascii="Times New Roman" w:hAnsi="Times New Roman" w:cs="Times New Roman"/>
          <w:sz w:val="24"/>
          <w:szCs w:val="24"/>
        </w:rPr>
        <w:t>,</w:t>
      </w:r>
      <w:r w:rsidR="00602E4E" w:rsidRPr="00FD0159">
        <w:rPr>
          <w:rFonts w:ascii="Times New Roman" w:hAnsi="Times New Roman" w:cs="Times New Roman"/>
          <w:sz w:val="24"/>
          <w:szCs w:val="24"/>
        </w:rPr>
        <w:t xml:space="preserve"> así como reducir el</w:t>
      </w:r>
      <w:r w:rsidR="00E14B38" w:rsidRPr="00FD0159">
        <w:rPr>
          <w:rFonts w:ascii="Times New Roman" w:hAnsi="Times New Roman" w:cs="Times New Roman"/>
          <w:sz w:val="24"/>
          <w:szCs w:val="24"/>
        </w:rPr>
        <w:t xml:space="preserve"> </w:t>
      </w:r>
      <w:r w:rsidR="00602E4E" w:rsidRPr="00FD0159">
        <w:rPr>
          <w:rFonts w:ascii="Times New Roman" w:hAnsi="Times New Roman" w:cs="Times New Roman"/>
          <w:sz w:val="24"/>
          <w:szCs w:val="24"/>
        </w:rPr>
        <w:t>consumo de alcohol, sodio y, sobre todo, azúcares simples y alimentos ricos en grasas</w:t>
      </w:r>
      <w:r w:rsidR="00C40E51" w:rsidRPr="00FD0159">
        <w:rPr>
          <w:rFonts w:ascii="Times New Roman" w:hAnsi="Times New Roman" w:cs="Times New Roman"/>
          <w:sz w:val="24"/>
          <w:szCs w:val="24"/>
        </w:rPr>
        <w:t xml:space="preserve"> </w:t>
      </w:r>
      <w:r w:rsidR="00602E4E" w:rsidRPr="00FD0159">
        <w:rPr>
          <w:rFonts w:ascii="Times New Roman" w:hAnsi="Times New Roman" w:cs="Times New Roman"/>
          <w:sz w:val="24"/>
          <w:szCs w:val="24"/>
        </w:rPr>
        <w:t>saturadas</w:t>
      </w:r>
      <w:r w:rsidR="00D43DBA" w:rsidRPr="00FD0159">
        <w:rPr>
          <w:rFonts w:ascii="Times New Roman" w:hAnsi="Times New Roman" w:cs="Times New Roman"/>
          <w:sz w:val="24"/>
          <w:szCs w:val="24"/>
        </w:rPr>
        <w:t xml:space="preserve"> </w:t>
      </w:r>
      <w:r w:rsidR="001075D3"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2337/dc13-2042","ISBN":"1935-5548 (Electronic)\\r0149-5992 (Linking)","ISSN":"01495992","PMID":"24107659","abstract":"There is no standard meal plan or eating pattern that works universally for all people with diabetes. In order to be effective, nutrition therapy should be individualized for each patient/client based on his or her individual health goals; personal and cultural preferences; health literacy and numeracy; access to healthful choices; and readiness, willingness, and ability to change. Nutrition interventions should emphasize a variety of minimally processed nutrient dense foods in appropriate portion sizes as part of a healthful eating pattern and provide the individual with diabetes with practical tools for day-to-day food plan and behavior change that can be maintained over the long term.","author":[{"dropping-particle":"","family":"Evert","given":"Alison B.","non-dropping-particle":"","parse-names":false,"suffix":""},{"dropping-particle":"","family":"Boucher","given":"Jackie L.","non-dropping-particle":"","parse-names":false,"suffix":""},{"dropping-particle":"","family":"Cypress","given":"Marjorie","non-dropping-particle":"","parse-names":false,"suffix":""},{"dropping-particle":"","family":"Dunbar","given":"Stephanie A.","non-dropping-particle":"","parse-names":false,"suffix":""},{"dropping-particle":"","family":"Franz","given":"Marion J.","non-dropping-particle":"","parse-names":false,"suffix":""},{"dropping-particle":"","family":"Mayer-Davis","given":"Elizabeth J.","non-dropping-particle":"","parse-names":false,"suffix":""},{"dropping-particle":"","family":"Neumiller","given":"Joshua J.","non-dropping-particle":"","parse-names":false,"suffix":""},{"dropping-particle":"","family":"Nwankwo","given":"Robin","non-dropping-particle":"","parse-names":false,"suffix":""},{"dropping-particle":"","family":"Verdi","given":"Cassandra L.","non-dropping-particle":"","parse-names":false,"suffix":""},{"dropping-particle":"","family":"Urbanski","given":"Patti","non-dropping-particle":"","parse-names":false,"suffix":""},{"dropping-particle":"","family":"Yancy","given":"William S.","non-dropping-particle":"","parse-names":false,"suffix":""}],"container-title":"Diabetes Care","id":"ITEM-1","issued":{"date-parts":[["2013"]]},"title":"Nutrition therapy recommendations for the management of adults with diabetes","type":"article-journal"},"uris":["http://www.mendeley.com/documents/?uuid=d667d4e7-0898-4ba6-bfaf-056c2fd5468f"]}],"mendeley":{"formattedCitation":"(Evert et al., 2013)","plainTextFormattedCitation":"(Evert et al., 2013)","previouslyFormattedCitation":"(5)"},"properties":{"noteIndex":0},"schema":"https://github.com/citation-style-language/schema/raw/master/csl-citation.json"}</w:instrText>
      </w:r>
      <w:r w:rsidR="001075D3"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Evert et al., 2013)</w:t>
      </w:r>
      <w:r w:rsidR="001075D3" w:rsidRPr="00FD0159">
        <w:rPr>
          <w:rFonts w:ascii="Times New Roman" w:hAnsi="Times New Roman" w:cs="Times New Roman"/>
          <w:sz w:val="24"/>
          <w:szCs w:val="24"/>
        </w:rPr>
        <w:fldChar w:fldCharType="end"/>
      </w:r>
      <w:r w:rsidR="00602E4E" w:rsidRPr="00FD0159">
        <w:rPr>
          <w:rFonts w:ascii="Times New Roman" w:hAnsi="Times New Roman" w:cs="Times New Roman"/>
          <w:sz w:val="24"/>
          <w:szCs w:val="24"/>
        </w:rPr>
        <w:t>.</w:t>
      </w:r>
      <w:r w:rsidR="00967EFF"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De hecho, </w:t>
      </w:r>
      <w:r w:rsidR="00157770" w:rsidRPr="00FD0159">
        <w:rPr>
          <w:rFonts w:ascii="Times New Roman" w:hAnsi="Times New Roman" w:cs="Times New Roman"/>
          <w:sz w:val="24"/>
          <w:szCs w:val="24"/>
        </w:rPr>
        <w:t xml:space="preserve">recientes estudios </w:t>
      </w:r>
      <w:r w:rsidR="00F20CE7" w:rsidRPr="00FD0159">
        <w:rPr>
          <w:rFonts w:ascii="Times New Roman" w:hAnsi="Times New Roman" w:cs="Times New Roman"/>
          <w:sz w:val="24"/>
          <w:szCs w:val="24"/>
        </w:rPr>
        <w:t xml:space="preserve">han seleccionado </w:t>
      </w:r>
      <w:r w:rsidR="00157770" w:rsidRPr="00FD0159">
        <w:rPr>
          <w:rFonts w:ascii="Times New Roman" w:hAnsi="Times New Roman" w:cs="Times New Roman"/>
          <w:sz w:val="24"/>
          <w:szCs w:val="24"/>
        </w:rPr>
        <w:t>la dieta</w:t>
      </w:r>
      <w:r w:rsidR="00C40E51" w:rsidRPr="00FD0159">
        <w:rPr>
          <w:rFonts w:ascii="Times New Roman" w:hAnsi="Times New Roman" w:cs="Times New Roman"/>
          <w:sz w:val="24"/>
          <w:szCs w:val="24"/>
        </w:rPr>
        <w:t xml:space="preserve"> </w:t>
      </w:r>
      <w:r w:rsidR="00157770" w:rsidRPr="00FD0159">
        <w:rPr>
          <w:rFonts w:ascii="Times New Roman" w:hAnsi="Times New Roman" w:cs="Times New Roman"/>
          <w:sz w:val="24"/>
          <w:szCs w:val="24"/>
        </w:rPr>
        <w:t xml:space="preserve">mediterránea </w:t>
      </w:r>
      <w:r w:rsidR="00F20CE7" w:rsidRPr="00FD0159">
        <w:rPr>
          <w:rFonts w:ascii="Times New Roman" w:hAnsi="Times New Roman" w:cs="Times New Roman"/>
          <w:sz w:val="24"/>
          <w:szCs w:val="24"/>
        </w:rPr>
        <w:t>como una de las mejores estrategias nutricionales actuales para</w:t>
      </w:r>
      <w:r w:rsidR="00C40E51" w:rsidRPr="00FD0159">
        <w:rPr>
          <w:rFonts w:ascii="Times New Roman" w:hAnsi="Times New Roman" w:cs="Times New Roman"/>
          <w:sz w:val="24"/>
          <w:szCs w:val="24"/>
        </w:rPr>
        <w:t xml:space="preserve"> </w:t>
      </w:r>
      <w:r w:rsidR="00971776" w:rsidRPr="00FD0159">
        <w:rPr>
          <w:rFonts w:ascii="Times New Roman" w:hAnsi="Times New Roman" w:cs="Times New Roman"/>
          <w:sz w:val="24"/>
          <w:szCs w:val="24"/>
        </w:rPr>
        <w:t>prevenir</w:t>
      </w:r>
      <w:r w:rsidR="00C40E51" w:rsidRPr="00FD0159">
        <w:rPr>
          <w:rFonts w:ascii="Times New Roman" w:hAnsi="Times New Roman" w:cs="Times New Roman"/>
          <w:sz w:val="24"/>
          <w:szCs w:val="24"/>
        </w:rPr>
        <w:t xml:space="preserve"> y</w:t>
      </w:r>
      <w:r w:rsidR="00F20CE7" w:rsidRPr="00FD0159">
        <w:rPr>
          <w:rFonts w:ascii="Times New Roman" w:hAnsi="Times New Roman" w:cs="Times New Roman"/>
          <w:sz w:val="24"/>
          <w:szCs w:val="24"/>
        </w:rPr>
        <w:t xml:space="preserve"> </w:t>
      </w:r>
      <w:r w:rsidR="007747C2" w:rsidRPr="00FD0159">
        <w:rPr>
          <w:rFonts w:ascii="Times New Roman" w:hAnsi="Times New Roman" w:cs="Times New Roman"/>
          <w:sz w:val="24"/>
          <w:szCs w:val="24"/>
        </w:rPr>
        <w:t xml:space="preserve">tratar </w:t>
      </w:r>
      <w:r w:rsidR="00157770" w:rsidRPr="00FD0159">
        <w:rPr>
          <w:rFonts w:ascii="Times New Roman" w:hAnsi="Times New Roman" w:cs="Times New Roman"/>
          <w:sz w:val="24"/>
          <w:szCs w:val="24"/>
        </w:rPr>
        <w:t>la diabetes</w:t>
      </w:r>
      <w:r w:rsidR="00690E8B" w:rsidRPr="00FD0159">
        <w:rPr>
          <w:rFonts w:ascii="Times New Roman" w:hAnsi="Times New Roman" w:cs="Times New Roman"/>
          <w:sz w:val="24"/>
          <w:szCs w:val="24"/>
        </w:rPr>
        <w:t xml:space="preserve"> </w:t>
      </w:r>
      <w:r w:rsidR="007747C2" w:rsidRPr="00FD0159">
        <w:rPr>
          <w:rFonts w:ascii="Times New Roman" w:hAnsi="Times New Roman" w:cs="Times New Roman"/>
          <w:sz w:val="24"/>
          <w:szCs w:val="24"/>
        </w:rPr>
        <w:t>mellitus</w:t>
      </w:r>
      <w:r w:rsidR="005B1AC5" w:rsidRPr="00FD0159">
        <w:rPr>
          <w:rFonts w:ascii="Times New Roman" w:hAnsi="Times New Roman" w:cs="Times New Roman"/>
          <w:sz w:val="24"/>
          <w:szCs w:val="24"/>
        </w:rPr>
        <w:t xml:space="preserve">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7326/M13-1725","ISBN":"0003-4819","ISSN":"00034819","PMID":"24573661","abstract":"BACKGROUND: Interventions promoting weight loss can reduce the incidence of type 2 diabetes mellitus. Whether dietary changes without calorie restriction also protect from diabetes has not been evaluated. OBJECTIVE: To assess the efficacy of Mediterranean diets for the primary prevention of diabetes in the Prevención con Dieta Mediterránea trial, from October 2003 to December 2010 (median follow-up, 4.1 years). DESIGN: Subgroup analysis of a multicenter, randomized trial. (Current Controlled Trials: ISRCTN35739639) SETTING: Primary care centers in Spain. PARTICIPANTS: Men and women without diabetes (3541 patients aged 55 to 80 years) at high cardiovascular risk. INTERVENTION: Participants were randomly assigned and stratified by site, sex, and age but not diabetes status to receive 1 of 3 diets: Mediterranean diet supplemented with extra-virgin olive oil (EVOO), Mediterranean diet supplemented with nuts, or a control diet (advice on a low-fat diet). No intervention to increase physical activity or lose weight was included. MEASUREMENTS: Incidence of new-onset type 2 diabetes mellitus (prespecified secondary outcome). RESULTS: During follow-up, 80, 92, and 101 new-onset cases of diabetes occurred in the Mediterranean diet supplemented with EVOO, Mediterranean diet supplemented with mixed nuts, and control diet groups, respectively, corresponding to rates of 16.0, 18.7, and 23.6 cases per 1000 person-years. Multivariate-adjusted hazard ratios were 0.60 (95% CI, 0.43 to 0.85) for the Mediterranean diet supplemented with EVOO and 0.82 (CI, 0.61 to 1.10) for the Mediterranean diet supplemented with nuts compared with the control diet. LIMITATIONS: Randomization was not stratified by diabetes status. Withdrawals were greater in the control group. CONCLUSION: A Mediterranean diet enriched with EVOO but without energy restrictions reduced diabetes risk among persons with high cardiovascular risk. PRIMARY FUNDING SOURCE: Instituto de Salud Carlos III.","author":[{"dropping-particle":"","family":"Salas-Salvadó","given":"Jordi","non-dropping-particle":"","parse-names":false,"suffix":""},{"dropping-particle":"","family":"Bulló","given":"Mònica","non-dropping-particle":"","parse-names":false,"suffix":""},{"dropping-particle":"","family":"Estruch","given":"Ramón","non-dropping-particle":"","parse-names":false,"suffix":""},{"dropping-particle":"","family":"Ros","given":"Emilio","non-dropping-particle":"","parse-names":false,"suffix":""},{"dropping-particle":"","family":"Covas","given":"Maria Isabel","non-dropping-particle":"","parse-names":false,"suffix":""},{"dropping-particle":"","family":"Ibarrola-Jurado","given":"Núria","non-dropping-particle":"","parse-names":false,"suffix":""},{"dropping-particle":"","family":"Corella","given":"Dolores","non-dropping-particle":"","parse-names":false,"suffix":""},{"dropping-particle":"","family":"Arós","given":"Fernando","non-dropping-particle":"","parse-names":false,"suffix":""},{"dropping-particle":"","family":"Gómez-Gracia","given":"Enrique","non-dropping-particle":"","parse-names":false,"suffix":""},{"dropping-particle":"","family":"Ruiz-Gutiérrez","given":"Valentina","non-dropping-particle":"","parse-names":false,"suffix":""},{"dropping-particle":"","family":"Romaguera","given":"Dora","non-dropping-particle":"","parse-names":false,"suffix":""},{"dropping-particle":"","family":"Lapetra","given":"José","non-dropping-particle":"","parse-names":false,"suffix":""},{"dropping-particle":"","family":"Lamuela-Raventós","given":"Rosa Maria","non-dropping-particle":"","parse-names":false,"suffix":""},{"dropping-particle":"","family":"Serra-Majem","given":"Lluís","non-dropping-particle":"","parse-names":false,"suffix":""},{"dropping-particle":"","family":"Pintó","given":"Xavier","non-dropping-particle":"","parse-names":false,"suffix":""},{"dropping-particle":"","family":"Basora","given":"Josep","non-dropping-particle":"","parse-names":false,"suffix":""},{"dropping-particle":"","family":"Muñoz","given":"Miguel Angel","non-dropping-particle":"","parse-names":false,"suffix":""},{"dropping-particle":"V.","family":"Sorlí","given":"José","non-dropping-particle":"","parse-names":false,"suffix":""},{"dropping-particle":"","family":"Martínez-González","given":"Miguel A.","non-dropping-particle":"","parse-names":false,"suffix":""}],"container-title":"Annals of Internal Medicine","id":"ITEM-1","issued":{"date-parts":[["2014"]]},"title":"Prevention of diabetes with mediterranean diets: A subgroup analysis of a randomized trial","type":"article-journal"},"uris":["http://www.mendeley.com/documents/?uuid=dd1ceb11-dddc-4b05-9c4e-2425bfc8c034"]},{"id":"ITEM-2","itemData":{"DOI":"10.1136/bmjopen-2015-008222","ISBN":"2044-6055","ISSN":"20446055","PMID":"26260349","abstract":"OBJECTIVES: To summarise the evidence about the efficacy of a Mediterranean diet on the management of type 2 diabetes and prediabetic states.\\n\\nDESIGN: A systematic review of all meta-analyses and randomised controlled trials (RCTs) that compared the Mediterranean diet with a control diet on the treatment of type 2 diabetes and prediabetic states was conducted. Electronic searches were carried out up to January 2015. Trials were included for meta-analyses if they had a control group treated with another diet, if they were of sufficient duration (at least 6 months), and if they had at least 30 participants in each arm. A random-effect model was used to pool data.\\n\\nPARTICIPANTS: Adults with or at risk for type 2 diabetes.\\n\\nINTERVENTIONS: Dietary patterns that described themselves as using a 'Mediterranean' dietary pattern.\\n\\nOUTCOME MEASURES: The outcomes were glycaemic control, cardiovascular risk factors and remission from the metabolic syndrome.\\n\\nRESULTS: From 2824 studies, 8 meta-analyses and 5 RCTs were eligible. A 'de novo' meta-analysis of 3 long-term (&gt;6 months) RCTs of the Mediterranean diet and glycaemic control of diabetes favoured the Mediterranean diet as compared with lower fat diets. Another 'de novo' meta-analysis of two long-term RCTs showed a 49% increased probability of remission from the metabolic syndrome. 5 meta-analyses showed a favourable effect of the Mediterranean diet, as compared with other diets, on body weight, total cholesterol and high-density lipoprotein cholesterol. 2 meta-analyses demonstrated that higher adherence to the Mediterranean diet reduced the risk of future diabetes by 19-23%.\\n\\nCONCLUSIONS: The Mediterranean diet was associated with better glycaemic control and cardiovascular risk factors than control diets, including a lower fat diet, suggesting that it is suitable for the overall management of type 2 diabetes.","author":[{"dropping-particle":"","family":"Esposito","given":"Katherine","non-dropping-particle":"","parse-names":false,"suffix":""},{"dropping-particle":"","family":"Maiorino","given":"Maria Ida","non-dropping-particle":"","parse-names":false,"suffix":""},{"dropping-particle":"","family":"Bellastella","given":"Giuseppe","non-dropping-particle":"","parse-names":false,"suffix":""},{"dropping-particle":"","family":"Chiodini","given":"Paolo","non-dropping-particle":"","parse-names":false,"suffix":""},{"dropping-particle":"","family":"Panagiotakos","given":"Demosthenes","non-dropping-particle":"","parse-names":false,"suffix":""},{"dropping-particle":"","family":"Giugliano","given":"Dario","non-dropping-particle":"","parse-names":false,"suffix":""}],"container-title":"BMJ Open","id":"ITEM-2","issued":{"date-parts":[["2015"]]},"title":"A journey into a Mediterranean diet and type 2 diabetes: A systematic review with meta-analyses","type":"article"},"uris":["http://www.mendeley.com/documents/?uuid=3bdedb4e-bdac-4dd7-b8bc-84a019dfe588"]}],"mendeley":{"formattedCitation":"(Esposito et al., 2015; Salas-Salvadó et al., 2014)","plainTextFormattedCitation":"(Esposito et al., 2015; Salas-Salvadó et al., 2014)","previouslyFormattedCitation":"(6,7)"},"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Esposito et al., 2015; Salas-Salvadó et al., 2014)</w:t>
      </w:r>
      <w:r w:rsidR="005B1AC5" w:rsidRPr="00FD0159">
        <w:rPr>
          <w:rFonts w:ascii="Times New Roman" w:hAnsi="Times New Roman" w:cs="Times New Roman"/>
          <w:sz w:val="24"/>
          <w:szCs w:val="24"/>
        </w:rPr>
        <w:fldChar w:fldCharType="end"/>
      </w:r>
      <w:r w:rsidR="00157770" w:rsidRPr="00FD0159">
        <w:rPr>
          <w:rFonts w:ascii="Times New Roman" w:hAnsi="Times New Roman" w:cs="Times New Roman"/>
          <w:sz w:val="24"/>
          <w:szCs w:val="24"/>
        </w:rPr>
        <w:t>.</w:t>
      </w:r>
    </w:p>
    <w:p w14:paraId="47C40998" w14:textId="07D3FE8D" w:rsidR="002F0419" w:rsidRPr="00FD0159" w:rsidRDefault="00E8552F"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Con respecto al ejercicio, </w:t>
      </w:r>
      <w:r w:rsidR="008C7B29" w:rsidRPr="00FD0159">
        <w:rPr>
          <w:rFonts w:ascii="Times New Roman" w:hAnsi="Times New Roman" w:cs="Times New Roman"/>
          <w:sz w:val="24"/>
          <w:szCs w:val="24"/>
        </w:rPr>
        <w:t xml:space="preserve">en los últimos años se han publicado numerosos estudios </w:t>
      </w:r>
      <w:r w:rsidR="009641EB" w:rsidRPr="00FD0159">
        <w:rPr>
          <w:rFonts w:ascii="Times New Roman" w:hAnsi="Times New Roman" w:cs="Times New Roman"/>
          <w:sz w:val="24"/>
          <w:szCs w:val="24"/>
        </w:rPr>
        <w:t xml:space="preserve">científicos </w:t>
      </w:r>
      <w:r w:rsidR="008C7B29" w:rsidRPr="00FD0159">
        <w:rPr>
          <w:rFonts w:ascii="Times New Roman" w:hAnsi="Times New Roman" w:cs="Times New Roman"/>
          <w:sz w:val="24"/>
          <w:szCs w:val="24"/>
        </w:rPr>
        <w:t>que demuestran los grandes beneficios del ejercicio físico</w:t>
      </w:r>
      <w:r w:rsidR="006838B9">
        <w:rPr>
          <w:rFonts w:ascii="Times New Roman" w:hAnsi="Times New Roman" w:cs="Times New Roman"/>
          <w:sz w:val="24"/>
          <w:szCs w:val="24"/>
        </w:rPr>
        <w:t xml:space="preserve"> </w:t>
      </w:r>
      <w:r w:rsidR="008C7B29" w:rsidRPr="00FD0159">
        <w:rPr>
          <w:rFonts w:ascii="Times New Roman" w:hAnsi="Times New Roman" w:cs="Times New Roman"/>
          <w:sz w:val="24"/>
          <w:szCs w:val="24"/>
        </w:rPr>
        <w:t>sobre la salud cardio</w:t>
      </w:r>
      <w:r w:rsidR="00787774" w:rsidRPr="00FD0159">
        <w:rPr>
          <w:rFonts w:ascii="Times New Roman" w:hAnsi="Times New Roman" w:cs="Times New Roman"/>
          <w:sz w:val="24"/>
          <w:szCs w:val="24"/>
        </w:rPr>
        <w:t xml:space="preserve">vascular y </w:t>
      </w:r>
      <w:r w:rsidR="008C7B29" w:rsidRPr="00FD0159">
        <w:rPr>
          <w:rFonts w:ascii="Times New Roman" w:hAnsi="Times New Roman" w:cs="Times New Roman"/>
          <w:sz w:val="24"/>
          <w:szCs w:val="24"/>
        </w:rPr>
        <w:t>metabólica</w:t>
      </w:r>
      <w:r w:rsidR="00CC067C" w:rsidRPr="00FD0159">
        <w:rPr>
          <w:rFonts w:ascii="Times New Roman" w:hAnsi="Times New Roman" w:cs="Times New Roman"/>
          <w:sz w:val="24"/>
          <w:szCs w:val="24"/>
        </w:rPr>
        <w:t xml:space="preserve"> y la calidad de vida </w:t>
      </w:r>
      <w:r w:rsidR="008C7B29" w:rsidRPr="00FD0159">
        <w:rPr>
          <w:rFonts w:ascii="Times New Roman" w:hAnsi="Times New Roman" w:cs="Times New Roman"/>
          <w:sz w:val="24"/>
          <w:szCs w:val="24"/>
        </w:rPr>
        <w:t>de los sujetos con</w:t>
      </w:r>
      <w:r w:rsidR="00027AEF" w:rsidRPr="00FD0159">
        <w:rPr>
          <w:rFonts w:ascii="Times New Roman" w:hAnsi="Times New Roman" w:cs="Times New Roman"/>
          <w:sz w:val="24"/>
          <w:szCs w:val="24"/>
        </w:rPr>
        <w:t xml:space="preserve"> </w:t>
      </w:r>
      <w:r w:rsidR="008C7B29" w:rsidRPr="00FD0159">
        <w:rPr>
          <w:rFonts w:ascii="Times New Roman" w:hAnsi="Times New Roman" w:cs="Times New Roman"/>
          <w:sz w:val="24"/>
          <w:szCs w:val="24"/>
        </w:rPr>
        <w:t>DMT2</w:t>
      </w:r>
      <w:r w:rsidR="00B71AC1" w:rsidRPr="00FD0159">
        <w:rPr>
          <w:rFonts w:ascii="Times New Roman" w:hAnsi="Times New Roman" w:cs="Times New Roman"/>
          <w:sz w:val="24"/>
          <w:szCs w:val="24"/>
        </w:rPr>
        <w:t xml:space="preserve"> y prediabetes</w:t>
      </w:r>
      <w:r w:rsidR="00027AEF" w:rsidRPr="00FD0159">
        <w:rPr>
          <w:rFonts w:ascii="Times New Roman" w:hAnsi="Times New Roman" w:cs="Times New Roman"/>
          <w:sz w:val="24"/>
          <w:szCs w:val="24"/>
        </w:rPr>
        <w:t xml:space="preserve">, sobre todo si </w:t>
      </w:r>
      <w:r w:rsidR="009641EB" w:rsidRPr="00FD0159">
        <w:rPr>
          <w:rFonts w:ascii="Times New Roman" w:hAnsi="Times New Roman" w:cs="Times New Roman"/>
          <w:sz w:val="24"/>
          <w:szCs w:val="24"/>
        </w:rPr>
        <w:t xml:space="preserve">éste </w:t>
      </w:r>
      <w:r w:rsidR="00027AEF" w:rsidRPr="00FD0159">
        <w:rPr>
          <w:rFonts w:ascii="Times New Roman" w:hAnsi="Times New Roman" w:cs="Times New Roman"/>
          <w:sz w:val="24"/>
          <w:szCs w:val="24"/>
        </w:rPr>
        <w:t>se combina con dieta reglada</w:t>
      </w:r>
      <w:r w:rsidR="00787774" w:rsidRPr="00FD0159">
        <w:rPr>
          <w:rFonts w:ascii="Times New Roman" w:hAnsi="Times New Roman" w:cs="Times New Roman"/>
          <w:sz w:val="24"/>
          <w:szCs w:val="24"/>
        </w:rPr>
        <w:t xml:space="preserve"> y si el tiempo de práctica </w:t>
      </w:r>
      <w:r w:rsidR="009641EB" w:rsidRPr="00FD0159">
        <w:rPr>
          <w:rFonts w:ascii="Times New Roman" w:hAnsi="Times New Roman" w:cs="Times New Roman"/>
          <w:sz w:val="24"/>
          <w:szCs w:val="24"/>
        </w:rPr>
        <w:t xml:space="preserve">a la </w:t>
      </w:r>
      <w:r w:rsidR="00787774" w:rsidRPr="00FD0159">
        <w:rPr>
          <w:rFonts w:ascii="Times New Roman" w:hAnsi="Times New Roman" w:cs="Times New Roman"/>
          <w:sz w:val="24"/>
          <w:szCs w:val="24"/>
        </w:rPr>
        <w:t>semana es superior a 150 minutos</w:t>
      </w:r>
      <w:r w:rsidR="00690E8B" w:rsidRPr="00FD0159">
        <w:rPr>
          <w:rFonts w:ascii="Times New Roman" w:hAnsi="Times New Roman" w:cs="Times New Roman"/>
          <w:sz w:val="24"/>
          <w:szCs w:val="24"/>
        </w:rPr>
        <w:t xml:space="preserve"> </w:t>
      </w:r>
      <w:r w:rsidR="00690E8B"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01/jama.2011.576","ISBN":"9788885030183","ISSN":"0098-7484","PMID":"21540423","abstract":"Context Regular exercise improves glucose control in diabetes, but the association of different exercise training interventions on glucose control is unclear. Objective To conduct a systematic review and meta-analysis of randomized controlled clinical trials (RCTs) assessing associations of structured exercise training regimens (aerobic, resistance, or both) and physical activity advice with or without dietary cointervention on change in hemoglobin A1c (HbA1c) in type 2 diabetes patients. Data Sources MEDLINE, Cochrane-CENTRAL, EMBASE, ClinicalTrials.gov, LILACS, and SPORTDiscus databases were searched from January 1980 through February 2011. Study Selection RCTs of at least 12 weeks' duration that evaluated the ability of structured exercise training or physical activity advice to lower HbA1c levels as compared with a control group in patients with type 2 diabetes. Data Extraction Two independent reviewers extracted data and assessed quality of the included studies. Data Synthesis Of 4191 articles retrieved, 47 RCTs (8538 patients) were included. Pooled mean differences in HbA1c levels between intervention and control groups were calculated using a random-effects model. Overall, structured exercise training (23 studies) was associated with a decline in HbA1c level (−0.67%; 95% confidence interval [CI], −0.84% to −0.49%; I2, 91.3%) compared with control participants. In addition, structured aerobic exercise (−0.73%; 95% CI, −1.06% to −0.40%; I2, 92.8%), structured resistance training (−0.57%; 95% CI, −1.14% to −0.01%; I2, 92.5%), and both combined (−0.51%; 95% CI, −0.79% to −0.23%; I2, 67.5%) were each associated with declines in HbA1C levels compared with control participants. Structured exercise durations of more than 150 minutes per week were associated with HbA1c reductions of 0.89%, while structured exercise durations of 150 minutes or less per week were associated with HbA1C reductions of 0.36%. Overall, interventions of physical activity advice (24 studies) were associated with lower HbA1c levels (−0.43%; 95% CI, −0.59% to −0.28%; I2, 62.9%) compared with control participants. Combined physical activity advice and dietary advice was associated with decreased HbA1c (−0.58%; 95% CI, −0.74% to −0.43%; I2, 57.5%) as compared with control participants. Physical activity advice alone was not associated with HbA1c changes. Conclusions Structured exercise training that consists of aerobic exercise, resistance training, or both combined is associated with…","author":[{"dropping-particle":"","family":"Umpierre","given":"Daniel","non-dropping-particle":"","parse-names":false,"suffix":""}],"container-title":"JAMA","id":"ITEM-1","issued":{"date-parts":[["2011"]]},"title":"Physical Activity Advice Only or Structured Exercise Training and Association With HbA &lt;sub&gt;1c&lt;/sub&gt; Levels in Type 2 Diabetes","type":"article-journal"},"uris":["http://www.mendeley.com/documents/?uuid=f81c4459-6236-4462-b1be-8c48fb4647f9"]}],"mendeley":{"formattedCitation":"(Umpierre, 2011)","plainTextFormattedCitation":"(Umpierre, 2011)","previouslyFormattedCitation":"(8)"},"properties":{"noteIndex":0},"schema":"https://github.com/citation-style-language/schema/raw/master/csl-citation.json"}</w:instrText>
      </w:r>
      <w:r w:rsidR="00690E8B"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Umpierre, 2011)</w:t>
      </w:r>
      <w:r w:rsidR="00690E8B" w:rsidRPr="00FD0159">
        <w:rPr>
          <w:rFonts w:ascii="Times New Roman" w:hAnsi="Times New Roman" w:cs="Times New Roman"/>
          <w:sz w:val="24"/>
          <w:szCs w:val="24"/>
        </w:rPr>
        <w:fldChar w:fldCharType="end"/>
      </w:r>
      <w:r w:rsidR="002F5073" w:rsidRPr="00FD0159">
        <w:rPr>
          <w:rFonts w:ascii="Times New Roman" w:hAnsi="Times New Roman" w:cs="Times New Roman"/>
          <w:sz w:val="24"/>
          <w:szCs w:val="24"/>
        </w:rPr>
        <w:t>.</w:t>
      </w:r>
      <w:r w:rsidRPr="00FD0159">
        <w:rPr>
          <w:rFonts w:ascii="Times New Roman" w:hAnsi="Times New Roman" w:cs="Times New Roman"/>
          <w:sz w:val="24"/>
          <w:szCs w:val="24"/>
        </w:rPr>
        <w:t xml:space="preserve"> </w:t>
      </w:r>
      <w:r w:rsidR="002F0419" w:rsidRPr="00FD0159">
        <w:rPr>
          <w:rFonts w:ascii="Times New Roman" w:hAnsi="Times New Roman" w:cs="Times New Roman"/>
          <w:sz w:val="24"/>
          <w:szCs w:val="24"/>
        </w:rPr>
        <w:t>Teniendo en cuenta el tipo de ejercicio</w:t>
      </w:r>
      <w:r w:rsidR="005F14F5" w:rsidRPr="00FD0159">
        <w:rPr>
          <w:rFonts w:ascii="Times New Roman" w:hAnsi="Times New Roman" w:cs="Times New Roman"/>
          <w:sz w:val="24"/>
          <w:szCs w:val="24"/>
        </w:rPr>
        <w:t xml:space="preserve"> físico</w:t>
      </w:r>
      <w:r w:rsidR="002F0419" w:rsidRPr="00FD0159">
        <w:rPr>
          <w:rFonts w:ascii="Times New Roman" w:hAnsi="Times New Roman" w:cs="Times New Roman"/>
          <w:sz w:val="24"/>
          <w:szCs w:val="24"/>
        </w:rPr>
        <w:t>, t</w:t>
      </w:r>
      <w:r w:rsidR="002F5073" w:rsidRPr="00FD0159">
        <w:rPr>
          <w:rFonts w:ascii="Times New Roman" w:hAnsi="Times New Roman" w:cs="Times New Roman"/>
          <w:sz w:val="24"/>
          <w:szCs w:val="24"/>
        </w:rPr>
        <w:t xml:space="preserve">anto el </w:t>
      </w:r>
      <w:r w:rsidR="009641EB" w:rsidRPr="00FD0159">
        <w:rPr>
          <w:rFonts w:ascii="Times New Roman" w:hAnsi="Times New Roman" w:cs="Times New Roman"/>
          <w:sz w:val="24"/>
          <w:szCs w:val="24"/>
        </w:rPr>
        <w:t xml:space="preserve">ejercicio </w:t>
      </w:r>
      <w:r w:rsidR="002F5073" w:rsidRPr="00FD0159">
        <w:rPr>
          <w:rFonts w:ascii="Times New Roman" w:hAnsi="Times New Roman" w:cs="Times New Roman"/>
          <w:sz w:val="24"/>
          <w:szCs w:val="24"/>
        </w:rPr>
        <w:t>aeróbico</w:t>
      </w:r>
      <w:r w:rsidR="009641EB"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como</w:t>
      </w:r>
      <w:r w:rsidR="00027AEF"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 xml:space="preserve">el de fuerza muscular conllevan </w:t>
      </w:r>
      <w:r w:rsidR="005B00D5" w:rsidRPr="00FD0159">
        <w:rPr>
          <w:rFonts w:ascii="Times New Roman" w:hAnsi="Times New Roman" w:cs="Times New Roman"/>
          <w:sz w:val="24"/>
          <w:szCs w:val="24"/>
        </w:rPr>
        <w:t>un gran número de</w:t>
      </w:r>
      <w:r w:rsidR="002F0419" w:rsidRPr="00FD0159">
        <w:rPr>
          <w:rFonts w:ascii="Times New Roman" w:hAnsi="Times New Roman" w:cs="Times New Roman"/>
          <w:sz w:val="24"/>
          <w:szCs w:val="24"/>
        </w:rPr>
        <w:t xml:space="preserve"> </w:t>
      </w:r>
      <w:r w:rsidR="005B00D5" w:rsidRPr="00FD0159">
        <w:rPr>
          <w:rFonts w:ascii="Times New Roman" w:hAnsi="Times New Roman" w:cs="Times New Roman"/>
          <w:sz w:val="24"/>
          <w:szCs w:val="24"/>
        </w:rPr>
        <w:t>adaptacione</w:t>
      </w:r>
      <w:r w:rsidR="002F0419" w:rsidRPr="00FD0159">
        <w:rPr>
          <w:rFonts w:ascii="Times New Roman" w:hAnsi="Times New Roman" w:cs="Times New Roman"/>
          <w:sz w:val="24"/>
          <w:szCs w:val="24"/>
        </w:rPr>
        <w:t xml:space="preserve">s </w:t>
      </w:r>
      <w:r w:rsidR="00DC4D1C" w:rsidRPr="00FD0159">
        <w:rPr>
          <w:rFonts w:ascii="Times New Roman" w:hAnsi="Times New Roman" w:cs="Times New Roman"/>
          <w:sz w:val="24"/>
          <w:szCs w:val="24"/>
        </w:rPr>
        <w:t xml:space="preserve">orgánicas </w:t>
      </w:r>
      <w:r w:rsidR="005B00D5" w:rsidRPr="00FD0159">
        <w:rPr>
          <w:rFonts w:ascii="Times New Roman" w:hAnsi="Times New Roman" w:cs="Times New Roman"/>
          <w:sz w:val="24"/>
          <w:szCs w:val="24"/>
        </w:rPr>
        <w:t>agudas y cr</w:t>
      </w:r>
      <w:r w:rsidR="002F0419" w:rsidRPr="00FD0159">
        <w:rPr>
          <w:rFonts w:ascii="Times New Roman" w:hAnsi="Times New Roman" w:cs="Times New Roman"/>
          <w:sz w:val="24"/>
          <w:szCs w:val="24"/>
        </w:rPr>
        <w:t xml:space="preserve">ónicas que </w:t>
      </w:r>
      <w:r w:rsidR="005B00D5" w:rsidRPr="00FD0159">
        <w:rPr>
          <w:rFonts w:ascii="Times New Roman" w:hAnsi="Times New Roman" w:cs="Times New Roman"/>
          <w:sz w:val="24"/>
          <w:szCs w:val="24"/>
        </w:rPr>
        <w:t>ocurren a nivel cromosómico, metabólico y neuromuscular, jugando el músculo esquelético un papel esencial en la mediación de</w:t>
      </w:r>
      <w:r w:rsidR="00787774" w:rsidRPr="00FD0159">
        <w:rPr>
          <w:rFonts w:ascii="Times New Roman" w:hAnsi="Times New Roman" w:cs="Times New Roman"/>
          <w:sz w:val="24"/>
          <w:szCs w:val="24"/>
        </w:rPr>
        <w:t xml:space="preserve"> </w:t>
      </w:r>
      <w:r w:rsidR="005B00D5" w:rsidRPr="00FD0159">
        <w:rPr>
          <w:rFonts w:ascii="Times New Roman" w:hAnsi="Times New Roman" w:cs="Times New Roman"/>
          <w:sz w:val="24"/>
          <w:szCs w:val="24"/>
        </w:rPr>
        <w:t xml:space="preserve">dichas adaptaciones. Sin embargo, </w:t>
      </w:r>
      <w:r w:rsidR="002F5073" w:rsidRPr="00FD0159">
        <w:rPr>
          <w:rFonts w:ascii="Times New Roman" w:hAnsi="Times New Roman" w:cs="Times New Roman"/>
          <w:sz w:val="24"/>
          <w:szCs w:val="24"/>
        </w:rPr>
        <w:t>existen diferencias entre ambas modalidades</w:t>
      </w:r>
      <w:r w:rsidR="005B00D5" w:rsidRPr="00FD0159">
        <w:rPr>
          <w:rFonts w:ascii="Times New Roman" w:hAnsi="Times New Roman" w:cs="Times New Roman"/>
          <w:sz w:val="24"/>
          <w:szCs w:val="24"/>
        </w:rPr>
        <w:t xml:space="preserve"> de ejercicio</w:t>
      </w:r>
      <w:r w:rsidR="002F5073" w:rsidRPr="00FD0159">
        <w:rPr>
          <w:rFonts w:ascii="Times New Roman" w:hAnsi="Times New Roman" w:cs="Times New Roman"/>
          <w:sz w:val="24"/>
          <w:szCs w:val="24"/>
        </w:rPr>
        <w:t xml:space="preserve">. </w:t>
      </w:r>
    </w:p>
    <w:p w14:paraId="4DF29578" w14:textId="56A929A0" w:rsidR="00BE1E27" w:rsidRPr="00FD0159" w:rsidRDefault="002F5073"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lastRenderedPageBreak/>
        <w:t>El ejercicio aeróbico se relaciona con el aumento del VO</w:t>
      </w:r>
      <w:r w:rsidRPr="00FD0159">
        <w:rPr>
          <w:rFonts w:ascii="Times New Roman" w:hAnsi="Times New Roman" w:cs="Times New Roman"/>
          <w:sz w:val="24"/>
          <w:szCs w:val="24"/>
          <w:vertAlign w:val="subscript"/>
        </w:rPr>
        <w:t>2</w:t>
      </w:r>
      <w:r w:rsidRPr="00FD0159">
        <w:rPr>
          <w:rFonts w:ascii="Times New Roman" w:hAnsi="Times New Roman" w:cs="Times New Roman"/>
          <w:sz w:val="24"/>
          <w:szCs w:val="24"/>
        </w:rPr>
        <w:t>max</w:t>
      </w:r>
      <w:r w:rsidR="00787774" w:rsidRPr="00FD0159">
        <w:rPr>
          <w:rFonts w:ascii="Times New Roman" w:hAnsi="Times New Roman" w:cs="Times New Roman"/>
          <w:sz w:val="24"/>
          <w:szCs w:val="24"/>
        </w:rPr>
        <w:t xml:space="preserve">, la capacidad oxidativa </w:t>
      </w:r>
      <w:r w:rsidRPr="00FD0159">
        <w:rPr>
          <w:rFonts w:ascii="Times New Roman" w:hAnsi="Times New Roman" w:cs="Times New Roman"/>
          <w:sz w:val="24"/>
          <w:szCs w:val="24"/>
        </w:rPr>
        <w:t>y la sensibilidad a la insulina</w:t>
      </w:r>
      <w:r w:rsidR="007505AE" w:rsidRPr="00FD0159">
        <w:rPr>
          <w:rFonts w:ascii="Times New Roman" w:hAnsi="Times New Roman" w:cs="Times New Roman"/>
          <w:sz w:val="24"/>
          <w:szCs w:val="24"/>
        </w:rPr>
        <w:t xml:space="preserve"> (posiblemente debido a la </w:t>
      </w:r>
      <w:r w:rsidR="00C05687" w:rsidRPr="00FD0159">
        <w:rPr>
          <w:rFonts w:ascii="Times New Roman" w:hAnsi="Times New Roman" w:cs="Times New Roman"/>
          <w:sz w:val="24"/>
          <w:szCs w:val="24"/>
        </w:rPr>
        <w:t xml:space="preserve">mayor </w:t>
      </w:r>
      <w:r w:rsidR="007505AE" w:rsidRPr="00FD0159">
        <w:rPr>
          <w:rFonts w:ascii="Times New Roman" w:hAnsi="Times New Roman" w:cs="Times New Roman"/>
          <w:sz w:val="24"/>
          <w:szCs w:val="24"/>
        </w:rPr>
        <w:t>oxidación de triglicéridos en el interior de la célula</w:t>
      </w:r>
      <w:r w:rsidR="00C05687" w:rsidRPr="00FD0159">
        <w:rPr>
          <w:rFonts w:ascii="Times New Roman" w:hAnsi="Times New Roman" w:cs="Times New Roman"/>
          <w:sz w:val="24"/>
          <w:szCs w:val="24"/>
        </w:rPr>
        <w:t xml:space="preserve">, entre otras </w:t>
      </w:r>
      <w:r w:rsidR="00B05C30" w:rsidRPr="00FD0159">
        <w:rPr>
          <w:rFonts w:ascii="Times New Roman" w:hAnsi="Times New Roman" w:cs="Times New Roman"/>
          <w:sz w:val="24"/>
          <w:szCs w:val="24"/>
        </w:rPr>
        <w:t>causas</w:t>
      </w:r>
      <w:r w:rsidR="00C05687" w:rsidRPr="00FD0159">
        <w:rPr>
          <w:rFonts w:ascii="Times New Roman" w:hAnsi="Times New Roman" w:cs="Times New Roman"/>
          <w:sz w:val="24"/>
          <w:szCs w:val="24"/>
        </w:rPr>
        <w:t xml:space="preserve"> </w:t>
      </w:r>
      <w:r w:rsidR="00B05C30" w:rsidRPr="00FD0159">
        <w:rPr>
          <w:rFonts w:ascii="Times New Roman" w:hAnsi="Times New Roman" w:cs="Times New Roman"/>
          <w:sz w:val="24"/>
          <w:szCs w:val="24"/>
        </w:rPr>
        <w:t>gracias</w:t>
      </w:r>
      <w:r w:rsidR="00C05687" w:rsidRPr="00FD0159">
        <w:rPr>
          <w:rFonts w:ascii="Times New Roman" w:hAnsi="Times New Roman" w:cs="Times New Roman"/>
          <w:sz w:val="24"/>
          <w:szCs w:val="24"/>
        </w:rPr>
        <w:t xml:space="preserve"> a un aumento de la actividad de AMP</w:t>
      </w:r>
      <w:r w:rsidR="00995F87" w:rsidRPr="00FD0159">
        <w:rPr>
          <w:rFonts w:ascii="Times New Roman" w:hAnsi="Times New Roman" w:cs="Times New Roman"/>
          <w:sz w:val="24"/>
          <w:szCs w:val="24"/>
        </w:rPr>
        <w:t>K</w:t>
      </w:r>
      <w:r w:rsidR="00107363" w:rsidRPr="00FD0159">
        <w:rPr>
          <w:rFonts w:ascii="Times New Roman" w:hAnsi="Times New Roman" w:cs="Times New Roman"/>
          <w:sz w:val="24"/>
          <w:szCs w:val="24"/>
        </w:rPr>
        <w:t xml:space="preserve"> o proteína quinasa activada por AMP</w:t>
      </w:r>
      <w:r w:rsidR="00803DCA" w:rsidRPr="00FD0159">
        <w:rPr>
          <w:rFonts w:ascii="Times New Roman" w:hAnsi="Times New Roman" w:cs="Times New Roman"/>
          <w:sz w:val="24"/>
          <w:szCs w:val="24"/>
        </w:rPr>
        <w:t xml:space="preserve"> y al aumento de la biogénesis mitocondrial</w:t>
      </w:r>
      <w:r w:rsidR="007505AE" w:rsidRPr="00FD0159">
        <w:rPr>
          <w:rFonts w:ascii="Times New Roman" w:hAnsi="Times New Roman" w:cs="Times New Roman"/>
          <w:sz w:val="24"/>
          <w:szCs w:val="24"/>
        </w:rPr>
        <w:t>)</w:t>
      </w:r>
      <w:r w:rsidR="00787774" w:rsidRPr="00FD0159">
        <w:rPr>
          <w:rFonts w:ascii="Times New Roman" w:hAnsi="Times New Roman" w:cs="Times New Roman"/>
          <w:sz w:val="24"/>
          <w:szCs w:val="24"/>
        </w:rPr>
        <w:t xml:space="preserve"> y la reducción de la HbA1c, la masa grasa y el riesgo cardiovascular</w:t>
      </w:r>
      <w:r w:rsidRPr="00FD0159">
        <w:rPr>
          <w:rFonts w:ascii="Times New Roman" w:hAnsi="Times New Roman" w:cs="Times New Roman"/>
          <w:sz w:val="24"/>
          <w:szCs w:val="24"/>
        </w:rPr>
        <w:t>. Por</w:t>
      </w:r>
      <w:r w:rsidR="008B73EC"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otro lado, el ejercicio de fuerza muscular </w:t>
      </w:r>
      <w:r w:rsidR="00D739B2" w:rsidRPr="00FD0159">
        <w:rPr>
          <w:rFonts w:ascii="Times New Roman" w:hAnsi="Times New Roman" w:cs="Times New Roman"/>
          <w:sz w:val="24"/>
          <w:szCs w:val="24"/>
        </w:rPr>
        <w:t xml:space="preserve">(ejercicios contra resistencia) </w:t>
      </w:r>
      <w:r w:rsidRPr="00FD0159">
        <w:rPr>
          <w:rFonts w:ascii="Times New Roman" w:hAnsi="Times New Roman" w:cs="Times New Roman"/>
          <w:sz w:val="24"/>
          <w:szCs w:val="24"/>
        </w:rPr>
        <w:t xml:space="preserve">se relaciona con la mejora de la </w:t>
      </w:r>
      <w:r w:rsidR="000134B8" w:rsidRPr="00FD0159">
        <w:rPr>
          <w:rFonts w:ascii="Times New Roman" w:hAnsi="Times New Roman" w:cs="Times New Roman"/>
          <w:sz w:val="24"/>
          <w:szCs w:val="24"/>
        </w:rPr>
        <w:t>tolerancia a</w:t>
      </w:r>
      <w:r w:rsidR="008B73EC" w:rsidRPr="00FD0159">
        <w:rPr>
          <w:rFonts w:ascii="Times New Roman" w:hAnsi="Times New Roman" w:cs="Times New Roman"/>
          <w:sz w:val="24"/>
          <w:szCs w:val="24"/>
        </w:rPr>
        <w:t xml:space="preserve"> </w:t>
      </w:r>
      <w:r w:rsidR="000134B8" w:rsidRPr="00FD0159">
        <w:rPr>
          <w:rFonts w:ascii="Times New Roman" w:hAnsi="Times New Roman" w:cs="Times New Roman"/>
          <w:sz w:val="24"/>
          <w:szCs w:val="24"/>
        </w:rPr>
        <w:t>la glucosa y la</w:t>
      </w:r>
      <w:r w:rsidR="008B73EC" w:rsidRPr="00FD0159">
        <w:rPr>
          <w:rFonts w:ascii="Times New Roman" w:hAnsi="Times New Roman" w:cs="Times New Roman"/>
          <w:sz w:val="24"/>
          <w:szCs w:val="24"/>
        </w:rPr>
        <w:t xml:space="preserve"> </w:t>
      </w:r>
      <w:r w:rsidRPr="00FD0159">
        <w:rPr>
          <w:rFonts w:ascii="Times New Roman" w:hAnsi="Times New Roman" w:cs="Times New Roman"/>
          <w:sz w:val="24"/>
          <w:szCs w:val="24"/>
        </w:rPr>
        <w:t>sensibilidad a la insulina (</w:t>
      </w:r>
      <w:r w:rsidR="001D4FF2" w:rsidRPr="00FD0159">
        <w:rPr>
          <w:rFonts w:ascii="Times New Roman" w:hAnsi="Times New Roman" w:cs="Times New Roman"/>
          <w:sz w:val="24"/>
          <w:szCs w:val="24"/>
        </w:rPr>
        <w:t xml:space="preserve">debido a una normalización de la </w:t>
      </w:r>
      <w:r w:rsidRPr="00FD0159">
        <w:rPr>
          <w:rFonts w:ascii="Times New Roman" w:hAnsi="Times New Roman" w:cs="Times New Roman"/>
          <w:sz w:val="24"/>
          <w:szCs w:val="24"/>
        </w:rPr>
        <w:t xml:space="preserve">cascada de señalización y </w:t>
      </w:r>
      <w:r w:rsidR="001D4FF2" w:rsidRPr="00FD0159">
        <w:rPr>
          <w:rFonts w:ascii="Times New Roman" w:hAnsi="Times New Roman" w:cs="Times New Roman"/>
          <w:sz w:val="24"/>
          <w:szCs w:val="24"/>
        </w:rPr>
        <w:t xml:space="preserve">la </w:t>
      </w:r>
      <w:r w:rsidRPr="00FD0159">
        <w:rPr>
          <w:rFonts w:ascii="Times New Roman" w:hAnsi="Times New Roman" w:cs="Times New Roman"/>
          <w:sz w:val="24"/>
          <w:szCs w:val="24"/>
        </w:rPr>
        <w:t>translocación del GLUT4 a la membrana plasmática celular</w:t>
      </w:r>
      <w:r w:rsidR="001D4FF2" w:rsidRPr="00FD0159">
        <w:rPr>
          <w:rFonts w:ascii="Times New Roman" w:hAnsi="Times New Roman" w:cs="Times New Roman"/>
          <w:sz w:val="24"/>
          <w:szCs w:val="24"/>
        </w:rPr>
        <w:t>, junto con un incremento</w:t>
      </w:r>
      <w:r w:rsidR="00176715" w:rsidRPr="00FD0159">
        <w:rPr>
          <w:rFonts w:ascii="Times New Roman" w:hAnsi="Times New Roman" w:cs="Times New Roman"/>
          <w:sz w:val="24"/>
          <w:szCs w:val="24"/>
        </w:rPr>
        <w:t xml:space="preserve"> </w:t>
      </w:r>
      <w:r w:rsidR="001D4FF2" w:rsidRPr="00FD0159">
        <w:rPr>
          <w:rFonts w:ascii="Times New Roman" w:hAnsi="Times New Roman" w:cs="Times New Roman"/>
          <w:sz w:val="24"/>
          <w:szCs w:val="24"/>
        </w:rPr>
        <w:t>de</w:t>
      </w:r>
      <w:r w:rsidR="009641EB" w:rsidRPr="00FD0159">
        <w:rPr>
          <w:rFonts w:ascii="Times New Roman" w:hAnsi="Times New Roman" w:cs="Times New Roman"/>
          <w:sz w:val="24"/>
          <w:szCs w:val="24"/>
        </w:rPr>
        <w:t xml:space="preserve"> las proteínas de la cascada de señalización, como el </w:t>
      </w:r>
      <w:r w:rsidR="001D4FF2" w:rsidRPr="00FD0159">
        <w:rPr>
          <w:rFonts w:ascii="Times New Roman" w:hAnsi="Times New Roman" w:cs="Times New Roman"/>
          <w:sz w:val="24"/>
          <w:szCs w:val="24"/>
        </w:rPr>
        <w:t>GLUT4 intracelular</w:t>
      </w:r>
      <w:r w:rsidR="00B05C30" w:rsidRPr="00FD0159">
        <w:rPr>
          <w:rFonts w:ascii="Times New Roman" w:hAnsi="Times New Roman" w:cs="Times New Roman"/>
          <w:sz w:val="24"/>
          <w:szCs w:val="24"/>
        </w:rPr>
        <w:t>,</w:t>
      </w:r>
      <w:r w:rsidR="00995F87" w:rsidRPr="00FD0159">
        <w:rPr>
          <w:rFonts w:ascii="Times New Roman" w:hAnsi="Times New Roman" w:cs="Times New Roman"/>
          <w:sz w:val="24"/>
          <w:szCs w:val="24"/>
        </w:rPr>
        <w:t xml:space="preserve"> y el aumento de la fosforilación de </w:t>
      </w:r>
      <w:r w:rsidR="0090495E" w:rsidRPr="00FD0159">
        <w:rPr>
          <w:rFonts w:ascii="Times New Roman" w:hAnsi="Times New Roman" w:cs="Times New Roman"/>
          <w:sz w:val="24"/>
          <w:szCs w:val="24"/>
        </w:rPr>
        <w:t xml:space="preserve">proteínas fundamentales en la cascada como </w:t>
      </w:r>
      <w:r w:rsidR="00995F87" w:rsidRPr="00FD0159">
        <w:rPr>
          <w:rFonts w:ascii="Times New Roman" w:hAnsi="Times New Roman" w:cs="Times New Roman"/>
          <w:sz w:val="24"/>
          <w:szCs w:val="24"/>
        </w:rPr>
        <w:t>AS160</w:t>
      </w:r>
      <w:r w:rsidRPr="00FD0159">
        <w:rPr>
          <w:rFonts w:ascii="Times New Roman" w:hAnsi="Times New Roman" w:cs="Times New Roman"/>
          <w:sz w:val="24"/>
          <w:szCs w:val="24"/>
        </w:rPr>
        <w:t>)</w:t>
      </w:r>
      <w:r w:rsidR="00787774" w:rsidRPr="00FD0159">
        <w:rPr>
          <w:rFonts w:ascii="Times New Roman" w:hAnsi="Times New Roman" w:cs="Times New Roman"/>
          <w:sz w:val="24"/>
          <w:szCs w:val="24"/>
        </w:rPr>
        <w:t xml:space="preserve">, </w:t>
      </w:r>
      <w:r w:rsidRPr="00FD0159">
        <w:rPr>
          <w:rFonts w:ascii="Times New Roman" w:hAnsi="Times New Roman" w:cs="Times New Roman"/>
          <w:sz w:val="24"/>
          <w:szCs w:val="24"/>
        </w:rPr>
        <w:t>el aumento de la</w:t>
      </w:r>
      <w:r w:rsidR="008B73EC" w:rsidRPr="00FD0159">
        <w:rPr>
          <w:rFonts w:ascii="Times New Roman" w:hAnsi="Times New Roman" w:cs="Times New Roman"/>
          <w:sz w:val="24"/>
          <w:szCs w:val="24"/>
        </w:rPr>
        <w:t xml:space="preserve"> fuerza y la</w:t>
      </w:r>
      <w:r w:rsidRPr="00FD0159">
        <w:rPr>
          <w:rFonts w:ascii="Times New Roman" w:hAnsi="Times New Roman" w:cs="Times New Roman"/>
          <w:sz w:val="24"/>
          <w:szCs w:val="24"/>
        </w:rPr>
        <w:t xml:space="preserve"> masa magra </w:t>
      </w:r>
      <w:r w:rsidR="005F14F5" w:rsidRPr="00FD0159">
        <w:rPr>
          <w:rFonts w:ascii="Times New Roman" w:hAnsi="Times New Roman" w:cs="Times New Roman"/>
          <w:sz w:val="24"/>
          <w:szCs w:val="24"/>
        </w:rPr>
        <w:t>(debido a un aumento en la síntesis de proteínas)</w:t>
      </w:r>
      <w:r w:rsidR="0095786F" w:rsidRPr="00FD0159">
        <w:rPr>
          <w:rFonts w:ascii="Times New Roman" w:hAnsi="Times New Roman" w:cs="Times New Roman"/>
          <w:sz w:val="24"/>
          <w:szCs w:val="24"/>
        </w:rPr>
        <w:t>,</w:t>
      </w:r>
      <w:r w:rsidR="00787774" w:rsidRPr="00FD0159">
        <w:rPr>
          <w:rFonts w:ascii="Times New Roman" w:hAnsi="Times New Roman" w:cs="Times New Roman"/>
          <w:sz w:val="24"/>
          <w:szCs w:val="24"/>
        </w:rPr>
        <w:t xml:space="preserve"> la reducción de la masa grasa</w:t>
      </w:r>
      <w:r w:rsidR="0095786F" w:rsidRPr="00FD0159">
        <w:rPr>
          <w:rFonts w:ascii="Times New Roman" w:hAnsi="Times New Roman" w:cs="Times New Roman"/>
          <w:sz w:val="24"/>
          <w:szCs w:val="24"/>
        </w:rPr>
        <w:t xml:space="preserve"> y el aumento del metabolismo basal (entre otras causas debido a un aumento de la actividad de AMPK</w:t>
      </w:r>
      <w:r w:rsidR="00A16468" w:rsidRPr="00FD0159">
        <w:rPr>
          <w:rFonts w:ascii="Times New Roman" w:hAnsi="Times New Roman" w:cs="Times New Roman"/>
          <w:sz w:val="24"/>
          <w:szCs w:val="24"/>
        </w:rPr>
        <w:t>)</w:t>
      </w:r>
      <w:r w:rsidR="00690E8B" w:rsidRPr="00FD0159">
        <w:rPr>
          <w:rFonts w:ascii="Times New Roman" w:hAnsi="Times New Roman" w:cs="Times New Roman"/>
          <w:sz w:val="24"/>
          <w:szCs w:val="24"/>
        </w:rPr>
        <w:t xml:space="preserve"> </w:t>
      </w:r>
      <w:r w:rsidR="00690E8B"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36/bjsports-2016-096724","ISBN":"0026-265x","ISSN":"14730480","PMID":"28501806","abstract":"The biological responses to exercise training are complex, as almost all organs and systems are involved in interactions that result in a plethora of adaptations at the genetic, metabolic and neuromuscular levels.To provide the general practitioner and the sports medicine professionals with a basic understanding of the genetic, metabolic and neuromuscular adaptations at a cellular level that occur with aerobic and resistance exercise in subjects with type 2 diabetes.For each of the three domains (genetic, metabolic and neuromuscular), the results of the major systematic reviews and original research published in relevant journals, indexed in PubMed, were selected. Owing to limitations of space, we focused primarily on the role of skeletal muscle, given its pivotal role in mediating adaptations at all levels.Generally, training-induced adaptations in skeletal muscle are seen as changes in contractile proteins, mitochondrial function, metabolic regulation, intracellular signalling, transcriptional responses and neuromuscular modifications. The main adaptation with clinical relevance would include an improved oxidative capacity derived from aerobic training, in addition to neuromuscular remodelling derived from resistance training. Both training modalities improve insulin sensitivity and reduce cardiovascular risk.Taken together, the modifications that occur at the genetic, metabolic and neuromuscular levels, work correlatively to optimise substrate delivery, mitochondrial respiratory capacity and contractile function during exercise.","author":[{"dropping-particle":"","family":"Zanuso","given":"Silvano","non-dropping-particle":"","parse-names":false,"suffix":""},{"dropping-particle":"","family":"Sacchetti","given":"Massimo","non-dropping-particle":"","parse-names":false,"suffix":""},{"dropping-particle":"","family":"Sundberg","given":"Carl Johan","non-dropping-particle":"","parse-names":false,"suffix":""},{"dropping-particle":"","family":"Orlando","given":"Giorgio","non-dropping-particle":"","parse-names":false,"suffix":""},{"dropping-particle":"","family":"Benvenuti","given":"Paolo","non-dropping-particle":"","parse-names":false,"suffix":""},{"dropping-particle":"","family":"Balducci","given":"Stefano","non-dropping-particle":"","parse-names":false,"suffix":""}],"container-title":"British Journal of Sports Medicine","id":"ITEM-1","issued":{"date-parts":[["2017"]]},"title":"Exercise in type 2 diabetes: Genetic, metabolic and neuromuscular adaptations. A review of the evidence","type":"article"},"uris":["http://www.mendeley.com/documents/?uuid=62ee2a8a-20f1-49a7-9c58-933b82dffa0e"]}],"mendeley":{"formattedCitation":"(Zanuso et al., 2017)","plainTextFormattedCitation":"(Zanuso et al., 2017)","previouslyFormattedCitation":"(9)"},"properties":{"noteIndex":0},"schema":"https://github.com/citation-style-language/schema/raw/master/csl-citation.json"}</w:instrText>
      </w:r>
      <w:r w:rsidR="00690E8B"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Zanuso et al., 2017)</w:t>
      </w:r>
      <w:r w:rsidR="00690E8B" w:rsidRPr="00FD0159">
        <w:rPr>
          <w:rFonts w:ascii="Times New Roman" w:hAnsi="Times New Roman" w:cs="Times New Roman"/>
          <w:sz w:val="24"/>
          <w:szCs w:val="24"/>
        </w:rPr>
        <w:fldChar w:fldCharType="end"/>
      </w:r>
      <w:r w:rsidRPr="00FD0159">
        <w:rPr>
          <w:rFonts w:ascii="Times New Roman" w:hAnsi="Times New Roman" w:cs="Times New Roman"/>
          <w:sz w:val="24"/>
          <w:szCs w:val="24"/>
        </w:rPr>
        <w:t>.</w:t>
      </w:r>
      <w:r w:rsidR="00A16468" w:rsidRPr="00FD0159">
        <w:rPr>
          <w:rFonts w:ascii="Times New Roman" w:hAnsi="Times New Roman" w:cs="Times New Roman"/>
          <w:sz w:val="24"/>
          <w:szCs w:val="24"/>
        </w:rPr>
        <w:t xml:space="preserve"> </w:t>
      </w:r>
    </w:p>
    <w:p w14:paraId="58179171" w14:textId="415D89FD" w:rsidR="005F3F1C" w:rsidRPr="00FD0159" w:rsidRDefault="005B00D5"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Por</w:t>
      </w:r>
      <w:r w:rsidR="00A16468" w:rsidRPr="00FD0159">
        <w:rPr>
          <w:rFonts w:ascii="Times New Roman" w:hAnsi="Times New Roman" w:cs="Times New Roman"/>
          <w:sz w:val="24"/>
          <w:szCs w:val="24"/>
        </w:rPr>
        <w:t xml:space="preserve"> </w:t>
      </w:r>
      <w:r w:rsidRPr="00FD0159">
        <w:rPr>
          <w:rFonts w:ascii="Times New Roman" w:hAnsi="Times New Roman" w:cs="Times New Roman"/>
          <w:sz w:val="24"/>
          <w:szCs w:val="24"/>
        </w:rPr>
        <w:t>consiguiente, el ejercicio de fuerza</w:t>
      </w:r>
      <w:r w:rsidR="00107363" w:rsidRPr="00FD0159">
        <w:rPr>
          <w:rFonts w:ascii="Times New Roman" w:hAnsi="Times New Roman" w:cs="Times New Roman"/>
          <w:sz w:val="24"/>
          <w:szCs w:val="24"/>
        </w:rPr>
        <w:t xml:space="preserve"> </w:t>
      </w:r>
      <w:r w:rsidRPr="00FD0159">
        <w:rPr>
          <w:rFonts w:ascii="Times New Roman" w:hAnsi="Times New Roman" w:cs="Times New Roman"/>
          <w:sz w:val="24"/>
          <w:szCs w:val="24"/>
        </w:rPr>
        <w:t>y potencia muscular es una estrategia muy efectiva de tratamiento de la neuropatía periférica diabética</w:t>
      </w:r>
      <w:r w:rsidR="009641EB" w:rsidRPr="00FD0159">
        <w:rPr>
          <w:rFonts w:ascii="Times New Roman" w:hAnsi="Times New Roman" w:cs="Times New Roman"/>
          <w:sz w:val="24"/>
          <w:szCs w:val="24"/>
        </w:rPr>
        <w:t xml:space="preserve"> (daño de los nervios periféricos que afecta principalmente a las piernas y a los pies)</w:t>
      </w:r>
      <w:r w:rsidR="00787774" w:rsidRPr="00FD0159">
        <w:rPr>
          <w:rFonts w:ascii="Times New Roman" w:hAnsi="Times New Roman" w:cs="Times New Roman"/>
          <w:sz w:val="24"/>
          <w:szCs w:val="24"/>
        </w:rPr>
        <w:t>,</w:t>
      </w:r>
      <w:r w:rsidR="009641EB" w:rsidRPr="00FD0159">
        <w:rPr>
          <w:rFonts w:ascii="Times New Roman" w:hAnsi="Times New Roman" w:cs="Times New Roman"/>
          <w:sz w:val="24"/>
          <w:szCs w:val="24"/>
        </w:rPr>
        <w:t xml:space="preserve"> </w:t>
      </w:r>
      <w:r w:rsidR="00787774" w:rsidRPr="00FD0159">
        <w:rPr>
          <w:rFonts w:ascii="Times New Roman" w:hAnsi="Times New Roman" w:cs="Times New Roman"/>
          <w:sz w:val="24"/>
          <w:szCs w:val="24"/>
        </w:rPr>
        <w:t xml:space="preserve">ya que reduce la pérdida de axones motores y </w:t>
      </w:r>
      <w:r w:rsidR="00A16468" w:rsidRPr="00FD0159">
        <w:rPr>
          <w:rFonts w:ascii="Times New Roman" w:hAnsi="Times New Roman" w:cs="Times New Roman"/>
          <w:sz w:val="24"/>
          <w:szCs w:val="24"/>
        </w:rPr>
        <w:t xml:space="preserve">frena </w:t>
      </w:r>
      <w:r w:rsidR="00787774" w:rsidRPr="00FD0159">
        <w:rPr>
          <w:rFonts w:ascii="Times New Roman" w:hAnsi="Times New Roman" w:cs="Times New Roman"/>
          <w:sz w:val="24"/>
          <w:szCs w:val="24"/>
        </w:rPr>
        <w:t>los cambio</w:t>
      </w:r>
      <w:r w:rsidR="00A16468" w:rsidRPr="00FD0159">
        <w:rPr>
          <w:rFonts w:ascii="Times New Roman" w:hAnsi="Times New Roman" w:cs="Times New Roman"/>
          <w:sz w:val="24"/>
          <w:szCs w:val="24"/>
        </w:rPr>
        <w:t>s</w:t>
      </w:r>
      <w:r w:rsidR="00787774" w:rsidRPr="00FD0159">
        <w:rPr>
          <w:rFonts w:ascii="Times New Roman" w:hAnsi="Times New Roman" w:cs="Times New Roman"/>
          <w:sz w:val="24"/>
          <w:szCs w:val="24"/>
        </w:rPr>
        <w:t xml:space="preserve"> estructurales de las </w:t>
      </w:r>
      <w:r w:rsidR="009641EB" w:rsidRPr="00FD0159">
        <w:rPr>
          <w:rFonts w:ascii="Times New Roman" w:hAnsi="Times New Roman" w:cs="Times New Roman"/>
          <w:sz w:val="24"/>
          <w:szCs w:val="24"/>
        </w:rPr>
        <w:t xml:space="preserve">fibras </w:t>
      </w:r>
      <w:r w:rsidR="00787774" w:rsidRPr="00FD0159">
        <w:rPr>
          <w:rFonts w:ascii="Times New Roman" w:hAnsi="Times New Roman" w:cs="Times New Roman"/>
          <w:sz w:val="24"/>
          <w:szCs w:val="24"/>
        </w:rPr>
        <w:t>musculares</w:t>
      </w:r>
      <w:r w:rsidRPr="00FD0159">
        <w:rPr>
          <w:rFonts w:ascii="Times New Roman" w:hAnsi="Times New Roman" w:cs="Times New Roman"/>
          <w:sz w:val="24"/>
          <w:szCs w:val="24"/>
        </w:rPr>
        <w:t>.</w:t>
      </w:r>
      <w:r w:rsidR="007505AE"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No</w:t>
      </w:r>
      <w:r w:rsidR="001573AD"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obstante, cuando se combina</w:t>
      </w:r>
      <w:r w:rsidR="00BE1E27" w:rsidRPr="00FD0159">
        <w:rPr>
          <w:rFonts w:ascii="Times New Roman" w:hAnsi="Times New Roman" w:cs="Times New Roman"/>
          <w:sz w:val="24"/>
          <w:szCs w:val="24"/>
        </w:rPr>
        <w:t>n</w:t>
      </w:r>
      <w:r w:rsidR="002F5073" w:rsidRPr="00FD0159">
        <w:rPr>
          <w:rFonts w:ascii="Times New Roman" w:hAnsi="Times New Roman" w:cs="Times New Roman"/>
          <w:sz w:val="24"/>
          <w:szCs w:val="24"/>
        </w:rPr>
        <w:t xml:space="preserve"> el ejercicio aeróbico </w:t>
      </w:r>
      <w:r w:rsidR="00BE1E27" w:rsidRPr="00FD0159">
        <w:rPr>
          <w:rFonts w:ascii="Times New Roman" w:hAnsi="Times New Roman" w:cs="Times New Roman"/>
          <w:sz w:val="24"/>
          <w:szCs w:val="24"/>
        </w:rPr>
        <w:t>y</w:t>
      </w:r>
      <w:r w:rsidR="002F5073" w:rsidRPr="00FD0159">
        <w:rPr>
          <w:rFonts w:ascii="Times New Roman" w:hAnsi="Times New Roman" w:cs="Times New Roman"/>
          <w:sz w:val="24"/>
          <w:szCs w:val="24"/>
        </w:rPr>
        <w:t xml:space="preserve"> el</w:t>
      </w:r>
      <w:r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ejercicio de fuerza los</w:t>
      </w:r>
      <w:r w:rsidR="00BE1E27"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beneficios en cuanto al control glucémico son mayores que cuando se</w:t>
      </w:r>
      <w:r w:rsidR="00176715" w:rsidRPr="00FD0159">
        <w:rPr>
          <w:rFonts w:ascii="Times New Roman" w:hAnsi="Times New Roman" w:cs="Times New Roman"/>
          <w:sz w:val="24"/>
          <w:szCs w:val="24"/>
        </w:rPr>
        <w:t xml:space="preserve"> </w:t>
      </w:r>
      <w:r w:rsidR="002F5073" w:rsidRPr="00FD0159">
        <w:rPr>
          <w:rFonts w:ascii="Times New Roman" w:hAnsi="Times New Roman" w:cs="Times New Roman"/>
          <w:sz w:val="24"/>
          <w:szCs w:val="24"/>
        </w:rPr>
        <w:t>trabajan la fuerza y la capacidad aeróbica de forma aislada</w:t>
      </w:r>
      <w:r w:rsidR="00176715" w:rsidRPr="00FD0159">
        <w:rPr>
          <w:rFonts w:ascii="Times New Roman" w:hAnsi="Times New Roman" w:cs="Times New Roman"/>
          <w:sz w:val="24"/>
          <w:szCs w:val="24"/>
        </w:rPr>
        <w:t xml:space="preserve"> </w:t>
      </w:r>
      <w:r w:rsidR="00690E8B"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36/bjsports-2016-096724","ISBN":"0026-265x","ISSN":"14730480","PMID":"28501806","abstract":"The biological responses to exercise training are complex, as almost all organs and systems are involved in interactions that result in a plethora of adaptations at the genetic, metabolic and neuromuscular levels.To provide the general practitioner and the sports medicine professionals with a basic understanding of the genetic, metabolic and neuromuscular adaptations at a cellular level that occur with aerobic and resistance exercise in subjects with type 2 diabetes.For each of the three domains (genetic, metabolic and neuromuscular), the results of the major systematic reviews and original research published in relevant journals, indexed in PubMed, were selected. Owing to limitations of space, we focused primarily on the role of skeletal muscle, given its pivotal role in mediating adaptations at all levels.Generally, training-induced adaptations in skeletal muscle are seen as changes in contractile proteins, mitochondrial function, metabolic regulation, intracellular signalling, transcriptional responses and neuromuscular modifications. The main adaptation with clinical relevance would include an improved oxidative capacity derived from aerobic training, in addition to neuromuscular remodelling derived from resistance training. Both training modalities improve insulin sensitivity and reduce cardiovascular risk.Taken together, the modifications that occur at the genetic, metabolic and neuromuscular levels, work correlatively to optimise substrate delivery, mitochondrial respiratory capacity and contractile function during exercise.","author":[{"dropping-particle":"","family":"Zanuso","given":"Silvano","non-dropping-particle":"","parse-names":false,"suffix":""},{"dropping-particle":"","family":"Sacchetti","given":"Massimo","non-dropping-particle":"","parse-names":false,"suffix":""},{"dropping-particle":"","family":"Sundberg","given":"Carl Johan","non-dropping-particle":"","parse-names":false,"suffix":""},{"dropping-particle":"","family":"Orlando","given":"Giorgio","non-dropping-particle":"","parse-names":false,"suffix":""},{"dropping-particle":"","family":"Benvenuti","given":"Paolo","non-dropping-particle":"","parse-names":false,"suffix":""},{"dropping-particle":"","family":"Balducci","given":"Stefano","non-dropping-particle":"","parse-names":false,"suffix":""}],"container-title":"British Journal of Sports Medicine","id":"ITEM-1","issued":{"date-parts":[["2017"]]},"title":"Exercise in type 2 diabetes: Genetic, metabolic and neuromuscular adaptations. A review of the evidence","type":"article"},"uris":["http://www.mendeley.com/documents/?uuid=62ee2a8a-20f1-49a7-9c58-933b82dffa0e"]}],"mendeley":{"formattedCitation":"(Zanuso et al., 2017)","plainTextFormattedCitation":"(Zanuso et al., 2017)","previouslyFormattedCitation":"(9)"},"properties":{"noteIndex":0},"schema":"https://github.com/citation-style-language/schema/raw/master/csl-citation.json"}</w:instrText>
      </w:r>
      <w:r w:rsidR="00690E8B"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Zanuso et al., 2017)</w:t>
      </w:r>
      <w:r w:rsidR="00690E8B" w:rsidRPr="00FD0159">
        <w:rPr>
          <w:rFonts w:ascii="Times New Roman" w:hAnsi="Times New Roman" w:cs="Times New Roman"/>
          <w:sz w:val="24"/>
          <w:szCs w:val="24"/>
        </w:rPr>
        <w:fldChar w:fldCharType="end"/>
      </w:r>
      <w:r w:rsidR="002F5073" w:rsidRPr="00FD0159">
        <w:rPr>
          <w:rFonts w:ascii="Times New Roman" w:hAnsi="Times New Roman" w:cs="Times New Roman"/>
          <w:sz w:val="24"/>
          <w:szCs w:val="24"/>
        </w:rPr>
        <w:t>.</w:t>
      </w:r>
      <w:r w:rsidR="007505AE" w:rsidRPr="00FD0159">
        <w:rPr>
          <w:rFonts w:ascii="Times New Roman" w:hAnsi="Times New Roman" w:cs="Times New Roman"/>
          <w:sz w:val="24"/>
          <w:szCs w:val="24"/>
        </w:rPr>
        <w:t xml:space="preserve"> </w:t>
      </w:r>
    </w:p>
    <w:p w14:paraId="47471BA2" w14:textId="3C9B810B" w:rsidR="00910337" w:rsidRPr="00FD0159" w:rsidRDefault="00027AEF"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Por lo tanto, se hace</w:t>
      </w:r>
      <w:r w:rsidR="00787774"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evidente que el ejercicio </w:t>
      </w:r>
      <w:r w:rsidR="00CC067C" w:rsidRPr="00FD0159">
        <w:rPr>
          <w:rFonts w:ascii="Times New Roman" w:hAnsi="Times New Roman" w:cs="Times New Roman"/>
          <w:sz w:val="24"/>
          <w:szCs w:val="24"/>
        </w:rPr>
        <w:t xml:space="preserve">combinado </w:t>
      </w:r>
      <w:r w:rsidRPr="00FD0159">
        <w:rPr>
          <w:rFonts w:ascii="Times New Roman" w:hAnsi="Times New Roman" w:cs="Times New Roman"/>
          <w:sz w:val="24"/>
          <w:szCs w:val="24"/>
        </w:rPr>
        <w:t>debe ser una parte fundamental</w:t>
      </w:r>
      <w:r w:rsidR="00CC067C" w:rsidRPr="00FD0159">
        <w:rPr>
          <w:rFonts w:ascii="Times New Roman" w:hAnsi="Times New Roman" w:cs="Times New Roman"/>
          <w:sz w:val="24"/>
          <w:szCs w:val="24"/>
        </w:rPr>
        <w:t xml:space="preserve"> de la </w:t>
      </w:r>
      <w:r w:rsidRPr="00FD0159">
        <w:rPr>
          <w:rFonts w:ascii="Times New Roman" w:hAnsi="Times New Roman" w:cs="Times New Roman"/>
          <w:sz w:val="24"/>
          <w:szCs w:val="24"/>
        </w:rPr>
        <w:t>vida de las personas con</w:t>
      </w:r>
      <w:r w:rsidR="00CC067C" w:rsidRPr="00FD0159">
        <w:rPr>
          <w:rFonts w:ascii="Times New Roman" w:hAnsi="Times New Roman" w:cs="Times New Roman"/>
          <w:sz w:val="24"/>
          <w:szCs w:val="24"/>
        </w:rPr>
        <w:t xml:space="preserve"> </w:t>
      </w:r>
      <w:r w:rsidRPr="00FD0159">
        <w:rPr>
          <w:rFonts w:ascii="Times New Roman" w:hAnsi="Times New Roman" w:cs="Times New Roman"/>
          <w:sz w:val="24"/>
          <w:szCs w:val="24"/>
        </w:rPr>
        <w:t>DMT2</w:t>
      </w:r>
      <w:r w:rsidR="004C50D0" w:rsidRPr="00FD0159">
        <w:rPr>
          <w:rFonts w:ascii="Times New Roman" w:hAnsi="Times New Roman" w:cs="Times New Roman"/>
          <w:sz w:val="24"/>
          <w:szCs w:val="24"/>
        </w:rPr>
        <w:t xml:space="preserve"> </w:t>
      </w:r>
      <w:r w:rsidR="00D256FC" w:rsidRPr="00FD0159">
        <w:rPr>
          <w:rFonts w:ascii="Times New Roman" w:hAnsi="Times New Roman" w:cs="Times New Roman"/>
          <w:sz w:val="24"/>
          <w:szCs w:val="24"/>
        </w:rPr>
        <w:t xml:space="preserve">y prediabetes </w:t>
      </w:r>
      <w:r w:rsidR="004C50D0" w:rsidRPr="00FD0159">
        <w:rPr>
          <w:rFonts w:ascii="Times New Roman" w:hAnsi="Times New Roman" w:cs="Times New Roman"/>
          <w:sz w:val="24"/>
          <w:szCs w:val="24"/>
        </w:rPr>
        <w:t>y</w:t>
      </w:r>
      <w:r w:rsidR="00910337" w:rsidRPr="00FD0159">
        <w:rPr>
          <w:rFonts w:ascii="Times New Roman" w:hAnsi="Times New Roman" w:cs="Times New Roman"/>
          <w:sz w:val="24"/>
          <w:szCs w:val="24"/>
        </w:rPr>
        <w:t xml:space="preserve"> </w:t>
      </w:r>
      <w:r w:rsidR="004C50D0" w:rsidRPr="00FD0159">
        <w:rPr>
          <w:rFonts w:ascii="Times New Roman" w:hAnsi="Times New Roman" w:cs="Times New Roman"/>
          <w:sz w:val="24"/>
          <w:szCs w:val="24"/>
        </w:rPr>
        <w:t xml:space="preserve">también de las personas sanas, ya que la inactividad física </w:t>
      </w:r>
      <w:r w:rsidR="00910337" w:rsidRPr="00FD0159">
        <w:rPr>
          <w:rFonts w:ascii="Times New Roman" w:hAnsi="Times New Roman" w:cs="Times New Roman"/>
          <w:sz w:val="24"/>
          <w:szCs w:val="24"/>
        </w:rPr>
        <w:t xml:space="preserve">y el sedentarismo </w:t>
      </w:r>
      <w:r w:rsidR="004C50D0" w:rsidRPr="00FD0159">
        <w:rPr>
          <w:rFonts w:ascii="Times New Roman" w:hAnsi="Times New Roman" w:cs="Times New Roman"/>
          <w:sz w:val="24"/>
          <w:szCs w:val="24"/>
        </w:rPr>
        <w:t>está</w:t>
      </w:r>
      <w:r w:rsidR="00910337" w:rsidRPr="00FD0159">
        <w:rPr>
          <w:rFonts w:ascii="Times New Roman" w:hAnsi="Times New Roman" w:cs="Times New Roman"/>
          <w:sz w:val="24"/>
          <w:szCs w:val="24"/>
        </w:rPr>
        <w:t xml:space="preserve">n relacionados con un aumento del riesgo de padecer </w:t>
      </w:r>
      <w:r w:rsidR="004C50D0" w:rsidRPr="00FD0159">
        <w:rPr>
          <w:rFonts w:ascii="Times New Roman" w:hAnsi="Times New Roman" w:cs="Times New Roman"/>
          <w:sz w:val="24"/>
          <w:szCs w:val="24"/>
        </w:rPr>
        <w:t xml:space="preserve">DMT2 </w:t>
      </w:r>
      <w:r w:rsidR="00910337" w:rsidRPr="00FD0159">
        <w:rPr>
          <w:rFonts w:ascii="Times New Roman" w:hAnsi="Times New Roman" w:cs="Times New Roman"/>
          <w:sz w:val="24"/>
          <w:szCs w:val="24"/>
        </w:rPr>
        <w:t>o</w:t>
      </w:r>
      <w:r w:rsidR="004C50D0" w:rsidRPr="00FD0159">
        <w:rPr>
          <w:rFonts w:ascii="Times New Roman" w:hAnsi="Times New Roman" w:cs="Times New Roman"/>
          <w:sz w:val="24"/>
          <w:szCs w:val="24"/>
        </w:rPr>
        <w:t xml:space="preserve"> prediabetes, por lo que</w:t>
      </w:r>
      <w:r w:rsidR="00910337" w:rsidRPr="00FD0159">
        <w:rPr>
          <w:rFonts w:ascii="Times New Roman" w:hAnsi="Times New Roman" w:cs="Times New Roman"/>
          <w:sz w:val="24"/>
          <w:szCs w:val="24"/>
        </w:rPr>
        <w:t xml:space="preserve"> </w:t>
      </w:r>
      <w:r w:rsidR="004C50D0" w:rsidRPr="00FD0159">
        <w:rPr>
          <w:rFonts w:ascii="Times New Roman" w:hAnsi="Times New Roman" w:cs="Times New Roman"/>
          <w:sz w:val="24"/>
          <w:szCs w:val="24"/>
        </w:rPr>
        <w:t>la actividad física y el ejercicio juegan un papel crucial en la prevención</w:t>
      </w:r>
      <w:r w:rsidR="00971776" w:rsidRPr="00FD0159">
        <w:rPr>
          <w:rFonts w:ascii="Times New Roman" w:hAnsi="Times New Roman" w:cs="Times New Roman"/>
          <w:sz w:val="24"/>
          <w:szCs w:val="24"/>
        </w:rPr>
        <w:t xml:space="preserve"> de éstas</w:t>
      </w:r>
      <w:r w:rsidR="004C50D0" w:rsidRPr="00FD0159">
        <w:rPr>
          <w:rFonts w:ascii="Times New Roman" w:hAnsi="Times New Roman" w:cs="Times New Roman"/>
          <w:sz w:val="24"/>
          <w:szCs w:val="24"/>
        </w:rPr>
        <w:t xml:space="preserve"> </w:t>
      </w:r>
      <w:r w:rsidR="00690E8B"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36/bjsports-2016-096724","ISBN":"0026-265x","ISSN":"14730480","PMID":"28501806","abstract":"The biological responses to exercise training are complex, as almost all organs and systems are involved in interactions that result in a plethora of adaptations at the genetic, metabolic and neuromuscular levels.To provide the general practitioner and the sports medicine professionals with a basic understanding of the genetic, metabolic and neuromuscular adaptations at a cellular level that occur with aerobic and resistance exercise in subjects with type 2 diabetes.For each of the three domains (genetic, metabolic and neuromuscular), the results of the major systematic reviews and original research published in relevant journals, indexed in PubMed, were selected. Owing to limitations of space, we focused primarily on the role of skeletal muscle, given its pivotal role in mediating adaptations at all levels.Generally, training-induced adaptations in skeletal muscle are seen as changes in contractile proteins, mitochondrial function, metabolic regulation, intracellular signalling, transcriptional responses and neuromuscular modifications. The main adaptation with clinical relevance would include an improved oxidative capacity derived from aerobic training, in addition to neuromuscular remodelling derived from resistance training. Both training modalities improve insulin sensitivity and reduce cardiovascular risk.Taken together, the modifications that occur at the genetic, metabolic and neuromuscular levels, work correlatively to optimise substrate delivery, mitochondrial respiratory capacity and contractile function during exercise.","author":[{"dropping-particle":"","family":"Zanuso","given":"Silvano","non-dropping-particle":"","parse-names":false,"suffix":""},{"dropping-particle":"","family":"Sacchetti","given":"Massimo","non-dropping-particle":"","parse-names":false,"suffix":""},{"dropping-particle":"","family":"Sundberg","given":"Carl Johan","non-dropping-particle":"","parse-names":false,"suffix":""},{"dropping-particle":"","family":"Orlando","given":"Giorgio","non-dropping-particle":"","parse-names":false,"suffix":""},{"dropping-particle":"","family":"Benvenuti","given":"Paolo","non-dropping-particle":"","parse-names":false,"suffix":""},{"dropping-particle":"","family":"Balducci","given":"Stefano","non-dropping-particle":"","parse-names":false,"suffix":""}],"container-title":"British Journal of Sports Medicine","id":"ITEM-1","issued":{"date-parts":[["2017"]]},"title":"Exercise in type 2 diabetes: Genetic, metabolic and neuromuscular adaptations. A review of the evidence","type":"article"},"uris":["http://www.mendeley.com/documents/?uuid=62ee2a8a-20f1-49a7-9c58-933b82dffa0e"]}],"mendeley":{"formattedCitation":"(Zanuso et al., 2017)","plainTextFormattedCitation":"(Zanuso et al., 2017)","previouslyFormattedCitation":"(9)"},"properties":{"noteIndex":0},"schema":"https://github.com/citation-style-language/schema/raw/master/csl-citation.json"}</w:instrText>
      </w:r>
      <w:r w:rsidR="00690E8B"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Zanuso et al., 2017)</w:t>
      </w:r>
      <w:r w:rsidR="00690E8B" w:rsidRPr="00FD0159">
        <w:rPr>
          <w:rFonts w:ascii="Times New Roman" w:hAnsi="Times New Roman" w:cs="Times New Roman"/>
          <w:sz w:val="24"/>
          <w:szCs w:val="24"/>
        </w:rPr>
        <w:fldChar w:fldCharType="end"/>
      </w:r>
      <w:r w:rsidR="007505AE" w:rsidRPr="00FD0159">
        <w:rPr>
          <w:rFonts w:ascii="Times New Roman" w:hAnsi="Times New Roman" w:cs="Times New Roman"/>
          <w:sz w:val="24"/>
          <w:szCs w:val="24"/>
        </w:rPr>
        <w:t>.</w:t>
      </w:r>
    </w:p>
    <w:p w14:paraId="1198A9C2" w14:textId="7B9A9A89" w:rsidR="00FA7E62" w:rsidRPr="00FD0159" w:rsidRDefault="00931B25" w:rsidP="000D2B6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Sin embargo, con frecuencia se presentan problemas o barreras para practicar ejercicio, siendo el más común la falta de tiempo debido a la carga familiar y laboral. Estos problemas se acentúan más en sujetos con DMT2 ya que en muchas ocasiones sienten rechazo hacia la práctica de ejercicio por miedo a sufrir accidentes como hipoglucemias, mareos o bajadas de tensión. No obstante, el actual auge de eficientes métodos de entrenamiento como el </w:t>
      </w:r>
      <w:r w:rsidR="00C971DD" w:rsidRPr="00FD0159">
        <w:rPr>
          <w:rFonts w:ascii="Times New Roman" w:hAnsi="Times New Roman" w:cs="Times New Roman"/>
          <w:sz w:val="24"/>
          <w:szCs w:val="24"/>
        </w:rPr>
        <w:t>Entrenamiento Interválico de Alta Intensidad (</w:t>
      </w:r>
      <w:r w:rsidRPr="00FD0159">
        <w:rPr>
          <w:rFonts w:ascii="Times New Roman" w:hAnsi="Times New Roman" w:cs="Times New Roman"/>
          <w:sz w:val="24"/>
          <w:szCs w:val="24"/>
        </w:rPr>
        <w:t>HIIT</w:t>
      </w:r>
      <w:r w:rsidR="00C971DD" w:rsidRPr="00FD0159">
        <w:rPr>
          <w:rFonts w:ascii="Times New Roman" w:hAnsi="Times New Roman" w:cs="Times New Roman"/>
          <w:sz w:val="24"/>
          <w:szCs w:val="24"/>
        </w:rPr>
        <w:t>)</w:t>
      </w:r>
      <w:r w:rsidRPr="00FD0159">
        <w:rPr>
          <w:rFonts w:ascii="Times New Roman" w:hAnsi="Times New Roman" w:cs="Times New Roman"/>
          <w:sz w:val="24"/>
          <w:szCs w:val="24"/>
        </w:rPr>
        <w:t xml:space="preserve"> aporta una gran solución, ya que éstos brindan la posibilidad de mejorar la salud y la condición física con solo unos pocos minutos diarios de  </w:t>
      </w:r>
      <w:r w:rsidR="00FA7E62" w:rsidRPr="00FD0159">
        <w:rPr>
          <w:rFonts w:ascii="Times New Roman" w:hAnsi="Times New Roman" w:cs="Times New Roman"/>
          <w:sz w:val="24"/>
          <w:szCs w:val="24"/>
        </w:rPr>
        <w:t xml:space="preserve">entrenamiento </w:t>
      </w:r>
      <w:r w:rsidRPr="00FD0159">
        <w:rPr>
          <w:rFonts w:ascii="Times New Roman" w:hAnsi="Times New Roman" w:cs="Times New Roman"/>
          <w:sz w:val="24"/>
          <w:szCs w:val="24"/>
        </w:rPr>
        <w:t>intenso</w:t>
      </w:r>
      <w:r w:rsidR="00690E8B" w:rsidRPr="00FD0159">
        <w:rPr>
          <w:rFonts w:ascii="Times New Roman" w:hAnsi="Times New Roman" w:cs="Times New Roman"/>
          <w:sz w:val="24"/>
          <w:szCs w:val="24"/>
        </w:rPr>
        <w:t xml:space="preserve"> </w:t>
      </w:r>
      <w:r w:rsidR="00690E8B"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36/jnnp.71.5.708","ISBN":"0112-1642","ISSN":"01121642","PMID":"23832851","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 $$ \\dot{V} $$O). While use of HIT is not the only approach to improve physiological parameters and performance, there has been a growth in interest by the sport science community for characterizing training protocols that allow athletes to maintain long periods of time above 90 % of $$ \\dot{V} $$O (T@ $$ \\dot{V} $$O). In addition to T@ $$ \\dot{V} $$O,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 $$ \\dot{V} $$O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 ABSTRACT FROM AUTHOR","author":[{"dropping-particle":"","family":"Buchheit","given":"Martin","non-dropping-particle":"","parse-names":false,"suffix":""},{"dropping-particle":"","family":"Laursen","given":"Paul","non-dropping-particle":"","parse-names":false,"suffix":""}],"container-title":"Sports Medicine","id":"ITEM-1","issued":{"date-parts":[["2013"]]},"title":"High-Intensity Interval Training, Solutions to the Programming Puzzle.","type":"article-journal"},"uris":["http://www.mendeley.com/documents/?uuid=1a6f359b-2284-4780-86bc-8bdfdc644ea6"]}],"mendeley":{"formattedCitation":"(Buchheit &amp; Laursen, 2013)","plainTextFormattedCitation":"(Buchheit &amp; Laursen, 2013)","previouslyFormattedCitation":"(10)"},"properties":{"noteIndex":0},"schema":"https://github.com/citation-style-language/schema/raw/master/csl-citation.json"}</w:instrText>
      </w:r>
      <w:r w:rsidR="00690E8B"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Buchheit &amp; Laursen, 2013)</w:t>
      </w:r>
      <w:r w:rsidR="00690E8B" w:rsidRPr="00FD0159">
        <w:rPr>
          <w:rFonts w:ascii="Times New Roman" w:hAnsi="Times New Roman" w:cs="Times New Roman"/>
          <w:sz w:val="24"/>
          <w:szCs w:val="24"/>
        </w:rPr>
        <w:fldChar w:fldCharType="end"/>
      </w:r>
      <w:r w:rsidR="00690E8B" w:rsidRPr="00FD0159">
        <w:rPr>
          <w:rFonts w:ascii="Times New Roman" w:hAnsi="Times New Roman" w:cs="Times New Roman"/>
          <w:sz w:val="24"/>
          <w:szCs w:val="24"/>
        </w:rPr>
        <w:t>.</w:t>
      </w:r>
    </w:p>
    <w:p w14:paraId="4C5BF372" w14:textId="47FF94FF" w:rsidR="005C6D91" w:rsidRPr="00FD0159" w:rsidRDefault="00FA7E62" w:rsidP="000D2B6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lastRenderedPageBreak/>
        <w:t xml:space="preserve">El HIIT puede realizarse tanto en tapiz rodante como en cicloergómetro, aunque el cicloergómetro ofrece la ventaja de evitar los impactos osteoarticulares y, por tanto, puede ser más recomendable para personas </w:t>
      </w:r>
      <w:r w:rsidR="005C6D91" w:rsidRPr="00FD0159">
        <w:rPr>
          <w:rFonts w:ascii="Times New Roman" w:hAnsi="Times New Roman" w:cs="Times New Roman"/>
          <w:sz w:val="24"/>
          <w:szCs w:val="24"/>
        </w:rPr>
        <w:t>obesas</w:t>
      </w:r>
      <w:r w:rsidRPr="00FD0159">
        <w:rPr>
          <w:rFonts w:ascii="Times New Roman" w:hAnsi="Times New Roman" w:cs="Times New Roman"/>
          <w:sz w:val="24"/>
          <w:szCs w:val="24"/>
        </w:rPr>
        <w:t xml:space="preserve">. Asimismo, también puede realizarse en otros aparatos de entrenamiento como la elíptica. En lo referente a las numerosas variables que definen y determinan las adaptaciones, cabe destacar que el HIIT se basa en un entrenamiento de bajo volumen compuesto por intervalos de alta intensidad e intercalado con intervalos de recuperación de media o baja intensidad. El tiempo de trabajo, el número de intervalos, la intensidad y el tiempo de descanso variarán en función del objetivo y del nivel de condición física del participante </w:t>
      </w:r>
      <w:r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36/jnnp.71.5.708","ISBN":"0112-1642","ISSN":"01121642","PMID":"23832851","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 $$ \\dot{V} $$O). While use of HIT is not the only approach to improve physiological parameters and performance, there has been a growth in interest by the sport science community for characterizing training protocols that allow athletes to maintain long periods of time above 90 % of $$ \\dot{V} $$O (T@ $$ \\dot{V} $$O). In addition to T@ $$ \\dot{V} $$O,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 $$ \\dot{V} $$O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 ABSTRACT FROM AUTHOR","author":[{"dropping-particle":"","family":"Buchheit","given":"Martin","non-dropping-particle":"","parse-names":false,"suffix":""},{"dropping-particle":"","family":"Laursen","given":"Paul","non-dropping-particle":"","parse-names":false,"suffix":""}],"container-title":"Sports Medicine","id":"ITEM-1","issued":{"date-parts":[["2013"]]},"title":"High-Intensity Interval Training, Solutions to the Programming Puzzle.","type":"article-journal"},"uris":["http://www.mendeley.com/documents/?uuid=1a6f359b-2284-4780-86bc-8bdfdc644ea6"]}],"mendeley":{"formattedCitation":"(Buchheit &amp; Laursen, 2013)","plainTextFormattedCitation":"(Buchheit &amp; Laursen, 2013)","previouslyFormattedCitation":"(10)"},"properties":{"noteIndex":0},"schema":"https://github.com/citation-style-language/schema/raw/master/csl-citation.json"}</w:instrText>
      </w:r>
      <w:r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Buchheit &amp; Laursen, 2013)</w:t>
      </w:r>
      <w:r w:rsidRPr="00FD0159">
        <w:rPr>
          <w:rFonts w:ascii="Times New Roman" w:hAnsi="Times New Roman" w:cs="Times New Roman"/>
          <w:sz w:val="24"/>
          <w:szCs w:val="24"/>
        </w:rPr>
        <w:fldChar w:fldCharType="end"/>
      </w:r>
      <w:r w:rsidRPr="00FD0159">
        <w:rPr>
          <w:rFonts w:ascii="Times New Roman" w:hAnsi="Times New Roman" w:cs="Times New Roman"/>
          <w:sz w:val="24"/>
          <w:szCs w:val="24"/>
        </w:rPr>
        <w:t>. Por lo general, cuanto mayor sea la intensidad de los intervalos y menor sea el nivel de condición física, mayor será el tiempo de recuperación.</w:t>
      </w:r>
    </w:p>
    <w:p w14:paraId="3929280F" w14:textId="7344CF93" w:rsidR="000D2B60" w:rsidRDefault="00CA1ADA"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Por tanto, e</w:t>
      </w:r>
      <w:r w:rsidR="001C2E9C" w:rsidRPr="00FD0159">
        <w:rPr>
          <w:rFonts w:ascii="Times New Roman" w:hAnsi="Times New Roman" w:cs="Times New Roman"/>
          <w:sz w:val="24"/>
          <w:szCs w:val="24"/>
        </w:rPr>
        <w:t xml:space="preserve">l principal objetivo </w:t>
      </w:r>
      <w:r w:rsidR="0049445C" w:rsidRPr="00FD0159">
        <w:rPr>
          <w:rFonts w:ascii="Times New Roman" w:hAnsi="Times New Roman" w:cs="Times New Roman"/>
          <w:sz w:val="24"/>
          <w:szCs w:val="24"/>
        </w:rPr>
        <w:t xml:space="preserve">es realizar una </w:t>
      </w:r>
      <w:r w:rsidR="001C2E9C" w:rsidRPr="00FD0159">
        <w:rPr>
          <w:rFonts w:ascii="Times New Roman" w:hAnsi="Times New Roman" w:cs="Times New Roman"/>
          <w:sz w:val="24"/>
          <w:szCs w:val="24"/>
        </w:rPr>
        <w:t>revisión</w:t>
      </w:r>
      <w:r w:rsidR="002200AC" w:rsidRPr="00FD0159">
        <w:rPr>
          <w:rFonts w:ascii="Times New Roman" w:hAnsi="Times New Roman" w:cs="Times New Roman"/>
          <w:sz w:val="24"/>
          <w:szCs w:val="24"/>
        </w:rPr>
        <w:t xml:space="preserve"> narrativa</w:t>
      </w:r>
      <w:r w:rsidR="0049445C" w:rsidRPr="00FD0159">
        <w:rPr>
          <w:rFonts w:ascii="Times New Roman" w:hAnsi="Times New Roman" w:cs="Times New Roman"/>
          <w:sz w:val="24"/>
          <w:szCs w:val="24"/>
        </w:rPr>
        <w:t xml:space="preserve"> sobre los efectos del HIIT en </w:t>
      </w:r>
      <w:r w:rsidR="002200AC" w:rsidRPr="00FD0159">
        <w:rPr>
          <w:rFonts w:ascii="Times New Roman" w:hAnsi="Times New Roman" w:cs="Times New Roman"/>
          <w:sz w:val="24"/>
          <w:szCs w:val="24"/>
        </w:rPr>
        <w:t xml:space="preserve">diferentes parámetros de salud en </w:t>
      </w:r>
      <w:r w:rsidR="00A246CE" w:rsidRPr="00FD0159">
        <w:rPr>
          <w:rFonts w:ascii="Times New Roman" w:hAnsi="Times New Roman" w:cs="Times New Roman"/>
          <w:sz w:val="24"/>
          <w:szCs w:val="24"/>
        </w:rPr>
        <w:t xml:space="preserve">personas </w:t>
      </w:r>
      <w:r w:rsidR="002200AC" w:rsidRPr="00FD0159">
        <w:rPr>
          <w:rFonts w:ascii="Times New Roman" w:hAnsi="Times New Roman" w:cs="Times New Roman"/>
          <w:sz w:val="24"/>
          <w:szCs w:val="24"/>
        </w:rPr>
        <w:t xml:space="preserve">con DMT2: </w:t>
      </w:r>
      <w:r w:rsidR="00971F8C" w:rsidRPr="00FD0159">
        <w:rPr>
          <w:rFonts w:ascii="Times New Roman" w:hAnsi="Times New Roman" w:cs="Times New Roman"/>
          <w:sz w:val="24"/>
          <w:szCs w:val="24"/>
        </w:rPr>
        <w:t>condición física</w:t>
      </w:r>
      <w:r w:rsidR="002200AC" w:rsidRPr="00FD0159">
        <w:rPr>
          <w:rFonts w:ascii="Times New Roman" w:hAnsi="Times New Roman" w:cs="Times New Roman"/>
          <w:sz w:val="24"/>
          <w:szCs w:val="24"/>
        </w:rPr>
        <w:t>,</w:t>
      </w:r>
      <w:r w:rsidR="00224FC8" w:rsidRPr="00FD0159">
        <w:rPr>
          <w:rFonts w:ascii="Times New Roman" w:hAnsi="Times New Roman" w:cs="Times New Roman"/>
          <w:sz w:val="24"/>
          <w:szCs w:val="24"/>
        </w:rPr>
        <w:t xml:space="preserve"> </w:t>
      </w:r>
      <w:r w:rsidR="002200AC" w:rsidRPr="00FD0159">
        <w:rPr>
          <w:rFonts w:ascii="Times New Roman" w:hAnsi="Times New Roman" w:cs="Times New Roman"/>
          <w:sz w:val="24"/>
          <w:szCs w:val="24"/>
        </w:rPr>
        <w:t>salud</w:t>
      </w:r>
      <w:r w:rsidR="0049445C" w:rsidRPr="00FD0159">
        <w:rPr>
          <w:rFonts w:ascii="Times New Roman" w:hAnsi="Times New Roman" w:cs="Times New Roman"/>
          <w:sz w:val="24"/>
          <w:szCs w:val="24"/>
        </w:rPr>
        <w:t xml:space="preserve"> </w:t>
      </w:r>
      <w:r w:rsidR="002200AC" w:rsidRPr="00FD0159">
        <w:rPr>
          <w:rFonts w:ascii="Times New Roman" w:hAnsi="Times New Roman" w:cs="Times New Roman"/>
          <w:sz w:val="24"/>
          <w:szCs w:val="24"/>
        </w:rPr>
        <w:t>cardi</w:t>
      </w:r>
      <w:r w:rsidR="0049445C" w:rsidRPr="00FD0159">
        <w:rPr>
          <w:rFonts w:ascii="Times New Roman" w:hAnsi="Times New Roman" w:cs="Times New Roman"/>
          <w:sz w:val="24"/>
          <w:szCs w:val="24"/>
        </w:rPr>
        <w:t xml:space="preserve">ovascular y </w:t>
      </w:r>
      <w:r w:rsidR="002200AC" w:rsidRPr="00FD0159">
        <w:rPr>
          <w:rFonts w:ascii="Times New Roman" w:hAnsi="Times New Roman" w:cs="Times New Roman"/>
          <w:sz w:val="24"/>
          <w:szCs w:val="24"/>
        </w:rPr>
        <w:t>metabólica</w:t>
      </w:r>
      <w:r w:rsidR="00EE3AE3" w:rsidRPr="00FD0159">
        <w:rPr>
          <w:rFonts w:ascii="Times New Roman" w:hAnsi="Times New Roman" w:cs="Times New Roman"/>
          <w:sz w:val="24"/>
          <w:szCs w:val="24"/>
        </w:rPr>
        <w:t xml:space="preserve"> (</w:t>
      </w:r>
      <w:r w:rsidR="00224FC8" w:rsidRPr="00FD0159">
        <w:rPr>
          <w:rFonts w:ascii="Times New Roman" w:hAnsi="Times New Roman" w:cs="Times New Roman"/>
          <w:sz w:val="24"/>
          <w:szCs w:val="24"/>
        </w:rPr>
        <w:t>control glucémico</w:t>
      </w:r>
      <w:r w:rsidR="00EE3AE3" w:rsidRPr="00FD0159">
        <w:rPr>
          <w:rFonts w:ascii="Times New Roman" w:hAnsi="Times New Roman" w:cs="Times New Roman"/>
          <w:sz w:val="24"/>
          <w:szCs w:val="24"/>
        </w:rPr>
        <w:t>,</w:t>
      </w:r>
      <w:r w:rsidR="00224FC8" w:rsidRPr="00FD0159">
        <w:rPr>
          <w:rFonts w:ascii="Times New Roman" w:hAnsi="Times New Roman" w:cs="Times New Roman"/>
          <w:sz w:val="24"/>
          <w:szCs w:val="24"/>
        </w:rPr>
        <w:t xml:space="preserve"> </w:t>
      </w:r>
      <w:r w:rsidR="00EE3AE3" w:rsidRPr="00FD0159">
        <w:rPr>
          <w:rFonts w:ascii="Times New Roman" w:hAnsi="Times New Roman" w:cs="Times New Roman"/>
          <w:sz w:val="24"/>
          <w:szCs w:val="24"/>
        </w:rPr>
        <w:t>HbA1c, resistencia a la insulina, perfil</w:t>
      </w:r>
      <w:r w:rsidR="00224FC8" w:rsidRPr="00FD0159">
        <w:rPr>
          <w:rFonts w:ascii="Times New Roman" w:hAnsi="Times New Roman" w:cs="Times New Roman"/>
          <w:sz w:val="24"/>
          <w:szCs w:val="24"/>
        </w:rPr>
        <w:t xml:space="preserve"> </w:t>
      </w:r>
      <w:r w:rsidR="00EE3AE3" w:rsidRPr="00FD0159">
        <w:rPr>
          <w:rFonts w:ascii="Times New Roman" w:hAnsi="Times New Roman" w:cs="Times New Roman"/>
          <w:sz w:val="24"/>
          <w:szCs w:val="24"/>
        </w:rPr>
        <w:t>lipídico,</w:t>
      </w:r>
      <w:r w:rsidR="00224FC8" w:rsidRPr="00FD0159">
        <w:rPr>
          <w:rFonts w:ascii="Times New Roman" w:hAnsi="Times New Roman" w:cs="Times New Roman"/>
          <w:sz w:val="24"/>
          <w:szCs w:val="24"/>
        </w:rPr>
        <w:t xml:space="preserve"> </w:t>
      </w:r>
      <w:r w:rsidR="00EE3AE3" w:rsidRPr="00FD0159">
        <w:rPr>
          <w:rFonts w:ascii="Times New Roman" w:hAnsi="Times New Roman" w:cs="Times New Roman"/>
          <w:sz w:val="24"/>
          <w:szCs w:val="24"/>
        </w:rPr>
        <w:t>tensión arterial</w:t>
      </w:r>
      <w:r w:rsidR="00224FC8" w:rsidRPr="00FD0159">
        <w:rPr>
          <w:rFonts w:ascii="Times New Roman" w:hAnsi="Times New Roman" w:cs="Times New Roman"/>
          <w:sz w:val="24"/>
          <w:szCs w:val="24"/>
        </w:rPr>
        <w:t xml:space="preserve"> y función endotelial</w:t>
      </w:r>
      <w:r w:rsidR="00EE3AE3" w:rsidRPr="00FD0159">
        <w:rPr>
          <w:rFonts w:ascii="Times New Roman" w:hAnsi="Times New Roman" w:cs="Times New Roman"/>
          <w:sz w:val="24"/>
          <w:szCs w:val="24"/>
        </w:rPr>
        <w:t>)</w:t>
      </w:r>
      <w:r w:rsidR="002200AC" w:rsidRPr="00FD0159">
        <w:rPr>
          <w:rFonts w:ascii="Times New Roman" w:hAnsi="Times New Roman" w:cs="Times New Roman"/>
          <w:sz w:val="24"/>
          <w:szCs w:val="24"/>
        </w:rPr>
        <w:t xml:space="preserve">, </w:t>
      </w:r>
      <w:r w:rsidR="00971F8C" w:rsidRPr="00FD0159">
        <w:rPr>
          <w:rFonts w:ascii="Times New Roman" w:hAnsi="Times New Roman" w:cs="Times New Roman"/>
          <w:sz w:val="24"/>
          <w:szCs w:val="24"/>
        </w:rPr>
        <w:t>composición corporal</w:t>
      </w:r>
      <w:r w:rsidR="00224FC8" w:rsidRPr="00FD0159">
        <w:rPr>
          <w:rFonts w:ascii="Times New Roman" w:hAnsi="Times New Roman" w:cs="Times New Roman"/>
          <w:sz w:val="24"/>
          <w:szCs w:val="24"/>
        </w:rPr>
        <w:t xml:space="preserve"> y </w:t>
      </w:r>
      <w:r w:rsidR="002200AC" w:rsidRPr="00FD0159">
        <w:rPr>
          <w:rFonts w:ascii="Times New Roman" w:hAnsi="Times New Roman" w:cs="Times New Roman"/>
          <w:sz w:val="24"/>
          <w:szCs w:val="24"/>
        </w:rPr>
        <w:t>calidad de vida</w:t>
      </w:r>
      <w:r w:rsidR="001C2E9C" w:rsidRPr="00FD0159">
        <w:rPr>
          <w:rFonts w:ascii="Times New Roman" w:hAnsi="Times New Roman" w:cs="Times New Roman"/>
          <w:sz w:val="24"/>
          <w:szCs w:val="24"/>
        </w:rPr>
        <w:t>.</w:t>
      </w:r>
    </w:p>
    <w:p w14:paraId="31DC2DDE" w14:textId="77777777" w:rsidR="000D2B60" w:rsidRDefault="000D2B60" w:rsidP="00B63300">
      <w:pPr>
        <w:spacing w:before="120" w:after="0" w:line="360" w:lineRule="auto"/>
        <w:jc w:val="both"/>
        <w:rPr>
          <w:rFonts w:ascii="Times New Roman" w:hAnsi="Times New Roman" w:cs="Times New Roman"/>
          <w:sz w:val="24"/>
          <w:szCs w:val="24"/>
        </w:rPr>
      </w:pPr>
    </w:p>
    <w:p w14:paraId="2FF5CF00" w14:textId="7FCC8502" w:rsidR="00F4475B" w:rsidRPr="00FD0159" w:rsidRDefault="000D2B60" w:rsidP="000D2B60">
      <w:pPr>
        <w:spacing w:before="120" w:after="0" w:line="360" w:lineRule="auto"/>
        <w:ind w:firstLine="0"/>
        <w:jc w:val="both"/>
        <w:rPr>
          <w:rFonts w:ascii="Times New Roman" w:hAnsi="Times New Roman" w:cs="Times New Roman"/>
          <w:b/>
          <w:sz w:val="24"/>
          <w:szCs w:val="24"/>
        </w:rPr>
      </w:pPr>
      <w:r>
        <w:rPr>
          <w:rFonts w:ascii="Times New Roman" w:hAnsi="Times New Roman" w:cs="Times New Roman"/>
          <w:b/>
          <w:sz w:val="24"/>
          <w:szCs w:val="24"/>
        </w:rPr>
        <w:t>Metodología</w:t>
      </w:r>
    </w:p>
    <w:p w14:paraId="539C7744" w14:textId="0DB2CB04" w:rsidR="00216144" w:rsidRPr="00FD0159" w:rsidRDefault="00216144"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Las bases de datos utilizadas fueron </w:t>
      </w:r>
      <w:proofErr w:type="spellStart"/>
      <w:r w:rsidRPr="00FD0159">
        <w:rPr>
          <w:rFonts w:ascii="Times New Roman" w:hAnsi="Times New Roman" w:cs="Times New Roman"/>
          <w:sz w:val="24"/>
          <w:szCs w:val="24"/>
        </w:rPr>
        <w:t>PubMed</w:t>
      </w:r>
      <w:proofErr w:type="spellEnd"/>
      <w:r w:rsidRPr="00FD0159">
        <w:rPr>
          <w:rFonts w:ascii="Times New Roman" w:hAnsi="Times New Roman" w:cs="Times New Roman"/>
          <w:sz w:val="24"/>
          <w:szCs w:val="24"/>
        </w:rPr>
        <w:t xml:space="preserve">, </w:t>
      </w:r>
      <w:proofErr w:type="spellStart"/>
      <w:r w:rsidRPr="00FD0159">
        <w:rPr>
          <w:rFonts w:ascii="Times New Roman" w:hAnsi="Times New Roman" w:cs="Times New Roman"/>
          <w:sz w:val="24"/>
          <w:szCs w:val="24"/>
        </w:rPr>
        <w:t>SPORTDiscus</w:t>
      </w:r>
      <w:proofErr w:type="spellEnd"/>
      <w:r w:rsidRPr="00FD0159">
        <w:rPr>
          <w:rFonts w:ascii="Times New Roman" w:hAnsi="Times New Roman" w:cs="Times New Roman"/>
          <w:sz w:val="24"/>
          <w:szCs w:val="24"/>
        </w:rPr>
        <w:t xml:space="preserve"> y </w:t>
      </w:r>
      <w:proofErr w:type="spellStart"/>
      <w:r w:rsidRPr="00FD0159">
        <w:rPr>
          <w:rFonts w:ascii="Times New Roman" w:hAnsi="Times New Roman" w:cs="Times New Roman"/>
          <w:sz w:val="24"/>
          <w:szCs w:val="24"/>
        </w:rPr>
        <w:t>Medline</w:t>
      </w:r>
      <w:proofErr w:type="spellEnd"/>
      <w:r w:rsidRPr="00FD0159">
        <w:rPr>
          <w:rFonts w:ascii="Times New Roman" w:hAnsi="Times New Roman" w:cs="Times New Roman"/>
          <w:sz w:val="24"/>
          <w:szCs w:val="24"/>
        </w:rPr>
        <w:t xml:space="preserve">, introduciendo los términos </w:t>
      </w:r>
      <w:proofErr w:type="spellStart"/>
      <w:r w:rsidRPr="00FD0159">
        <w:rPr>
          <w:rFonts w:ascii="Times New Roman" w:hAnsi="Times New Roman" w:cs="Times New Roman"/>
          <w:sz w:val="24"/>
          <w:szCs w:val="24"/>
        </w:rPr>
        <w:t>Me</w:t>
      </w:r>
      <w:r w:rsidR="007A5306" w:rsidRPr="00FD0159">
        <w:rPr>
          <w:rFonts w:ascii="Times New Roman" w:hAnsi="Times New Roman" w:cs="Times New Roman"/>
          <w:sz w:val="24"/>
          <w:szCs w:val="24"/>
        </w:rPr>
        <w:t>SH</w:t>
      </w:r>
      <w:proofErr w:type="spellEnd"/>
      <w:r w:rsidRPr="00FD0159">
        <w:rPr>
          <w:rFonts w:ascii="Times New Roman" w:hAnsi="Times New Roman" w:cs="Times New Roman"/>
          <w:sz w:val="24"/>
          <w:szCs w:val="24"/>
        </w:rPr>
        <w:t xml:space="preserve"> y el operador booleano (AND): “High-</w:t>
      </w:r>
      <w:proofErr w:type="spellStart"/>
      <w:r w:rsidRPr="00FD0159">
        <w:rPr>
          <w:rFonts w:ascii="Times New Roman" w:hAnsi="Times New Roman" w:cs="Times New Roman"/>
          <w:sz w:val="24"/>
          <w:szCs w:val="24"/>
        </w:rPr>
        <w:t>Intensity</w:t>
      </w:r>
      <w:proofErr w:type="spellEnd"/>
      <w:r w:rsidRPr="00FD0159">
        <w:rPr>
          <w:rFonts w:ascii="Times New Roman" w:hAnsi="Times New Roman" w:cs="Times New Roman"/>
          <w:sz w:val="24"/>
          <w:szCs w:val="24"/>
        </w:rPr>
        <w:t xml:space="preserve"> </w:t>
      </w:r>
      <w:proofErr w:type="spellStart"/>
      <w:r w:rsidRPr="00FD0159">
        <w:rPr>
          <w:rFonts w:ascii="Times New Roman" w:hAnsi="Times New Roman" w:cs="Times New Roman"/>
          <w:sz w:val="24"/>
          <w:szCs w:val="24"/>
        </w:rPr>
        <w:t>Interval</w:t>
      </w:r>
      <w:proofErr w:type="spellEnd"/>
      <w:r w:rsidRPr="00FD0159">
        <w:rPr>
          <w:rFonts w:ascii="Times New Roman" w:hAnsi="Times New Roman" w:cs="Times New Roman"/>
          <w:sz w:val="24"/>
          <w:szCs w:val="24"/>
        </w:rPr>
        <w:t xml:space="preserve"> Training” AND “</w:t>
      </w:r>
      <w:proofErr w:type="spellStart"/>
      <w:r w:rsidRPr="00FD0159">
        <w:rPr>
          <w:rFonts w:ascii="Times New Roman" w:hAnsi="Times New Roman" w:cs="Times New Roman"/>
          <w:sz w:val="24"/>
          <w:szCs w:val="24"/>
        </w:rPr>
        <w:t>Type</w:t>
      </w:r>
      <w:proofErr w:type="spellEnd"/>
      <w:r w:rsidRPr="00FD0159">
        <w:rPr>
          <w:rFonts w:ascii="Times New Roman" w:hAnsi="Times New Roman" w:cs="Times New Roman"/>
          <w:sz w:val="24"/>
          <w:szCs w:val="24"/>
        </w:rPr>
        <w:t xml:space="preserve"> 2 Diabetes Mellitus”. A la búsqueda realizada se le aplica el filtro de los últimos 10 años, para centrarnos en las</w:t>
      </w:r>
      <w:r w:rsidR="007A5306" w:rsidRPr="00FD0159">
        <w:rPr>
          <w:rFonts w:ascii="Times New Roman" w:hAnsi="Times New Roman" w:cs="Times New Roman"/>
          <w:sz w:val="24"/>
          <w:szCs w:val="24"/>
        </w:rPr>
        <w:t xml:space="preserve"> últimas</w:t>
      </w:r>
      <w:r w:rsidRPr="00FD0159">
        <w:rPr>
          <w:rFonts w:ascii="Times New Roman" w:hAnsi="Times New Roman" w:cs="Times New Roman"/>
          <w:sz w:val="24"/>
          <w:szCs w:val="24"/>
        </w:rPr>
        <w:t xml:space="preserve"> actualizaciones</w:t>
      </w:r>
      <w:r w:rsidR="007A5306" w:rsidRPr="00FD0159">
        <w:rPr>
          <w:rFonts w:ascii="Times New Roman" w:hAnsi="Times New Roman" w:cs="Times New Roman"/>
          <w:sz w:val="24"/>
          <w:szCs w:val="24"/>
        </w:rPr>
        <w:t>.</w:t>
      </w:r>
    </w:p>
    <w:p w14:paraId="7DCDCB4B" w14:textId="77777777" w:rsidR="00F4475B" w:rsidRPr="00FD0159" w:rsidRDefault="00B71AC1" w:rsidP="000D2B60">
      <w:pPr>
        <w:pStyle w:val="Prrafodelista"/>
        <w:numPr>
          <w:ilvl w:val="0"/>
          <w:numId w:val="39"/>
        </w:numPr>
        <w:spacing w:before="120" w:after="0" w:line="360" w:lineRule="auto"/>
        <w:jc w:val="both"/>
        <w:rPr>
          <w:rFonts w:ascii="Times New Roman" w:hAnsi="Times New Roman" w:cs="Times New Roman"/>
          <w:sz w:val="24"/>
          <w:szCs w:val="24"/>
        </w:rPr>
      </w:pPr>
      <w:proofErr w:type="spellStart"/>
      <w:r w:rsidRPr="00FD0159">
        <w:rPr>
          <w:rFonts w:ascii="Times New Roman" w:hAnsi="Times New Roman" w:cs="Times New Roman"/>
          <w:sz w:val="24"/>
          <w:szCs w:val="24"/>
        </w:rPr>
        <w:t>PubMed</w:t>
      </w:r>
      <w:proofErr w:type="spellEnd"/>
      <w:r w:rsidRPr="00FD0159">
        <w:rPr>
          <w:rFonts w:ascii="Times New Roman" w:hAnsi="Times New Roman" w:cs="Times New Roman"/>
          <w:sz w:val="24"/>
          <w:szCs w:val="24"/>
        </w:rPr>
        <w:t xml:space="preserve"> (</w:t>
      </w:r>
      <w:proofErr w:type="spellStart"/>
      <w:r w:rsidRPr="00FD0159">
        <w:rPr>
          <w:rFonts w:ascii="Times New Roman" w:hAnsi="Times New Roman" w:cs="Times New Roman"/>
          <w:sz w:val="24"/>
          <w:szCs w:val="24"/>
        </w:rPr>
        <w:t>Me</w:t>
      </w:r>
      <w:r w:rsidR="00BD3DB3" w:rsidRPr="00FD0159">
        <w:rPr>
          <w:rFonts w:ascii="Times New Roman" w:hAnsi="Times New Roman" w:cs="Times New Roman"/>
          <w:sz w:val="24"/>
          <w:szCs w:val="24"/>
        </w:rPr>
        <w:t>S</w:t>
      </w:r>
      <w:r w:rsidRPr="00FD0159">
        <w:rPr>
          <w:rFonts w:ascii="Times New Roman" w:hAnsi="Times New Roman" w:cs="Times New Roman"/>
          <w:sz w:val="24"/>
          <w:szCs w:val="24"/>
        </w:rPr>
        <w:t>H</w:t>
      </w:r>
      <w:proofErr w:type="spellEnd"/>
      <w:r w:rsidRPr="00FD0159">
        <w:rPr>
          <w:rFonts w:ascii="Times New Roman" w:hAnsi="Times New Roman" w:cs="Times New Roman"/>
          <w:sz w:val="24"/>
          <w:szCs w:val="24"/>
        </w:rPr>
        <w:t xml:space="preserve">): </w:t>
      </w:r>
      <w:r w:rsidR="007A5306" w:rsidRPr="00FD0159">
        <w:rPr>
          <w:rFonts w:ascii="Times New Roman" w:hAnsi="Times New Roman" w:cs="Times New Roman"/>
          <w:sz w:val="24"/>
          <w:szCs w:val="24"/>
        </w:rPr>
        <w:t>1</w:t>
      </w:r>
      <w:r w:rsidR="00621C23" w:rsidRPr="00FD0159">
        <w:rPr>
          <w:rFonts w:ascii="Times New Roman" w:hAnsi="Times New Roman" w:cs="Times New Roman"/>
          <w:sz w:val="24"/>
          <w:szCs w:val="24"/>
        </w:rPr>
        <w:t>2</w:t>
      </w:r>
      <w:r w:rsidR="007A5306" w:rsidRPr="00FD0159">
        <w:rPr>
          <w:rFonts w:ascii="Times New Roman" w:hAnsi="Times New Roman" w:cs="Times New Roman"/>
          <w:sz w:val="24"/>
          <w:szCs w:val="24"/>
        </w:rPr>
        <w:t xml:space="preserve"> </w:t>
      </w:r>
      <w:r w:rsidR="00BD3DB3" w:rsidRPr="00FD0159">
        <w:rPr>
          <w:rFonts w:ascii="Times New Roman" w:hAnsi="Times New Roman" w:cs="Times New Roman"/>
          <w:sz w:val="24"/>
          <w:szCs w:val="24"/>
        </w:rPr>
        <w:t>artículos.</w:t>
      </w:r>
    </w:p>
    <w:p w14:paraId="4D42840E" w14:textId="77777777" w:rsidR="00F4475B" w:rsidRPr="00FD0159" w:rsidRDefault="00BD3DB3" w:rsidP="000D2B60">
      <w:pPr>
        <w:pStyle w:val="Prrafodelista"/>
        <w:numPr>
          <w:ilvl w:val="0"/>
          <w:numId w:val="39"/>
        </w:numPr>
        <w:spacing w:before="120" w:after="0" w:line="360" w:lineRule="auto"/>
        <w:jc w:val="both"/>
        <w:rPr>
          <w:rFonts w:ascii="Times New Roman" w:hAnsi="Times New Roman" w:cs="Times New Roman"/>
          <w:sz w:val="24"/>
          <w:szCs w:val="24"/>
        </w:rPr>
      </w:pPr>
      <w:proofErr w:type="spellStart"/>
      <w:r w:rsidRPr="00FD0159">
        <w:rPr>
          <w:rFonts w:ascii="Times New Roman" w:hAnsi="Times New Roman" w:cs="Times New Roman"/>
          <w:sz w:val="24"/>
          <w:szCs w:val="24"/>
        </w:rPr>
        <w:t>SPORTDiscus</w:t>
      </w:r>
      <w:proofErr w:type="spellEnd"/>
      <w:r w:rsidRPr="00FD0159">
        <w:rPr>
          <w:rFonts w:ascii="Times New Roman" w:hAnsi="Times New Roman" w:cs="Times New Roman"/>
          <w:sz w:val="24"/>
          <w:szCs w:val="24"/>
        </w:rPr>
        <w:t xml:space="preserve">: </w:t>
      </w:r>
      <w:r w:rsidR="007A5306" w:rsidRPr="00FD0159">
        <w:rPr>
          <w:rFonts w:ascii="Times New Roman" w:hAnsi="Times New Roman" w:cs="Times New Roman"/>
          <w:sz w:val="24"/>
          <w:szCs w:val="24"/>
        </w:rPr>
        <w:t>5 artículos</w:t>
      </w:r>
      <w:r w:rsidR="00920D80" w:rsidRPr="00FD0159">
        <w:rPr>
          <w:rFonts w:ascii="Times New Roman" w:hAnsi="Times New Roman" w:cs="Times New Roman"/>
          <w:sz w:val="24"/>
          <w:szCs w:val="24"/>
        </w:rPr>
        <w:t>.</w:t>
      </w:r>
    </w:p>
    <w:p w14:paraId="24BDC14D" w14:textId="5FC70B57" w:rsidR="00920D80" w:rsidRPr="00FD0159" w:rsidRDefault="00BD3DB3" w:rsidP="000D2B60">
      <w:pPr>
        <w:pStyle w:val="Prrafodelista"/>
        <w:numPr>
          <w:ilvl w:val="0"/>
          <w:numId w:val="39"/>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Medline: </w:t>
      </w:r>
      <w:r w:rsidR="007A5306" w:rsidRPr="00FD0159">
        <w:rPr>
          <w:rFonts w:ascii="Times New Roman" w:hAnsi="Times New Roman" w:cs="Times New Roman"/>
          <w:sz w:val="24"/>
          <w:szCs w:val="24"/>
        </w:rPr>
        <w:t>35 artículos</w:t>
      </w:r>
      <w:r w:rsidR="004F2B0B" w:rsidRPr="00FD0159">
        <w:rPr>
          <w:rFonts w:ascii="Times New Roman" w:hAnsi="Times New Roman" w:cs="Times New Roman"/>
          <w:sz w:val="24"/>
          <w:szCs w:val="24"/>
        </w:rPr>
        <w:t>.</w:t>
      </w:r>
    </w:p>
    <w:p w14:paraId="6A1F4270" w14:textId="2A96C8E0" w:rsidR="00A078DE" w:rsidRPr="00FD0159" w:rsidRDefault="0069587F" w:rsidP="000D2B6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Finalmente</w:t>
      </w:r>
      <w:r w:rsidR="00920D80" w:rsidRPr="00FD0159">
        <w:rPr>
          <w:rFonts w:ascii="Times New Roman" w:hAnsi="Times New Roman" w:cs="Times New Roman"/>
          <w:sz w:val="24"/>
          <w:szCs w:val="24"/>
        </w:rPr>
        <w:t>, se obtiene</w:t>
      </w:r>
      <w:r w:rsidR="00DC4D1C"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tras la búsqueda </w:t>
      </w:r>
      <w:r w:rsidR="00DC4D1C" w:rsidRPr="00FD0159">
        <w:rPr>
          <w:rFonts w:ascii="Times New Roman" w:hAnsi="Times New Roman" w:cs="Times New Roman"/>
          <w:sz w:val="24"/>
          <w:szCs w:val="24"/>
        </w:rPr>
        <w:t>un total de</w:t>
      </w:r>
      <w:r w:rsidR="00920D80" w:rsidRPr="00FD0159">
        <w:rPr>
          <w:rFonts w:ascii="Times New Roman" w:hAnsi="Times New Roman" w:cs="Times New Roman"/>
          <w:sz w:val="24"/>
          <w:szCs w:val="24"/>
        </w:rPr>
        <w:t xml:space="preserve"> 5</w:t>
      </w:r>
      <w:r w:rsidR="00621C23" w:rsidRPr="00FD0159">
        <w:rPr>
          <w:rFonts w:ascii="Times New Roman" w:hAnsi="Times New Roman" w:cs="Times New Roman"/>
          <w:sz w:val="24"/>
          <w:szCs w:val="24"/>
        </w:rPr>
        <w:t>2</w:t>
      </w:r>
      <w:r w:rsidR="00920D80" w:rsidRPr="00FD0159">
        <w:rPr>
          <w:rFonts w:ascii="Times New Roman" w:hAnsi="Times New Roman" w:cs="Times New Roman"/>
          <w:sz w:val="24"/>
          <w:szCs w:val="24"/>
        </w:rPr>
        <w:t xml:space="preserve"> artículos científicos</w:t>
      </w:r>
      <w:r w:rsidR="007A5306" w:rsidRPr="00FD0159">
        <w:rPr>
          <w:rFonts w:ascii="Times New Roman" w:hAnsi="Times New Roman" w:cs="Times New Roman"/>
          <w:sz w:val="24"/>
          <w:szCs w:val="24"/>
        </w:rPr>
        <w:t xml:space="preserve"> de todas las bases de datos utilizadas</w:t>
      </w:r>
      <w:r w:rsidR="00A61292" w:rsidRPr="00FD0159">
        <w:rPr>
          <w:rFonts w:ascii="Times New Roman" w:hAnsi="Times New Roman" w:cs="Times New Roman"/>
          <w:sz w:val="24"/>
          <w:szCs w:val="24"/>
        </w:rPr>
        <w:t>.</w:t>
      </w:r>
    </w:p>
    <w:p w14:paraId="517FBC92" w14:textId="365BDD88" w:rsidR="0069587F" w:rsidRPr="00FD0159" w:rsidRDefault="004F2B0B" w:rsidP="000D2B60">
      <w:pPr>
        <w:spacing w:before="120" w:after="0" w:line="360" w:lineRule="auto"/>
        <w:ind w:firstLine="0"/>
        <w:jc w:val="both"/>
        <w:rPr>
          <w:rFonts w:ascii="Times New Roman" w:hAnsi="Times New Roman" w:cs="Times New Roman"/>
          <w:i/>
          <w:sz w:val="24"/>
          <w:szCs w:val="24"/>
        </w:rPr>
      </w:pPr>
      <w:r w:rsidRPr="00FD0159">
        <w:rPr>
          <w:rFonts w:ascii="Times New Roman" w:hAnsi="Times New Roman" w:cs="Times New Roman"/>
          <w:i/>
          <w:sz w:val="24"/>
          <w:szCs w:val="24"/>
        </w:rPr>
        <w:t>Criterios de inclusió</w:t>
      </w:r>
      <w:r w:rsidR="00910337" w:rsidRPr="00FD0159">
        <w:rPr>
          <w:rFonts w:ascii="Times New Roman" w:hAnsi="Times New Roman" w:cs="Times New Roman"/>
          <w:i/>
          <w:sz w:val="24"/>
          <w:szCs w:val="24"/>
        </w:rPr>
        <w:t>n</w:t>
      </w:r>
    </w:p>
    <w:p w14:paraId="2C7205D5" w14:textId="77777777" w:rsidR="004F2B0B" w:rsidRPr="00FD0159" w:rsidRDefault="007A5306" w:rsidP="000C53E5">
      <w:pPr>
        <w:pStyle w:val="Prrafodelista"/>
        <w:numPr>
          <w:ilvl w:val="0"/>
          <w:numId w:val="42"/>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Debían ser e</w:t>
      </w:r>
      <w:r w:rsidR="004F2B0B" w:rsidRPr="00FD0159">
        <w:rPr>
          <w:rFonts w:ascii="Times New Roman" w:hAnsi="Times New Roman" w:cs="Times New Roman"/>
          <w:sz w:val="24"/>
          <w:szCs w:val="24"/>
        </w:rPr>
        <w:t>studios experimentales (ensayos clínicos)</w:t>
      </w:r>
      <w:r w:rsidR="00920D80" w:rsidRPr="00FD0159">
        <w:rPr>
          <w:rFonts w:ascii="Times New Roman" w:hAnsi="Times New Roman" w:cs="Times New Roman"/>
          <w:sz w:val="24"/>
          <w:szCs w:val="24"/>
        </w:rPr>
        <w:t>.</w:t>
      </w:r>
    </w:p>
    <w:p w14:paraId="69754610" w14:textId="1EEA073A" w:rsidR="00920D80" w:rsidRPr="00FD0159" w:rsidRDefault="004F2B0B" w:rsidP="000C53E5">
      <w:pPr>
        <w:pStyle w:val="Prrafodelista"/>
        <w:numPr>
          <w:ilvl w:val="0"/>
          <w:numId w:val="42"/>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studio</w:t>
      </w:r>
      <w:r w:rsidR="008C2E8E" w:rsidRPr="00FD0159">
        <w:rPr>
          <w:rFonts w:ascii="Times New Roman" w:hAnsi="Times New Roman" w:cs="Times New Roman"/>
          <w:sz w:val="24"/>
          <w:szCs w:val="24"/>
        </w:rPr>
        <w:t>s publicados en los últimos 10 años</w:t>
      </w:r>
      <w:r w:rsidR="00910337" w:rsidRPr="00FD0159">
        <w:rPr>
          <w:rFonts w:ascii="Times New Roman" w:hAnsi="Times New Roman" w:cs="Times New Roman"/>
          <w:sz w:val="24"/>
          <w:szCs w:val="24"/>
        </w:rPr>
        <w:t xml:space="preserve"> </w:t>
      </w:r>
      <w:r w:rsidR="008C2E8E" w:rsidRPr="00FD0159">
        <w:rPr>
          <w:rFonts w:ascii="Times New Roman" w:hAnsi="Times New Roman" w:cs="Times New Roman"/>
          <w:sz w:val="24"/>
          <w:szCs w:val="24"/>
        </w:rPr>
        <w:t>(2008-2018)</w:t>
      </w:r>
      <w:r w:rsidR="00910337" w:rsidRPr="00FD0159">
        <w:rPr>
          <w:rFonts w:ascii="Times New Roman" w:hAnsi="Times New Roman" w:cs="Times New Roman"/>
          <w:sz w:val="24"/>
          <w:szCs w:val="24"/>
        </w:rPr>
        <w:t>.</w:t>
      </w:r>
    </w:p>
    <w:p w14:paraId="530DC328" w14:textId="77777777" w:rsidR="00920D80" w:rsidRPr="00FD0159" w:rsidRDefault="00920D80"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Aplicando estos criterios se obtiene un total de 20 artículos</w:t>
      </w:r>
      <w:r w:rsidR="006B4618" w:rsidRPr="00FD0159">
        <w:rPr>
          <w:rFonts w:ascii="Times New Roman" w:hAnsi="Times New Roman" w:cs="Times New Roman"/>
          <w:sz w:val="24"/>
          <w:szCs w:val="24"/>
        </w:rPr>
        <w:t xml:space="preserve"> científicos</w:t>
      </w:r>
      <w:r w:rsidRPr="00FD0159">
        <w:rPr>
          <w:rFonts w:ascii="Times New Roman" w:hAnsi="Times New Roman" w:cs="Times New Roman"/>
          <w:sz w:val="24"/>
          <w:szCs w:val="24"/>
        </w:rPr>
        <w:t>.</w:t>
      </w:r>
    </w:p>
    <w:p w14:paraId="641BAFC1" w14:textId="77777777" w:rsidR="000D2B60" w:rsidRDefault="000D2B60" w:rsidP="000D2B60">
      <w:pPr>
        <w:spacing w:before="120" w:after="0" w:line="360" w:lineRule="auto"/>
        <w:ind w:firstLine="0"/>
        <w:jc w:val="both"/>
        <w:rPr>
          <w:rFonts w:ascii="Times New Roman" w:hAnsi="Times New Roman" w:cs="Times New Roman"/>
          <w:i/>
          <w:sz w:val="24"/>
          <w:szCs w:val="24"/>
        </w:rPr>
      </w:pPr>
    </w:p>
    <w:p w14:paraId="65B35EC2" w14:textId="4193F49B" w:rsidR="0069587F" w:rsidRPr="00FD0159" w:rsidRDefault="004F2B0B" w:rsidP="000D2B60">
      <w:pPr>
        <w:spacing w:before="120" w:after="0" w:line="360" w:lineRule="auto"/>
        <w:ind w:firstLine="0"/>
        <w:jc w:val="both"/>
        <w:rPr>
          <w:rFonts w:ascii="Times New Roman" w:hAnsi="Times New Roman" w:cs="Times New Roman"/>
          <w:i/>
          <w:sz w:val="24"/>
          <w:szCs w:val="24"/>
        </w:rPr>
      </w:pPr>
      <w:r w:rsidRPr="00FD0159">
        <w:rPr>
          <w:rFonts w:ascii="Times New Roman" w:hAnsi="Times New Roman" w:cs="Times New Roman"/>
          <w:i/>
          <w:sz w:val="24"/>
          <w:szCs w:val="24"/>
        </w:rPr>
        <w:lastRenderedPageBreak/>
        <w:t>Criterios de exclusión</w:t>
      </w:r>
    </w:p>
    <w:p w14:paraId="2D4719E3" w14:textId="77777777" w:rsidR="00B763DB" w:rsidRPr="00FD0159" w:rsidRDefault="00B763DB" w:rsidP="000D2B60">
      <w:pPr>
        <w:pStyle w:val="Prrafodelista"/>
        <w:numPr>
          <w:ilvl w:val="0"/>
          <w:numId w:val="40"/>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Accesibilidad de los artículos</w:t>
      </w:r>
      <w:r w:rsidR="008C2E8E" w:rsidRPr="00FD0159">
        <w:rPr>
          <w:rFonts w:ascii="Times New Roman" w:hAnsi="Times New Roman" w:cs="Times New Roman"/>
          <w:sz w:val="24"/>
          <w:szCs w:val="24"/>
        </w:rPr>
        <w:t xml:space="preserve"> (artículos de pago): 2 artículos.</w:t>
      </w:r>
    </w:p>
    <w:p w14:paraId="1BB8D20A" w14:textId="77777777" w:rsidR="004F2B0B" w:rsidRPr="00FD0159" w:rsidRDefault="004F2B0B" w:rsidP="000D2B60">
      <w:pPr>
        <w:pStyle w:val="Prrafodelista"/>
        <w:numPr>
          <w:ilvl w:val="0"/>
          <w:numId w:val="40"/>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studios de revisión</w:t>
      </w:r>
      <w:r w:rsidR="008C2E8E" w:rsidRPr="00FD0159">
        <w:rPr>
          <w:rFonts w:ascii="Times New Roman" w:hAnsi="Times New Roman" w:cs="Times New Roman"/>
          <w:sz w:val="24"/>
          <w:szCs w:val="24"/>
        </w:rPr>
        <w:t xml:space="preserve"> (narrativa </w:t>
      </w:r>
      <w:r w:rsidR="006B4618" w:rsidRPr="00FD0159">
        <w:rPr>
          <w:rFonts w:ascii="Times New Roman" w:hAnsi="Times New Roman" w:cs="Times New Roman"/>
          <w:sz w:val="24"/>
          <w:szCs w:val="24"/>
        </w:rPr>
        <w:t>o</w:t>
      </w:r>
      <w:r w:rsidR="008C2E8E" w:rsidRPr="00FD0159">
        <w:rPr>
          <w:rFonts w:ascii="Times New Roman" w:hAnsi="Times New Roman" w:cs="Times New Roman"/>
          <w:sz w:val="24"/>
          <w:szCs w:val="24"/>
        </w:rPr>
        <w:t xml:space="preserve"> sistemática): 1 artículo.</w:t>
      </w:r>
    </w:p>
    <w:p w14:paraId="1C5E826E" w14:textId="3E5886E6" w:rsidR="008C2E8E" w:rsidRPr="00FD0159" w:rsidRDefault="008C2E8E" w:rsidP="000D2B60">
      <w:pPr>
        <w:pStyle w:val="Prrafodelista"/>
        <w:numPr>
          <w:ilvl w:val="0"/>
          <w:numId w:val="40"/>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Intervenci</w:t>
      </w:r>
      <w:r w:rsidR="000D2B60">
        <w:rPr>
          <w:rFonts w:ascii="Times New Roman" w:hAnsi="Times New Roman" w:cs="Times New Roman"/>
          <w:sz w:val="24"/>
          <w:szCs w:val="24"/>
        </w:rPr>
        <w:t>o</w:t>
      </w:r>
      <w:r w:rsidRPr="00FD0159">
        <w:rPr>
          <w:rFonts w:ascii="Times New Roman" w:hAnsi="Times New Roman" w:cs="Times New Roman"/>
          <w:sz w:val="24"/>
          <w:szCs w:val="24"/>
        </w:rPr>
        <w:t>n</w:t>
      </w:r>
      <w:r w:rsidR="000D2B60">
        <w:rPr>
          <w:rFonts w:ascii="Times New Roman" w:hAnsi="Times New Roman" w:cs="Times New Roman"/>
          <w:sz w:val="24"/>
          <w:szCs w:val="24"/>
        </w:rPr>
        <w:t>es similares</w:t>
      </w:r>
      <w:r w:rsidR="00BE2BF3">
        <w:rPr>
          <w:rFonts w:ascii="Times New Roman" w:hAnsi="Times New Roman" w:cs="Times New Roman"/>
          <w:sz w:val="24"/>
          <w:szCs w:val="24"/>
        </w:rPr>
        <w:t xml:space="preserve"> </w:t>
      </w:r>
      <w:r w:rsidR="000D2B60">
        <w:rPr>
          <w:rFonts w:ascii="Times New Roman" w:hAnsi="Times New Roman" w:cs="Times New Roman"/>
          <w:sz w:val="24"/>
          <w:szCs w:val="24"/>
        </w:rPr>
        <w:t>pero no iguales</w:t>
      </w:r>
      <w:r w:rsidRPr="00FD0159">
        <w:rPr>
          <w:rFonts w:ascii="Times New Roman" w:hAnsi="Times New Roman" w:cs="Times New Roman"/>
          <w:sz w:val="24"/>
          <w:szCs w:val="24"/>
        </w:rPr>
        <w:t xml:space="preserve"> </w:t>
      </w:r>
      <w:r w:rsidR="000D2B60">
        <w:rPr>
          <w:rFonts w:ascii="Times New Roman" w:hAnsi="Times New Roman" w:cs="Times New Roman"/>
          <w:sz w:val="24"/>
          <w:szCs w:val="24"/>
        </w:rPr>
        <w:t>al</w:t>
      </w:r>
      <w:r w:rsidR="00B740DB" w:rsidRPr="00FD0159">
        <w:rPr>
          <w:rFonts w:ascii="Times New Roman" w:hAnsi="Times New Roman" w:cs="Times New Roman"/>
          <w:sz w:val="24"/>
          <w:szCs w:val="24"/>
        </w:rPr>
        <w:t xml:space="preserve"> </w:t>
      </w:r>
      <w:r w:rsidRPr="00FD0159">
        <w:rPr>
          <w:rFonts w:ascii="Times New Roman" w:hAnsi="Times New Roman" w:cs="Times New Roman"/>
          <w:sz w:val="24"/>
          <w:szCs w:val="24"/>
        </w:rPr>
        <w:t>HIIT</w:t>
      </w:r>
      <w:r w:rsidR="000D2B60">
        <w:rPr>
          <w:rFonts w:ascii="Times New Roman" w:hAnsi="Times New Roman" w:cs="Times New Roman"/>
          <w:sz w:val="24"/>
          <w:szCs w:val="24"/>
        </w:rPr>
        <w:t>, como el HIIT</w:t>
      </w:r>
      <w:r w:rsidRPr="00FD0159">
        <w:rPr>
          <w:rFonts w:ascii="Times New Roman" w:hAnsi="Times New Roman" w:cs="Times New Roman"/>
          <w:sz w:val="24"/>
          <w:szCs w:val="24"/>
        </w:rPr>
        <w:t xml:space="preserve"> de esfuerzo</w:t>
      </w:r>
      <w:r w:rsidR="000D2B60">
        <w:rPr>
          <w:rFonts w:ascii="Times New Roman" w:hAnsi="Times New Roman" w:cs="Times New Roman"/>
          <w:sz w:val="24"/>
          <w:szCs w:val="24"/>
        </w:rPr>
        <w:t xml:space="preserve"> </w:t>
      </w:r>
      <w:r w:rsidRPr="00FD0159">
        <w:rPr>
          <w:rFonts w:ascii="Times New Roman" w:hAnsi="Times New Roman" w:cs="Times New Roman"/>
          <w:sz w:val="24"/>
          <w:szCs w:val="24"/>
        </w:rPr>
        <w:t xml:space="preserve">reducido </w:t>
      </w:r>
      <w:r w:rsidR="00B740DB" w:rsidRPr="00FD0159">
        <w:rPr>
          <w:rFonts w:ascii="Times New Roman" w:hAnsi="Times New Roman" w:cs="Times New Roman"/>
          <w:sz w:val="24"/>
          <w:szCs w:val="24"/>
        </w:rPr>
        <w:t>(</w:t>
      </w:r>
      <w:r w:rsidRPr="00FD0159">
        <w:rPr>
          <w:rFonts w:ascii="Times New Roman" w:hAnsi="Times New Roman" w:cs="Times New Roman"/>
          <w:sz w:val="24"/>
          <w:szCs w:val="24"/>
        </w:rPr>
        <w:t xml:space="preserve">REHIIT, por sus </w:t>
      </w:r>
      <w:r w:rsidR="00920D80" w:rsidRPr="00FD0159">
        <w:rPr>
          <w:rFonts w:ascii="Times New Roman" w:hAnsi="Times New Roman" w:cs="Times New Roman"/>
          <w:sz w:val="24"/>
          <w:szCs w:val="24"/>
        </w:rPr>
        <w:t>siglas en inglés</w:t>
      </w:r>
      <w:r w:rsidRPr="00FD0159">
        <w:rPr>
          <w:rFonts w:ascii="Times New Roman" w:hAnsi="Times New Roman" w:cs="Times New Roman"/>
          <w:sz w:val="24"/>
          <w:szCs w:val="24"/>
        </w:rPr>
        <w:t>): 1 artículo.</w:t>
      </w:r>
    </w:p>
    <w:p w14:paraId="0E01CB8C" w14:textId="635FCEA8" w:rsidR="00935D11" w:rsidRPr="00FD0159" w:rsidRDefault="008C2E8E" w:rsidP="000D2B60">
      <w:pPr>
        <w:pStyle w:val="Prrafodelista"/>
        <w:numPr>
          <w:ilvl w:val="0"/>
          <w:numId w:val="40"/>
        </w:num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studios relacionados con genética: 1 artículo.</w:t>
      </w:r>
    </w:p>
    <w:p w14:paraId="3E1AE649" w14:textId="03B4EC61" w:rsidR="00DF2B69" w:rsidRPr="00FD0159" w:rsidRDefault="006B4618" w:rsidP="00B63300">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n total</w:t>
      </w:r>
      <w:r w:rsidR="00920D80" w:rsidRPr="00FD0159">
        <w:rPr>
          <w:rFonts w:ascii="Times New Roman" w:hAnsi="Times New Roman" w:cs="Times New Roman"/>
          <w:sz w:val="24"/>
          <w:szCs w:val="24"/>
        </w:rPr>
        <w:t xml:space="preserve"> se excluyen 5 artículos, </w:t>
      </w:r>
      <w:r w:rsidRPr="00FD0159">
        <w:rPr>
          <w:rFonts w:ascii="Times New Roman" w:hAnsi="Times New Roman" w:cs="Times New Roman"/>
          <w:sz w:val="24"/>
          <w:szCs w:val="24"/>
        </w:rPr>
        <w:t>por lo que el resultado final</w:t>
      </w:r>
      <w:r w:rsidR="00DC4D1C" w:rsidRPr="00FD0159">
        <w:rPr>
          <w:rFonts w:ascii="Times New Roman" w:hAnsi="Times New Roman" w:cs="Times New Roman"/>
          <w:sz w:val="24"/>
          <w:szCs w:val="24"/>
        </w:rPr>
        <w:t xml:space="preserve"> </w:t>
      </w:r>
      <w:r w:rsidRPr="00FD0159">
        <w:rPr>
          <w:rFonts w:ascii="Times New Roman" w:hAnsi="Times New Roman" w:cs="Times New Roman"/>
          <w:sz w:val="24"/>
          <w:szCs w:val="24"/>
        </w:rPr>
        <w:t>es de 15 estudios.</w:t>
      </w:r>
    </w:p>
    <w:p w14:paraId="7546B15B" w14:textId="292D0E8D" w:rsidR="00EB1ED8" w:rsidRDefault="006B4618" w:rsidP="002E2B1A">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Finalmente, se aplica la técnica de la “</w:t>
      </w:r>
      <w:r w:rsidR="00621C23" w:rsidRPr="00FD0159">
        <w:rPr>
          <w:rFonts w:ascii="Times New Roman" w:hAnsi="Times New Roman" w:cs="Times New Roman"/>
          <w:sz w:val="24"/>
          <w:szCs w:val="24"/>
        </w:rPr>
        <w:t>B</w:t>
      </w:r>
      <w:r w:rsidRPr="00FD0159">
        <w:rPr>
          <w:rFonts w:ascii="Times New Roman" w:hAnsi="Times New Roman" w:cs="Times New Roman"/>
          <w:sz w:val="24"/>
          <w:szCs w:val="24"/>
        </w:rPr>
        <w:t>ola de nieve” y se añade 1 artículo más a la revisión</w:t>
      </w:r>
      <w:r w:rsidR="007A5306" w:rsidRPr="00FD0159">
        <w:rPr>
          <w:rFonts w:ascii="Times New Roman" w:hAnsi="Times New Roman" w:cs="Times New Roman"/>
          <w:sz w:val="24"/>
          <w:szCs w:val="24"/>
        </w:rPr>
        <w:t xml:space="preserve"> tras la lectura de las referencias</w:t>
      </w:r>
      <w:r w:rsidRPr="00FD0159">
        <w:rPr>
          <w:rFonts w:ascii="Times New Roman" w:hAnsi="Times New Roman" w:cs="Times New Roman"/>
          <w:sz w:val="24"/>
          <w:szCs w:val="24"/>
        </w:rPr>
        <w:t>. Por lo tanto, el número definitivo de estudios incluidos en la revisión es de 16 artículos</w:t>
      </w:r>
      <w:r w:rsidR="007A5306" w:rsidRPr="00FD0159">
        <w:rPr>
          <w:rFonts w:ascii="Times New Roman" w:hAnsi="Times New Roman" w:cs="Times New Roman"/>
          <w:sz w:val="24"/>
          <w:szCs w:val="24"/>
        </w:rPr>
        <w:t xml:space="preserve"> (Figura </w:t>
      </w:r>
      <w:r w:rsidR="00A078DE" w:rsidRPr="00FD0159">
        <w:rPr>
          <w:rFonts w:ascii="Times New Roman" w:hAnsi="Times New Roman" w:cs="Times New Roman"/>
          <w:sz w:val="24"/>
          <w:szCs w:val="24"/>
        </w:rPr>
        <w:t>1</w:t>
      </w:r>
      <w:r w:rsidR="007A5306" w:rsidRPr="00FD0159">
        <w:rPr>
          <w:rFonts w:ascii="Times New Roman" w:hAnsi="Times New Roman" w:cs="Times New Roman"/>
          <w:sz w:val="24"/>
          <w:szCs w:val="24"/>
        </w:rPr>
        <w:t>)</w:t>
      </w:r>
      <w:r w:rsidRPr="00FD0159">
        <w:rPr>
          <w:rFonts w:ascii="Times New Roman" w:hAnsi="Times New Roman" w:cs="Times New Roman"/>
          <w:sz w:val="24"/>
          <w:szCs w:val="24"/>
        </w:rPr>
        <w:t>.</w:t>
      </w:r>
    </w:p>
    <w:p w14:paraId="3FC0C14D" w14:textId="2208604F" w:rsidR="002E2B1A" w:rsidRDefault="002E2B1A" w:rsidP="002E2B1A">
      <w:pPr>
        <w:spacing w:before="120" w:line="360" w:lineRule="auto"/>
        <w:ind w:left="708" w:hanging="424"/>
        <w:jc w:val="both"/>
        <w:rPr>
          <w:rFonts w:ascii="Times New Roman" w:hAnsi="Times New Roman" w:cs="Times New Roman"/>
          <w:sz w:val="24"/>
          <w:szCs w:val="24"/>
        </w:rPr>
      </w:pPr>
      <w:r w:rsidRPr="00FD0159">
        <w:rPr>
          <w:rFonts w:ascii="Times New Roman" w:hAnsi="Times New Roman" w:cs="Times New Roman"/>
          <w:sz w:val="24"/>
          <w:szCs w:val="24"/>
        </w:rPr>
        <w:t xml:space="preserve">---------------------------------------Insertar </w:t>
      </w:r>
      <w:r>
        <w:rPr>
          <w:rFonts w:ascii="Times New Roman" w:hAnsi="Times New Roman" w:cs="Times New Roman"/>
          <w:sz w:val="24"/>
          <w:szCs w:val="24"/>
        </w:rPr>
        <w:t>Figura</w:t>
      </w:r>
      <w:r w:rsidRPr="00FD0159">
        <w:rPr>
          <w:rFonts w:ascii="Times New Roman" w:hAnsi="Times New Roman" w:cs="Times New Roman"/>
          <w:sz w:val="24"/>
          <w:szCs w:val="24"/>
        </w:rPr>
        <w:t xml:space="preserve"> </w:t>
      </w:r>
      <w:r>
        <w:rPr>
          <w:rFonts w:ascii="Times New Roman" w:hAnsi="Times New Roman" w:cs="Times New Roman"/>
          <w:sz w:val="24"/>
          <w:szCs w:val="24"/>
        </w:rPr>
        <w:t>1</w:t>
      </w:r>
      <w:r w:rsidRPr="00FD0159">
        <w:rPr>
          <w:rFonts w:ascii="Times New Roman" w:hAnsi="Times New Roman" w:cs="Times New Roman"/>
          <w:sz w:val="24"/>
          <w:szCs w:val="24"/>
        </w:rPr>
        <w:t>--------------------------------------------</w:t>
      </w:r>
    </w:p>
    <w:p w14:paraId="3663852B" w14:textId="77777777" w:rsidR="002E2B1A" w:rsidRPr="00FD0159" w:rsidRDefault="002E2B1A" w:rsidP="002E2B1A">
      <w:pPr>
        <w:spacing w:before="120" w:line="360" w:lineRule="auto"/>
        <w:ind w:left="708" w:hanging="424"/>
        <w:jc w:val="both"/>
        <w:rPr>
          <w:rFonts w:ascii="Times New Roman" w:hAnsi="Times New Roman" w:cs="Times New Roman"/>
          <w:sz w:val="24"/>
          <w:szCs w:val="24"/>
        </w:rPr>
      </w:pPr>
    </w:p>
    <w:p w14:paraId="6BBB468C" w14:textId="14D8323F" w:rsidR="003B74F5" w:rsidRPr="00FD0159" w:rsidRDefault="000D2B60" w:rsidP="000D2B60">
      <w:pPr>
        <w:spacing w:before="120" w:after="0" w:line="360" w:lineRule="auto"/>
        <w:ind w:firstLine="0"/>
        <w:jc w:val="both"/>
        <w:rPr>
          <w:rFonts w:ascii="Times New Roman" w:hAnsi="Times New Roman" w:cs="Times New Roman"/>
          <w:b/>
          <w:sz w:val="24"/>
          <w:szCs w:val="24"/>
        </w:rPr>
      </w:pPr>
      <w:r>
        <w:rPr>
          <w:rFonts w:ascii="Times New Roman" w:hAnsi="Times New Roman" w:cs="Times New Roman"/>
          <w:b/>
          <w:sz w:val="24"/>
          <w:szCs w:val="24"/>
        </w:rPr>
        <w:t>Resultados</w:t>
      </w:r>
    </w:p>
    <w:p w14:paraId="7183EF93" w14:textId="129F4558" w:rsidR="009C33B9" w:rsidRPr="00FD0159" w:rsidRDefault="00D21622" w:rsidP="009C33B9">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En la Tabla 1 se exponen detalladamente las características de los estudios incluidos en la revisión (16). </w:t>
      </w:r>
      <w:r w:rsidR="00203A43" w:rsidRPr="00FD0159">
        <w:rPr>
          <w:rFonts w:ascii="Times New Roman" w:hAnsi="Times New Roman" w:cs="Times New Roman"/>
          <w:sz w:val="24"/>
          <w:szCs w:val="24"/>
        </w:rPr>
        <w:t xml:space="preserve">De total de estudios incluidos en esta revisión narrativa, hay </w:t>
      </w:r>
      <w:r w:rsidR="00714E25" w:rsidRPr="00FD0159">
        <w:rPr>
          <w:rFonts w:ascii="Times New Roman" w:hAnsi="Times New Roman" w:cs="Times New Roman"/>
          <w:sz w:val="24"/>
          <w:szCs w:val="24"/>
        </w:rPr>
        <w:t xml:space="preserve">14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s://dx.doi.org/10.4067/s0034-98872017000700845","ISSN":"0717-6163","PMID":"29182192","abstract":"BACKGROUND: High-intensity interval training (HIIT) improves cardiometabolic markers, but its effects on the quality of life of patients with type 2 diabetes (T2D) is not well known., AIM: To determine the effects of a 12-week HIIT exercise program on cardiometabolic and quality of life variables of T2D patients., MATERIAL AND METHODS: Nine T2D women were assigned to a HIIT + nutritional education (GE) and 10, to a nutritional education alone group (GC). At baseline and after each intervention, anthropometric and body composition parameters using bio-impedance were assessed, and a blood sample was obtained to measure serum lipid levels, blood glucose and glycated hemoglobin. Quality of life was assessed using the SF-12 questionnaire adapted for the Chilean population., RESULTS: There were no significant changes on the lipid profile variables in the GE group, although HDL cholesterol was increased significantly (p &lt; 0.05) in the GC group. Total fat mass was decreased in the GE group from 43.5 +/- 1.5 to 41.9 +/- 1.5%, p &lt; 0.01. Fasting glucose and glycated hemoglobin decreased in the GE group. There was a significant correlation between the decrease in total fat mass and that of glycated hemoglobin. There were significant increases in quality of life parameters; physical function, physical role, pain, general health, vitality, emotional role, mental health, and social function in the GE but not in the GC group., CONCLUSIONS: A 12-week program of HIIT plus nutritional education improves cardiometabolic and quality of life parameters on type 2 diabetics.","author":[{"dropping-particle":"","family":"Mangiamarchi","given":"Pedro","non-dropping-particle":"","parse-names":false,"suffix":""},{"dropping-particle":"","family":"Caniuqueo","given":"Alexis","non-dropping-particle":"","parse-names":false,"suffix":""},{"dropping-particle":"","family":"Ramirez-Campillo","given":"Rodrigo","non-dropping-particle":"","parse-names":false,"suffix":""},{"dropping-particle":"","family":"Cardenas","given":"Patricio","non-dropping-particle":"","parse-names":false,"suffix":""},{"dropping-particle":"","family":"Morales","given":"Sylvana","non-dropping-particle":"","parse-names":false,"suffix":""},{"dropping-particle":"","family":"Cano-Montoya","given":"Johnattan","non-dropping-particle":"","parse-names":false,"suffix":""},{"dropping-particle":"","family":"Bresciani","given":"Guilherme","non-dropping-particle":"","parse-names":false,"suffix":""},{"dropping-particle":"","family":"Alvarez","given":"Cristian","non-dropping-particle":"","parse-names":false,"suffix":""}],"container-title":"Ejercicio intermitente y consejeria nutricional mejoran control glicemico y calidad de vida en pacientes con diabetes mellitus tipo 2.","id":"ITEM-1","issued":{"date-parts":[["2017"]]},"title":"[Effects of high-intensity interval training and nutritional education in patients with type 2 diabetes].","type":"article-journal"},"uris":["http://www.mendeley.com/documents/?uuid=8371fdf1-904c-4f0e-86db-329c44958e08"]},{"id":"ITEM-2","itemData":{"DOI":"10.1007/s00421-017-3540-1","ISBN":"0042101735","ISSN":"14396319","PMID":"28160083","abstract":"PURPOSE: It remains to be established how high-intensity aerobic interval training (HAIT) affects risk factors associated with type 2 diabetes (TD2). This study investigated effects of HAIT on maximal oxygen uptake (VO2max), glycated Hemoglobin type A1C (HbA1c), insulin resistance (IR), fat oxidation (FatOx), body weight (BW), percent body fat (%BF), lactate threshold (LT), blood pressure (BP), and blood lipid profile (BLP) among persons with T2D. Results were compared to the effects after a moderate-intensity training (MIT) program. METHODS: Thirty-eight individuals with T2D completed 12 weeks of supervised training. HAIT consisted of 4 x 4 min of walking or running uphill at 85-95% of maximal heart rate, and MIT consisted of continuous walking at 70-75% of maximal heart rate. RESULTS: A 21% increase in VO2max (from 25.6 to 30.9 ml kg-1 min-1, p &lt; 0.001), and a reduction in HbA1c by -0.58% points (from 7.78 to 7.20%, p &lt; 0.001) was found in HAIT. BW and body mass index (BMI) was reduced by 1.9% (p &lt; 0.01). There was a tendency towards an improved FatOx at 60% VO2max (14%, p = 0.065). These improvements were significant different from MIT. Both HAIT and MIT increased velocity at LT, and reduced %BF, waist circumference, hip circumference, and BP, with no significant differences between the two groups. Correlations were found between change in VO2max and change in HbA1c when the two intervention groups were combined (R = -0.52, p &lt; 0.01). CONCLUSION: HAIT is an effective exercise strategy to improve aerobic fitness and reduce risk factors associated with T2D.","author":[{"dropping-particle":"","family":"Støa","given":"Eva Maria","non-dropping-particle":"","parse-names":false,"suffix":""},{"dropping-particle":"","family":"Meling","given":"Sondre","non-dropping-particle":"","parse-names":false,"suffix":""},{"dropping-particle":"","family":"Nyhus","given":"Lill Katrin","non-dropping-particle":"","parse-names":false,"suffix":""},{"dropping-particle":"","family":"Glenn Strømstad","given":"","non-dropping-particle":"","parse-names":false,"suffix":""},{"dropping-particle":"","family":"Mangerud","given":"Karl Magnus","non-dropping-particle":"","parse-names":false,"suffix":""},{"dropping-particle":"","family":"Helgerud","given":"Jan","non-dropping-particle":"","parse-names":false,"suffix":""},{"dropping-particle":"","family":"Bratland-Sanda","given":"Solfrid","non-dropping-particle":"","parse-names":false,"suffix":""},{"dropping-particle":"","family":"Støren","given":"Øyvind","non-dropping-particle":"","parse-names":false,"suffix":""}],"container-title":"European Journal of Applied Physiology","id":"ITEM-2","issued":{"date-parts":[["2017"]]},"title":"High-intensity aerobic interval training improves aerobic fitness and HbA1c among persons diagnosed with type 2 diabetes","type":"article-journal"},"uris":["http://www.mendeley.com/documents/?uuid=3f78603a-17ad-4688-9355-37dd6b67c98b"]},{"id":"ITEM-3","itemData":{"DOI":"10.1016/j.ajog.2016.12.017","ISBN":"0002-9378,10976868","ISSN":"10976868","PMID":"28024987","abstract":"Background Menopause is associated with increased risk of cardiovascular disease and the causal factors have been proposed to be the loss of estrogen and the subsequent alterations of the hormonal milieu. However, which factors contribute to the deterioration of cardiometabolic health in postmenopausal women is debated as the menopausal transition is also associated with increased age and fat mass. Furthermore, indications of reduced cardiometabolic adaptations to exercise in postmenopausal women add to the adverse health profile. Objective We sought to evaluate risk factors for type 2 diabetes and cardiovascular disease in late premenopausal and early postmenopausal women, matched by age and body composition, and investigate the effect of high-intensity training. Study Design A 3-month high-intensity aerobic training intervention, involving healthy, nonobese, late premenopausal (n = 40) and early postmenopausal (n = 39) women was conducted and anthropometrics, body composition, blood pressure, lipid profile, glucose tolerance, and maximal oxygen consumption were determined at baseline and after the intervention. Results At baseline, the groups matched in anthropometrics and body composition, and only differed by 4.2 years in age (mean [95% confidence limits] 49.2 [48.5-49.9] vs 53.4 [52.4-54.4] years). Time since last menstrual period for the postmenopausal women was (mean [95% confidence limits] 3.1 [2.6-3.7] years). Hormonal levels (estrogen, follicle stimulation hormone, luteinizing hormone) confirmed menopausal status. At baseline the postmenopausal women had higher total cholesterol (P &lt;.001), low-density lipoprotein-cholesterol (P &lt;.05), and high-density lipoprotein-cholesterol (P &lt;.001) than the premenopausal women. The training intervention reduced body weight (P &lt;.01), waist circumference (P &lt;.01), and improved body composition by increasing lean body mass (P &lt;.001) and decreasing fat mass (P &lt;.001) similarly in both groups. Moreover, training resulted in lower diastolic blood pressure (P &lt;.05), resting heart rate (P &lt;.001), total cholesterol (P &lt;.01), low-density lipoprotein-cholesterol (P &lt;.01), total cholesterol/high-density lipoprotein-cholesterol index (P &lt;.01), and improved plasma insulin concentration during the oral glucose tolerance test (P &lt;.05) in both groups. Conclusion Cardiovascular risk factors are similar in late premenopausal and early postmenopausal women, matched by age and body composition, with the exception that postmenop…","author":[{"dropping-particle":"","family":"Mandrup","given":"Camilla M.","non-dropping-particle":"","parse-names":false,"suffix":""},{"dropping-particle":"","family":"Egelund","given":"Jon","non-dropping-particle":"","parse-names":false,"suffix":""},{"dropping-particle":"","family":"Nyberg","given":"Michael","non-dropping-particle":"","parse-names":false,"suffix":""},{"dropping-particle":"","family":"Lundberg Slingsby","given":"Martina H.","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3","issued":{"date-parts":[["2017"]]},"title":"Effects of high-intensity training on cardiovascular risk factors in premenopausal and postmenopausal women","type":"article-journal"},"uris":["http://www.mendeley.com/documents/?uuid=f7b61597-60e9-4562-a241-d2a8d2e577eb"]},{"id":"ITEM-4","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4","issued":{"date-parts":[["2016"]]},"title":"Resistance-based interval exercise acutely improves endothelial function in type 2 diabetes","type":"article-journal"},"uris":["http://www.mendeley.com/documents/?uuid=c79a1fe0-551f-42fa-9d07-770b744ed50a"]},{"id":"ITEM-5","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5","issued":{"date-parts":[["2016"]]},"title":"High-intensity interval training reduces abdominal fat mass in postmenopausal women with type 2 diabetes","type":"article-journal"},"uris":["http://www.mendeley.com/documents/?uuid=6492f855-ed7f-4b7d-9528-394eef0235ed"]},{"id":"ITEM-6","itemData":{"DOI":"10.1055/s-0042-104935","ISSN":"14393964","PMID":"27259099","abstract":"Our purpose was to investigate the effects of low-volume, high-intensity interval training (HIT) on cardiometabolic risk and exercise capacity in women with type 2 diabetes mellitus (T2DM). Sedentary overweight/obese T2DM women (age=44.5±1.8 years; BMI=30.5±0.6 kg/m2) were randomly assigned to a tri-weekly running-based HIT program (n=13) or non-exercise control follow-up (CON; n=10). Glycemic control, lipid and blood pressure levels, endurance performance, and anthropometry were measured before and after the follow-up (16 weeks) in both groups. Medication intake was also assessed throughout the follow-up. Improvements (P&lt;0.05) on fasting glucose (14.3±1.4%), HbA1c (12.8±1.1%), systolic blood pressure (3.7±0.5 mmHg), HDL-cholesterol (21.1±2.8%), triglycerides (17.7±2.8%), endurance performance (9.8±1.0%), body weight (2.2±0.3%), BMI (2.1±0.3%), waist circumference (4.0±0.5%) and subcutaneous fat (18.6±1.4%) were found after HIT intervention. Patients of HIT group also showed reductions in daily dosage of antihyperglycemic and antihypertensive medication during follow-up. No changes were found in any variable of CON group. The HIT-induced improvements occurred with a weekly time commitment 56–25% lower than the minimal recommended in current guidelines. These findings suggest that low-volume HIT may be a time-efficient intervention to treat T2DM women.","author":[{"dropping-particle":"","family":"Alvarez","given":"C.","non-dropping-particle":"","parse-names":false,"suffix":""},{"dropping-particle":"","family":"Ramirez-Campillo","given":"R.","non-dropping-particle":"","parse-names":false,"suffix":""},{"dropping-particle":"","family":"Martinez-Salazar","given":"C.","non-dropping-particle":"","parse-names":false,"suffix":""},{"dropping-particle":"","family":"Mancilla","given":"R.","non-dropping-particle":"","parse-names":false,"suffix":""},{"dropping-particle":"","family":"Flores-Opazo","given":"M.","non-dropping-particle":"","parse-names":false,"suffix":""},{"dropping-particle":"","family":"Cano-Montoya","given":"J.","non-dropping-particle":"","parse-names":false,"suffix":""},{"dropping-particle":"","family":"Ciolac","given":"E. G.","non-dropping-particle":"","parse-names":false,"suffix":""}],"container-title":"International Journal of Sports Medicine","id":"ITEM-6","issued":{"date-parts":[["2016"]]},"title":"Low-Volume High-Intensity Interval Training as a Therapy for Type 2 Diabetes","type":"article-journal"},"uris":["http://www.mendeley.com/documents/?uuid=69be4356-9281-453b-b98e-756e08e25239"]},{"id":"ITEM-7","itemData":{"DOI":"10.5867/medwave.2015.07.6212","ISBN":"0717-6384","ISSN":"07176384","PMID":"26351856","abstract":"INTRODUCTION: Oxidative stress is caused by an imbalance between an excessive production of reactive oxygen species and/or a deficiency in the level of endogenous and exogenous antioxidant defenses. The presence of reactive oxygen species in large concentrations and for long periods is associated with the occurrence of various diseases, including type 2 diabetes mellitus. Exercise represents an effective means for the prevention and treatment of type 2 diabetes mellitus, and is also able to reduce long-term oxidative stress levels. High-intensity interval training has shown to be an efficient and viable option for type 2 diabetes mellitus control. In turn, high-intensity interval training seems to have positive effects on oxidative stress levels by increasing levels of endogenous antioxidants.\\n\\nOBJECTIVE: To assess the validity and applicability of the results regarding the effectiveness of high-intensity interval training compared to moderate intensity continuous training to reduce oxidative stress in patients with type 2 diabetes mellitus and to answer the following question: In adults with type 2 diabetes mellitus, can the method of high-intensity interval training, compared to moderate intensity continuous training reduce oxidative stress levels?\\n\\nMETHODS: We performed a critical analysis of the article \"Continuous training vs Interval training in glycemic control and macro and microvascular reactivity in patients with type 2 diabetes\".\\n\\nRESULTS: No statistically significant differences were observed in concentrations of superoxide dismutase in any of the experimental groups. Only in the interval group a decrease in malondialdehyde regarding control group and baseline (p&lt;0.05) was observed. In addition, only in the interval group there was an increase in glutathione peroxidase compared to the group of continuous aerobic training and baseline (p&lt;0.05). Nitric oxide showed a significant increase regarding the control, continuous aerobic group and baseline (p&lt;0.05) in the interval training group.\\n\\nCONCLUSIONS: Despite the fact that both training groups show improvements over markers of lipid profile and fitness, high intensity interval training has shown to be more effective in the normalization of oxidative stress, impacting positively on the concentration of pro-oxidant markers and antioxidants.\\n\\nAbstract available from the publisher.","author":[{"dropping-particle":"","family":"Poblete Aro","given":"Carlos Emili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container-title":"Medwave","id":"ITEM-7","issued":{"date-parts":[["2015"]]},"title":"Effects of high intensity interval training versus moderate intensity continuous training on the reduction of oxidative stress in type 2 diabetic adult patients: CAT","type":"article-journal"},"uris":["http://www.mendeley.com/documents/?uuid=ddcc012b-baef-4ff4-a13d-d1feb550894d"]},{"id":"ITEM-8","itemData":{"DOI":"10.3109/13813455.2015.1087033","ISBN":"1744-4160 (Electronic)\r1381-3455 (Linking)","ISSN":"17444160","PMID":"26471849","abstract":"We wished to investigate the effects of 8 weeks of low volume high intensity interval training (HIIT) on endothelial function of popliteal artery and circulating cell adhesion molecules in type 2 diabetes (T2D) patients and matched controls (CON).\\n\\nMETHODS: Over 8 weeks, non-active T2D patients and CONs cycled three times per week (10 × 60 sec HIIT). Pre- and post-HIIT measurements of endothelial function were conducted by applying flow-mediated dilation (FMD) along with taking venous blood samples.\\n\\nRESULTS: Baseline diameter of popliteal artery increased significantly from an average of 5.53 mm to 5.97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8%) in the CON-group (p = 0.006) and 5.32 mm to 5.61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 in the T2D-group (p = 0.009). Peak diameter increased significantly from 5.82 mm to 6.36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9%) in the CON-group (p = 0.001) and 5.57 mm to 5.93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7%) in the T2D-group (p = 0.004). FMD% increased significantly from 5.12% to 6.58% in the CON-group (p = 0.004) and 4.84% to 5.66% in the T2D-group: (p = 0.045). The shear rate reduced significantly in both groups (CON-group: p = 0.04; T2D-group: p = 0.002). Circulating cell adhesion molecules remained unchanged (p &gt; 0.05).\\n\\nCONCLUSION: HIIT induced an improvement of endothelium-dependent FMD and significant outwards artery modelling. No changes in circulating cell adhesion molecules were observed.","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Bjerre","given":"Mette","non-dropping-particle":"","parse-names":false,"suffix":""},{"dropping-particle":"","family":"Jeppesen","given":"Per Bendix","non-dropping-particle":"","parse-names":false,"suffix":""}],"container-title":"Archives of Physiology and Biochemistry","id":"ITEM-8","issued":{"date-parts":[["2015"]]},"title":"Functional and structural vascular adaptations following 8 weeks of low volume high intensity interval training in lower leg of type 2 diabetes patients and individuals at high risk of metabolic syndrome","type":"article-journal"},"uris":["http://www.mendeley.com/documents/?uuid=a4bcc7ab-df92-4ed6-a306-f0fb67636418"]},{"id":"ITEM-9","itemData":{"DOI":"10.1371/journal.pone.0133286","ISBN":"1932-6203","ISSN":"19326203","PMID":"26258597","abstract":"UNLABELLED: Physical activity improves the regulation of glucose homeostasis in both type 2 diabetes (T2D) patients and healthy individuals, but the effect on pancreatic β cell function is unknown. We investigated glycaemic control, pancreatic function and total fat mass before and after 8 weeks of low volume high intensity interval training (HIIT) on cycle ergometer in T2D patients and matched healthy control individuals. Study design/method: Elderly (56 yrs±2), non-active T2D patients (n = 10) and matched (52 yrs±2) healthy controls (CON) (n = 13) exercised 3 times (10×60 sec. HIIT) a week over an 8 week period on a cycle ergometer. Participants underwent a 2-hour oral glucose tolerance test (OGTT). On a separate day, resting blood pressure measurement was conducted followed by an incremental maximal oxygen uptake (VO2max) cycle ergometer test. Finally, a whole body dual X-ray absorptiometry (DXA) was performed. After 8 weeks of training, the same measurements were performed. Results: in the T2D-group, glycaemic control as determined by average fasting venous glucose concentration (p = 0.01), end point 2-hour OGTT (p = 0.04) and glycosylated haemoglobin (p = 0.04) were significantly reduced. Pancreatic homeostasis as determined by homeostatic model assessment of insulin resistance (HOMA-IR) and HOMA β cell function (HOMA-%β) were both significantly ameliorated (p = 0.03 and p = 0.03, respectively). Whole body insulin sensitivity as determined by the disposition index (DI) was significantly increased (p = 0.03). During OGTT, the glucose continuum was significantly reduced at -15 (p = 0.03), 30 (p = 0.03) and 120 min (p = 0.03) and at -10 (p = 0.003) and 0 min (p = 0.003) with an additional improvement (p = 0.03) of its 1st phase (30 min) area under curve (AUC). Significant abdominal fat mass losses were seen in both groups (T2D: p = 0.004 and CON: p = 0.02) corresponding to a percentage change of -17.84%±5.02 and -9.66%±3.07, respectively. Conclusion: these results demonstrate that HIIT improves overall glycaemic control and pancreatic β cell function in T2D patients. Additionally, both groups experienced abdominal fat mass losses. These findings demonstrate that HIIT is a health beneficial exercise strategy in T2D patients.\\n\\nTRIAL REGISTRATION: ClinicalTrials.gov NCT02333734 http://clinicaltrials.gov/ct2/show/NCT02333734.","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Jeppesen","given":"Per Bendix","non-dropping-particle":"","parse-names":false,"suffix":""}],"container-title":"PLoS ONE","id":"ITEM-9","issued":{"date-parts":[["2015"]]},"title":"High intensity interval training improves glycaemic control and pancreatic β cell function of type 2 diabetes patients","type":"article-journal"},"uris":["http://www.mendeley.com/documents/?uuid=7a723997-0c21-42f7-91fc-32c16f3eca45"]},{"id":"ITEM-10","itemData":{"DOI":"10.1249/MSS.0000000000001232","ISBN":"0000000000","ISSN":"15300315","PMID":"28628064","abstract":"PURPOSE: Epicardial (EAT) and pericardial (PAT) fat masses and myocardial triglyceride content (MTC) are enlarged in obesity and insulin resistance. We studied whether the high-intensity interval training (HIIT) and moderate-intensity continuous training (MICT) similarly decrease ectopic fat in and around the heart and whether the decrease is similar in healthy subjects and subjects with defective glucose tolerance (DGT). METHODS: A total of 28 healthy men (body mass index = 20.7-30.0 kg.m, age = 40-55 yr) and 16 men with DGT (body mass index = 23.8-33.5 kg.m, age = 43-53 yr) were randomized into HIIT and MICT interventions for 2 wk. EAT and PAT were determined by computed tomography and MTC by H-MRS. RESULTS: At baseline, DGT subjects had impaired aerobic capacity and insulin sensitivity and higher levels of whole body fat, visceral fat, PAT, and EAT (P &lt; 0.05, all) compared with healthy subjects. In the whole group, HIIT increased aerobic capacity (HIIT = 6%, MICT = 0.3%; time x training P = 0.007) and tended to improve insulin sensitivity (HIIT = 24%, MICT = 8%) as well as reduce MTC (HIIT = -42%, MICT = +23%) (time x training P = 0.06, both) more efficiently compared with MICT, and without differences in the training response between the healthy and the DGT subjects. However, both training modes decreased EAT (-5%) and PAT (-6%) fat (time P &lt; 0.05) and not differently between the healthy and the DGT subjects. CONCLUSION: Whole body fat, visceral fat, PAT, and EAT masses are enlarged in DGT. Both HIIT and MICT effectively reduce EAT and PAT in healthy and DGT subjects, whereas HIIT seems to be superior as regards improving aerobic capacity, whole-body insulin sensitivity, and MTC.","author":[{"dropping-particle":"","family":"Honkala","given":"Sanna M.","non-dropping-particle":"","parse-names":false,"suffix":""},{"dropping-particle":"","family":"Motiani","given":"Kumail K.","non-dropping-particle":"","parse-names":false,"suffix":""},{"dropping-particle":"","family":"Eskelinen","given":"Jari Joonas","non-dropping-particle":"","parse-names":false,"suffix":""},{"dropping-particle":"","family":"Savolainen","given":"Anna","non-dropping-particle":"","parse-names":false,"suffix":""},{"dropping-particle":"","family":"Saunavaara","given":"Virva","non-dropping-particle":"","parse-names":false,"suffix":""},{"dropping-particle":"","family":"Virtanen","given":"Kirsi A.","non-dropping-particle":"","parse-names":false,"suffix":""},{"dropping-particle":"","family":"Löyttyniemi","given":"Eliisa","non-dropping-particle":"","parse-names":false,"suffix":""},{"dropping-particle":"","family":"Kapanen","given":"Jukka","non-dropping-particle":"","parse-names":false,"suffix":""},{"dropping-particle":"","family":"Knuuti","given":"Juhani","non-dropping-particle":"","parse-names":false,"suffix":""},{"dropping-particle":"","family":"Kalliokoski","given":"Kari K.","non-dropping-particle":"","parse-names":false,"suffix":""},{"dropping-particle":"","family":"Hannukainen","given":"Jarna C.","non-dropping-particle":"","parse-names":false,"suffix":""}],"container-title":"Medicine and Science in Sports and Exercise","id":"ITEM-10","issued":{"date-parts":[["2017"]]},"title":"Exercise Training Reduces Intrathoracic Fat Regardless of Defective Glucose Tolerance","type":"article-journal"},"uris":["http://www.mendeley.com/documents/?uuid=fe5fcaf2-4a22-445d-84ac-f1ecc02d8ad4"]},{"id":"ITEM-11","itemData":{"DOI":"10.1123/jpah.2014-0123","ISBN":"1543-5474 (Electronic)\\r1543-3080 (Linking)","ISSN":"1543-3080","PMID":"25155362","abstract":"OBJECTIVE: The purpose of the present study was to examine the impact of 12 weeks of elliptical high intensity interval training (HIIT) on metabolic risk factors and body composition in pre- and type 2 diabetes patients.\\n\\nMETHODS: Sixteen pre- (n = 8) and type 2 diabetes (n = 8) participants completed this study. Fasting blood glucose, HbA1c, anthropometric measurements, body composition (DXA), blood pressure, resting heart rate, VO2 max, dietary factors as well as total and physical activity energy expenditure were measured. The HIIT program on the elliptical was performed three times a week for 12 weeks.\\n\\nRESULTS: After the intervention, we observed a significant improvement for fasting blood glucose, waist and hip circumference, appendicular fat mass, leg lean body mass and appendicular lean body mass, systolic blood pressure, resting heart rate and VO2 max (p &lt; 0.05). In addition, we noted a lower tendency for leg fat mass (P = 0.06) and diastolic blood pressure (p = 0.05) as well as a higher tendency for total energy expenditure (p = 0.06) after the intervention.\\n\\nCONCLUSION: The present study indicates that elliptical HIIT seems to improve metabolic risk factors and body composition in pre- and type 2 diabetes patients.","author":[{"dropping-particle":"","family":"Fex","given":"Annie","non-dropping-particle":"","parse-names":false,"suffix":""},{"dropping-particle":"","family":"Leduc-Gaudet","given":"Jean-Philippe","non-dropping-particle":"","parse-names":false,"suffix":""},{"dropping-particle":"","family":"Filion","given":"Marie-Eve","non-dropping-particle":"","parse-names":false,"suffix":""},{"dropping-particle":"","family":"Karelis","given":"Antony D.","non-dropping-particle":"","parse-names":false,"suffix":""},{"dropping-particle":"","family":"Aubertin-Leheudre","given":"Mylène","non-dropping-particle":"","parse-names":false,"suffix":""}],"container-title":"Journal of Physical Activity and Health","id":"ITEM-11","issued":{"date-parts":[["2015"]]},"title":"Effect of Elliptical High Intensity Interval Training on Metabolic Risk Factor in Pre- and Type 2 Diabetes Patients: A Pilot Study","type":"article-journal"},"uris":["http://www.mendeley.com/documents/?uuid=5c2e9f74-5354-4510-85fd-22279dbb2270"]},{"id":"ITEM-12","itemData":{"DOI":"10.1111/j.1463-1326.2012.01564.x","ISBN":"1463-1326","ISSN":"14628902","PMID":"22268455","abstract":"High-volume endurance exercise (END) improves glycaemic control in type 2 diabetes (T2D) but many individuals cite 'lack of time' as a barrier to regular participation. High-intensity interval training (HIT) is a time-efficient method to induce physiological adaptations similar to END, but little is known regarding the effect of HIT in T2D. Using continuous glucose monitoring (CGM), we examined the 24-h blood glucose response to one session of HIT consisting of 10 × 60 s cycling efforts at ~90% maximal heart rate, interspersed with 60 s rest. Seven adults with T2D underwent CGM for 24-h on two occasions under standard dietary conditions: following acute HIT and on a non-exercise control day (CTL). HIT reduced hyperglycaemia measured as proportion of time spent above 10 mmol/l (HIT: 4.5 ± 4.4 vs. CTL: 15.2 ± 12.3%, p = 0.04). Postprandial hyperglycaemia, measured as the sum of post-meal areas under the glucose curve, was also lower after HIT vs. CTL (728 ± 331 vs. 1142 ± 556 mmol/l·9 h, p = 0.01). These findings highlight the potential for HIT to improve glycaemic control in T2D.","author":[{"dropping-particle":"","family":"Gillen","given":"J. B.","non-dropping-particle":"","parse-names":false,"suffix":""},{"dropping-particle":"","family":"Little","given":"J. P.","non-dropping-particle":"","parse-names":false,"suffix":""},{"dropping-particle":"","family":"Punthakee","given":"Z.","non-dropping-particle":"","parse-names":false,"suffix":""},{"dropping-particle":"","family":"Tarnopolsky","given":"M. A.","non-dropping-particle":"","parse-names":false,"suffix":""},{"dropping-particle":"","family":"Riddell","given":"M. C.","non-dropping-particle":"","parse-names":false,"suffix":""},{"dropping-particle":"","family":"Gibala","given":"M. J.","non-dropping-particle":"","parse-names":false,"suffix":""}],"container-title":"Diabetes, Obesity and Metabolism","id":"ITEM-12","issued":{"date-parts":[["2012"]]},"title":"Acute high-intensity interval exercise reduces the postprandial glucose response and prevalence of hyperglycaemia in patients with type 2 diabetes","type":"article-journal"},"uris":["http://www.mendeley.com/documents/?uuid=bd6d64f7-0533-46a0-a84d-f6d8e9058c01"]},{"id":"ITEM-13","itemData":{"DOI":"10.1152/japplphysiol.00921.2011","ISBN":"1522-1601; 0161-7567","ISSN":"8750-7587","PMID":"21868679","abstract":"Low-volume high-intensity interval training (HIT) is emerging as a time-efficient exercise strategy for improving health and fitness. This form of exercise has not been tested in type 2 diabetes and thus we examined the effects of low-volume HIT on glucose regulation and skeletal muscle metabolic capacity in patients with type 2 diabetes. Eight patients with type 2 diabetes (63 ± 8 yr, body mass index 32 ± 6 kg/m(2), Hb(A1C) 6.9 ± 0.7%) volunteered to participate in this study. Participants performed six sessions of HIT (10 × 60-s cycling bouts eliciting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90% maximal heart rate, interspersed with 60 s rest) over 2 wk. Before training and fro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48 to 72 h after the last training bout, glucose regulation was assessed using 24-h continuous glucose monitoring under standardized dietary conditions. Markers of skeletal muscle metabolic capacity were measured in biopsy samples (vastus lateralis) before and after (72 h) training. Average 24-h blood glucose concentration was reduced after training (7.6 ± 1.0 vs. 6.6 ± 0.7 mmol/l) as was the sum of the 3-h postprandial areas under the glucose curve for breakfast, lunch, and dinner (both P &lt; 0.05). Training increased muscle mitochondrial capacity as evidenced by higher citrate synthase maximal activity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20%) and protein content of Complex II 70 kDa subunit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7%), Complex III Core 2 protein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51%), and Complex IV subunit IV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8%, all P &lt; 0.05). Mitofusin 2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71%) and GLUT4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69%) protein content were also higher after training (both P &lt; 0.05). Our findings indicate that low-volume HIT can rapidly improve glucose control and induce adaptations in skeletal muscle that are linked to improved metabolic health in patients with type 2 diabetes.","author":[{"dropping-particle":"","family":"Little","given":"J. P.","non-dropping-particle":"","parse-names":false,"suffix":""},{"dropping-particle":"","family":"Gillen","given":"J. B.","non-dropping-particle":"","parse-names":false,"suffix":""},{"dropping-particle":"","family":"Percival","given":"M. E.","non-dropping-particle":"","parse-names":false,"suffix":""},{"dropping-particle":"","family":"Safdar","given":"A.","non-dropping-particle":"","parse-names":false,"suffix":""},{"dropping-particle":"","family":"Tarnopolsky","given":"M. A.","non-dropping-particle":"","parse-names":false,"suffix":""},{"dropping-particle":"","family":"Punthakee","given":"Z.","non-dropping-particle":"","parse-names":false,"suffix":""},{"dropping-particle":"","family":"Jung","given":"M. E.","non-dropping-particle":"","parse-names":false,"suffix":""},{"dropping-particle":"","family":"Gibala","given":"M. J.","non-dropping-particle":"","parse-names":false,"suffix":""}],"container-title":"Journal of Applied Physiology","id":"ITEM-13","issued":{"date-parts":[["2011"]]},"title":"Low-volume high-intensity interval training reduces hyperglycemia and increases muscle mitochondrial capacity in patients with type 2 diabetes","type":"article-journal"},"uris":["http://www.mendeley.com/documents/?uuid=7ac161e2-9836-4887-b331-2c0a35805b25"]},{"id":"ITEM-14","itemData":{"DOI":"10.3389/fendo.2017.00229","ISBN":"1664-2392 (Print)\r1664-2392 (Linking)","ISSN":"16642392","PMID":"28943861","abstract":"Introduction: Regular physical activity (PA) can reduce the risk of developing type 2 diabetes, but adherence to time-orientated (150 min per week or more) PA guidelines is very poor. A practical and time-efficient PA regime that was equally efficacious at controlling risk factors for cardio-metabolic disease is one solution to this problem. Herein we evaluate a new time-efficient and genuinely practical high-intensity interval training (HIT) protocol in men and women with pre-existing risk-factors for type 2 diabetes. Materials &amp; methods: One hundred and eight-nine sedentary women (n=101) and men (n=88) with impaired glucose tolerance and/or a BMI &gt;27 kg·m-2 (mean (range) age: 36 (18-53) y) participated in this multi-centre study. Each completed a fully supervised 6-week HIT protocol at work-loads equivalent to ~100% or ~125% V̇O2max. Change in V̇O2max was used to monitor protocol efficacy, while Actiheart monitors were used to determine PA during four, week-long, periods. Mean arterial (blood) pressure (MAP) and fasting insulin resistance (HOMA-IR) represent key health biomarker outcomes. Results: The higher intensity bouts (~125% V̇O2max) used during a 5-by-1min HIT protocol resulted in a robust increase in V̇O2max (136 participants, +10.0%, p&lt;0.001; large size-effect). 5-by-1 HIT reduced MAP (~3%; p&lt;0.001) and HOMA-IR (~16%; P&lt;0.01). Physiological responses were similar in men and women while a sizeable proportion of the training induced changes in V̇O2max, MAP and HOMA-IR was retained 3 weeks after cessation of training. The supervised HIT sessions accounted for the entire quantifiable increase in PA, and this equated to 400 MET min·week-1. Meta-analysis indicated that 5-by-1 HIT matched the efficacy and variability of a time-consuming 30-week PA program on V̇O2max, MAP and HOMA-IR. Conclusions: With a total time-commitment of &lt;15 min per session and reliance on a practical ergometer protocol, 5-by-1 HIT offers a new solution to modulate cardio-metabolic risk factors in adults with pre-existing risk-factors for type 2 diabetes while approximately meeting the MET min·week-1 PA guidelines. Long-term randomised controlled studies will be required to quantify the ability for 5-by-1 HIT to reduce the incidence of type 2 diabetes, while strategies are required to harmonise the adaptations to exercise across individuals.","author":[{"dropping-particle":"","family":"Phillips","given":"Bethan E.","non-dropping-particle":"","parse-names":false,"suffix":""},{"dropping-particle":"","family":"Kelly","given":"Benjamin M.","non-dropping-particle":"","parse-names":false,"suffix":""},{"dropping-particle":"","family":"Lilja","given":"Mats","non-dropping-particle":"","parse-names":false,"suffix":""},{"dropping-particle":"","family":"Ponce-González","given":"Jesús Gustavo","non-dropping-particle":"","parse-names":false,"suffix":""},{"dropping-particle":"","family":"Brogan","given":"Robert J.","non-dropping-particle":"","parse-names":false,"suffix":""},{"dropping-particle":"","family":"Morris","given":"David L.","non-dropping-particle":"","parse-names":false,"suffix":""},{"dropping-particle":"","family":"Gustafsson","given":"Thomas","non-dropping-particle":"","parse-names":false,"suffix":""},{"dropping-particle":"","family":"Kraus","given":"William E.","non-dropping-particle":"","parse-names":false,"suffix":""},{"dropping-particle":"","family":"Atherton","given":"Philip J.","non-dropping-particle":"","parse-names":false,"suffix":""},{"dropping-particle":"","family":"Vollaard","given":"Niels B.J.","non-dropping-particle":"","parse-names":false,"suffix":""},{"dropping-particle":"","family":"Rooyackers","given":"Olav","non-dropping-particle":"","parse-names":false,"suffix":""},{"dropping-particle":"","family":"Timmons","given":"James A.","non-dropping-particle":"","parse-names":false,"suffix":""}],"container-title":"Frontiers in Endocrinology","id":"ITEM-14","issued":{"date-parts":[["2017"]]},"title":"A practical and time-efficient high-intensity interval training program modifies cardio-metabolic risk factors in adults with risk factors for type II diabetes","type":"article-journal"},"uris":["http://www.mendeley.com/documents/?uuid=32c53c49-3834-4de6-8c51-b41e0a9dc491"]}],"mendeley":{"formattedCitation":"(Alvarez et al., 2016; Fex, Leduc-Gaudet, Filion, Karelis, &amp; Aubertin-Leheudre, 2015; Francois, Durrer, Pistawka, Halperin, &amp; Little, 2016; Gillen et al., 2012; Honkala et al., 2017; Little et al., 2011; Madsen, Thorup, Overgaard, Bjerre, &amp; Jeppesen, 2015; Madsen, Thorup, Overgaard, &amp; Jeppesen, 2015; Maillard et al., 2016; Mandrup et al., 2017; Mangiamarchi et al., 2017; Phillips et al., 2017; Poblete Aro, Russell Guzmán, Soto Muñoz, &amp; Villegas González, 2015; Støa et al., 2017)","plainTextFormattedCitation":"(Alvarez et al., 2016; Fex, Leduc-Gaudet, Filion, Karelis, &amp; Aubertin-Leheudre, 2015; Francois, Durrer, Pistawka, Halperin, &amp; Little, 2016; Gillen et al., 2012; Honkala et al., 2017; Little et al., 2011; Madsen, Thorup, Overgaard, Bjerre, &amp; Jeppesen, 2015; Madsen, Thorup, Overgaard, &amp; Jeppesen, 2015; Maillard et al., 2016; Mandrup et al., 2017; Mangiamarchi et al., 2017; Phillips et al., 2017; Poblete Aro, Russell Guzmán, Soto Muñoz, &amp; Villegas González, 2015; Støa et al., 2017)","previouslyFormattedCitation":"(11,12,21–24,13–20)"},"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lvarez et al., 2016; Fex, Leduc-Gaudet, Filion, Karelis, &amp; Aubertin-Leheudre, 2015; Francois, Durrer, Pistawka, Halperin, &amp; Little, 2016; Gillen et al., 2012; Honkala et al., 2017; Little et al., 2011; Madsen, Thorup, Overgaard, Bjerre, &amp; Jeppesen, 2015; Madsen, Thorup, Overgaard, &amp; Jeppesen, 2015; Maillard et al., 2016; Mandrup et al., 2017; Mangiamarchi et al., 2017; Phillips et al., 2017; Poblete Aro, Russell Guzmán, Soto Muñoz, &amp; Villegas González, 2015; Støa et al., 2017)</w:t>
      </w:r>
      <w:r w:rsidR="00714E25" w:rsidRPr="00FD0159">
        <w:rPr>
          <w:rFonts w:ascii="Times New Roman" w:hAnsi="Times New Roman" w:cs="Times New Roman"/>
          <w:sz w:val="24"/>
          <w:szCs w:val="24"/>
        </w:rPr>
        <w:fldChar w:fldCharType="end"/>
      </w:r>
      <w:r w:rsidR="00714E25" w:rsidRPr="00FD0159">
        <w:rPr>
          <w:rFonts w:ascii="Times New Roman" w:hAnsi="Times New Roman" w:cs="Times New Roman"/>
          <w:sz w:val="24"/>
          <w:szCs w:val="24"/>
        </w:rPr>
        <w:t xml:space="preserve"> </w:t>
      </w:r>
      <w:r w:rsidR="00203A43" w:rsidRPr="00FD0159">
        <w:rPr>
          <w:rFonts w:ascii="Times New Roman" w:hAnsi="Times New Roman" w:cs="Times New Roman"/>
          <w:sz w:val="24"/>
          <w:szCs w:val="24"/>
        </w:rPr>
        <w:t xml:space="preserve">que afirman que el HIIT mejora la salud de los sujetos con DMT2 o prediabetes, ya que se observan notables mejoras en: perfil lipídico, control glucémico, insulinorresistencia, HbA1c, tensión arterial y composición corporal. Dentro de estos estudios, encontramos además uno que afirma que el HIIT mejora la calidad de vida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s://dx.doi.org/10.4067/s0034-98872017000700845","ISSN":"0717-6163","PMID":"29182192","abstract":"BACKGROUND: High-intensity interval training (HIIT) improves cardiometabolic markers, but its effects on the quality of life of patients with type 2 diabetes (T2D) is not well known., AIM: To determine the effects of a 12-week HIIT exercise program on cardiometabolic and quality of life variables of T2D patients., MATERIAL AND METHODS: Nine T2D women were assigned to a HIIT + nutritional education (GE) and 10, to a nutritional education alone group (GC). At baseline and after each intervention, anthropometric and body composition parameters using bio-impedance were assessed, and a blood sample was obtained to measure serum lipid levels, blood glucose and glycated hemoglobin. Quality of life was assessed using the SF-12 questionnaire adapted for the Chilean population., RESULTS: There were no significant changes on the lipid profile variables in the GE group, although HDL cholesterol was increased significantly (p &lt; 0.05) in the GC group. Total fat mass was decreased in the GE group from 43.5 +/- 1.5 to 41.9 +/- 1.5%, p &lt; 0.01. Fasting glucose and glycated hemoglobin decreased in the GE group. There was a significant correlation between the decrease in total fat mass and that of glycated hemoglobin. There were significant increases in quality of life parameters; physical function, physical role, pain, general health, vitality, emotional role, mental health, and social function in the GE but not in the GC group., CONCLUSIONS: A 12-week program of HIIT plus nutritional education improves cardiometabolic and quality of life parameters on type 2 diabetics.","author":[{"dropping-particle":"","family":"Mangiamarchi","given":"Pedro","non-dropping-particle":"","parse-names":false,"suffix":""},{"dropping-particle":"","family":"Caniuqueo","given":"Alexis","non-dropping-particle":"","parse-names":false,"suffix":""},{"dropping-particle":"","family":"Ramirez-Campillo","given":"Rodrigo","non-dropping-particle":"","parse-names":false,"suffix":""},{"dropping-particle":"","family":"Cardenas","given":"Patricio","non-dropping-particle":"","parse-names":false,"suffix":""},{"dropping-particle":"","family":"Morales","given":"Sylvana","non-dropping-particle":"","parse-names":false,"suffix":""},{"dropping-particle":"","family":"Cano-Montoya","given":"Johnattan","non-dropping-particle":"","parse-names":false,"suffix":""},{"dropping-particle":"","family":"Bresciani","given":"Guilherme","non-dropping-particle":"","parse-names":false,"suffix":""},{"dropping-particle":"","family":"Alvarez","given":"Cristian","non-dropping-particle":"","parse-names":false,"suffix":""}],"container-title":"Ejercicio intermitente y consejeria nutricional mejoran control glicemico y calidad de vida en pacientes con diabetes mellitus tipo 2.","id":"ITEM-1","issued":{"date-parts":[["2017"]]},"title":"[Effects of high-intensity interval training and nutritional education in patients with type 2 diabetes].","type":"article-journal"},"uris":["http://www.mendeley.com/documents/?uuid=8371fdf1-904c-4f0e-86db-329c44958e08"]}],"mendeley":{"formattedCitation":"(Mangiamarchi et al., 2017)","plainTextFormattedCitation":"(Mangiamarchi et al., 2017)","previouslyFormattedCitation":"(11)"},"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ngiamarchi et al., 2017)</w:t>
      </w:r>
      <w:r w:rsidR="00714E25" w:rsidRPr="00FD0159">
        <w:rPr>
          <w:rFonts w:ascii="Times New Roman" w:hAnsi="Times New Roman" w:cs="Times New Roman"/>
          <w:sz w:val="24"/>
          <w:szCs w:val="24"/>
        </w:rPr>
        <w:fldChar w:fldCharType="end"/>
      </w:r>
      <w:r w:rsidR="00203A43" w:rsidRPr="00FD0159">
        <w:rPr>
          <w:rFonts w:ascii="Times New Roman" w:hAnsi="Times New Roman" w:cs="Times New Roman"/>
          <w:sz w:val="24"/>
          <w:szCs w:val="24"/>
        </w:rPr>
        <w:t xml:space="preserve"> y otro que defiende la efectividad de HIIT en la normalización del estrés oxidativo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5867/medwave.2015.07.6212","ISBN":"0717-6384","ISSN":"07176384","PMID":"26351856","abstract":"INTRODUCTION: Oxidative stress is caused by an imbalance between an excessive production of reactive oxygen species and/or a deficiency in the level of endogenous and exogenous antioxidant defenses. The presence of reactive oxygen species in large concentrations and for long periods is associated with the occurrence of various diseases, including type 2 diabetes mellitus. Exercise represents an effective means for the prevention and treatment of type 2 diabetes mellitus, and is also able to reduce long-term oxidative stress levels. High-intensity interval training has shown to be an efficient and viable option for type 2 diabetes mellitus control. In turn, high-intensity interval training seems to have positive effects on oxidative stress levels by increasing levels of endogenous antioxidants.\\n\\nOBJECTIVE: To assess the validity and applicability of the results regarding the effectiveness of high-intensity interval training compared to moderate intensity continuous training to reduce oxidative stress in patients with type 2 diabetes mellitus and to answer the following question: In adults with type 2 diabetes mellitus, can the method of high-intensity interval training, compared to moderate intensity continuous training reduce oxidative stress levels?\\n\\nMETHODS: We performed a critical analysis of the article \"Continuous training vs Interval training in glycemic control and macro and microvascular reactivity in patients with type 2 diabetes\".\\n\\nRESULTS: No statistically significant differences were observed in concentrations of superoxide dismutase in any of the experimental groups. Only in the interval group a decrease in malondialdehyde regarding control group and baseline (p&lt;0.05) was observed. In addition, only in the interval group there was an increase in glutathione peroxidase compared to the group of continuous aerobic training and baseline (p&lt;0.05). Nitric oxide showed a significant increase regarding the control, continuous aerobic group and baseline (p&lt;0.05) in the interval training group.\\n\\nCONCLUSIONS: Despite the fact that both training groups show improvements over markers of lipid profile and fitness, high intensity interval training has shown to be more effective in the normalization of oxidative stress, impacting positively on the concentration of pro-oxidant markers and antioxidants.\\n\\nAbstract available from the publisher.","author":[{"dropping-particle":"","family":"Poblete Aro","given":"Carlos Emili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container-title":"Medwave","id":"ITEM-1","issued":{"date-parts":[["2015"]]},"title":"Effects of high intensity interval training versus moderate intensity continuous training on the reduction of oxidative stress in type 2 diabetic adult patients: CAT","type":"article-journal"},"uris":["http://www.mendeley.com/documents/?uuid=ddcc012b-baef-4ff4-a13d-d1feb550894d"]}],"mendeley":{"formattedCitation":"(Poblete Aro et al., 2015)","plainTextFormattedCitation":"(Poblete Aro et al., 2015)","previouslyFormattedCitation":"(17)"},"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Poblete Aro et al., 2015)</w:t>
      </w:r>
      <w:r w:rsidR="00714E25" w:rsidRPr="00FD0159">
        <w:rPr>
          <w:rFonts w:ascii="Times New Roman" w:hAnsi="Times New Roman" w:cs="Times New Roman"/>
          <w:sz w:val="24"/>
          <w:szCs w:val="24"/>
        </w:rPr>
        <w:fldChar w:fldCharType="end"/>
      </w:r>
      <w:r w:rsidR="00203A43" w:rsidRPr="00FD0159">
        <w:rPr>
          <w:rFonts w:ascii="Times New Roman" w:hAnsi="Times New Roman" w:cs="Times New Roman"/>
          <w:sz w:val="24"/>
          <w:szCs w:val="24"/>
        </w:rPr>
        <w:t xml:space="preserve">. </w:t>
      </w:r>
    </w:p>
    <w:p w14:paraId="6D8ABC2E" w14:textId="319F24E4" w:rsidR="009C33B9" w:rsidRPr="00FD0159" w:rsidRDefault="009C33B9" w:rsidP="00BE2BF3">
      <w:pPr>
        <w:spacing w:before="120" w:line="360" w:lineRule="auto"/>
        <w:ind w:left="708" w:hanging="424"/>
        <w:jc w:val="both"/>
        <w:rPr>
          <w:rFonts w:ascii="Times New Roman" w:hAnsi="Times New Roman" w:cs="Times New Roman"/>
          <w:sz w:val="24"/>
          <w:szCs w:val="24"/>
        </w:rPr>
      </w:pPr>
      <w:r w:rsidRPr="00FD0159">
        <w:rPr>
          <w:rFonts w:ascii="Times New Roman" w:hAnsi="Times New Roman" w:cs="Times New Roman"/>
          <w:sz w:val="24"/>
          <w:szCs w:val="24"/>
        </w:rPr>
        <w:t xml:space="preserve">---------------------------------------Insertar Tabla </w:t>
      </w:r>
      <w:r w:rsidR="00BE2BF3">
        <w:rPr>
          <w:rFonts w:ascii="Times New Roman" w:hAnsi="Times New Roman" w:cs="Times New Roman"/>
          <w:sz w:val="24"/>
          <w:szCs w:val="24"/>
        </w:rPr>
        <w:t>1</w:t>
      </w:r>
      <w:r w:rsidRPr="00FD0159">
        <w:rPr>
          <w:rFonts w:ascii="Times New Roman" w:hAnsi="Times New Roman" w:cs="Times New Roman"/>
          <w:sz w:val="24"/>
          <w:szCs w:val="24"/>
        </w:rPr>
        <w:t>--------------------------------------------</w:t>
      </w:r>
    </w:p>
    <w:p w14:paraId="3A4F9C34" w14:textId="540596BF" w:rsidR="00203A43"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Sin embargo, hay 2 estudios en los que no se observan mejoras. Uno de ellos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5867/medwave.2015.02.6079","ISBN":"07176384 (ISSN)","ISSN":"07176384","PMID":"25826293","abstract":"INTRODUCTION: Type 2 diabetes mellitus is one of the major non-communicable chronic diseases in the world. Its prevalence in Chile is significant, and complications associated with this disease involve great costs, which is why prevention and treatment of this condition are essential. Physical exercise is an effective means for prevention and treatment of type 2 diabetes mellitus. The emergence of new forms of physical training, such as \"high intensity interval training\", presents novel therapeutic alternatives for patients and health care professionals.\\n\\nOBJECTIVE: To assess the validity and applicability of the results regarding the effectiveness of high intensity interval training in reducing glycosylated hemoglobin in adult patients with type 2 diabetes mellitus and answer the following question: In subjects with type 2 diabetes, can the method of high intensity interval training compared to moderate intensity exercise decrease glycosylated hemoglobin?\\n\\nMETHODS: We performed a critical analysis of the article \"Feasibility and preliminary effectiveness of high intensity interval training in type 2 diabetes\".\\n\\nRESULTS: We found no significant differences in the amount of glycosylated hemoglobin between groups of high intensity interval training and moderate-intensity exercise upon completion of the study (p&gt;0.05).\\n\\nCONCLUSION: In adult patients with type 2 diabetes mellitus, high intensity interval training does not significantly improve glycosylated hemoglobin levels. Despite this, the high intensity interval training method shows as much improvement in body composition and physical condition as the moderate intensity exercise program.\\n\\nAbstract available from the publisher.","author":[{"dropping-particle":"","family":"Aguilera Eguía","given":"Raúl Albert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dropping-particle":"","family":"Poblete Aro","given":"Carlos Emilio","non-dropping-particle":"","parse-names":false,"suffix":""},{"dropping-particle":"","family":"Ibacache Palma","given":"Alejandro","non-dropping-particle":"","parse-names":false,"suffix":""}],"container-title":"Medwave","id":"ITEM-1","issued":{"date-parts":[["2015"]]},"title":"Effect of high-intensity interval training on the reduction of glycosylated hemoglobin in type-2 diabetic adult patients","type":"article-journal"},"uris":["http://www.mendeley.com/documents/?uuid=0c07b64e-05dd-4033-8273-ff50b73bbd91"]}],"mendeley":{"formattedCitation":"(Aguilera Eguía et al., 2015)","plainTextFormattedCitation":"(Aguilera Eguía et al., 2015)","previouslyFormattedCitation":"(25)"},"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guilera Eguía et al., 2015)</w:t>
      </w:r>
      <w:r w:rsidR="00714E2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concluye que el HIIT no mejora significativamente los niveles de HbA1c, aunque sí la composición corporal y la condición física, de forma similar al entrenamiento continuo. El otro estudio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3109/13813455.2015.1082600","ISBN":"10.3109/13813455.2015.1082600","ISSN":"17444160","PMID":"26469542","abstract":"AbstractIn the present study, the effects of 8 weeks of low volume high intensity interval training (HIIT) was investigated on circulating diabetes-related cytokines and free fatty acids (FFA) in adults with type 2 diabetes (T2D) and matched controls (CON). Methods: Participants exercised for 8 weeks (3 weekly sessions: 10 × 60 sec HIIT) on a cycle ergometer supervised by medical staff. Prior to the intervention and after the last HIIT session, venous blood samples were collected.Results: Circulating omentin-1 concentrations increased significantly in both the CON-group (p = 0.003) and in the T2D-group (p = 0.002). Pentraxin-3 (p = 0.010) and IL-1ra (p = 0.031) levels increased significantly in the CON-group. Plasma FFA in the T2D-group was significantly reduced after 60 min (p = 0.011). Post HIIT area under curve of circulating FFAs was reduced by −17.73 ± 6.99% (p = 0.041) in the T2D-group. Conclusion: We observed only modest exercise-induced improvements of multiple diabetes-related cytokines. Circulat...","author":[{"dropping-particle":"","family":"Madsen","given":"Søren Møller","non-dropping-particle":"","parse-names":false,"suffix":""},{"dropping-particle":"","family":"Thorup","given":"Anne Cathrine","non-dropping-particle":"","parse-names":false,"suffix":""},{"dropping-particle":"","family":"Bjerre","given":"Mette","non-dropping-particle":"","parse-names":false,"suffix":""},{"dropping-particle":"","family":"Jeppesen","given":"Per Bendix","non-dropping-particle":"","parse-names":false,"suffix":""}],"container-title":"Archives of Physiology and Biochemistry","id":"ITEM-1","issued":{"date-parts":[["2015"]]},"title":"Does 8 weeks of strenuous bicycle exercise improve diabetes-related inflammatory cytokines and free fatty acids in type 2 diabetes patients and individuals at high-risk of metabolic syndrome?","type":"article-journal"},"uris":["http://www.mendeley.com/documents/?uuid=c1c3837e-61c0-4ae8-9574-1796ad381587"]}],"mendeley":{"formattedCitation":"(Madsen, Thorup, Bjerre, &amp; Jeppesen, 2015)","plainTextFormattedCitation":"(Madsen, Thorup, Bjerre, &amp; Jeppesen, 2015)","previouslyFormattedCitation":"(26)"},"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dsen, Thorup, Bjerre, &amp; Jeppesen, 2015)</w:t>
      </w:r>
      <w:r w:rsidR="00714E2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concluye que son </w:t>
      </w:r>
      <w:r w:rsidRPr="00FD0159">
        <w:rPr>
          <w:rFonts w:ascii="Times New Roman" w:hAnsi="Times New Roman" w:cs="Times New Roman"/>
          <w:sz w:val="24"/>
          <w:szCs w:val="24"/>
        </w:rPr>
        <w:lastRenderedPageBreak/>
        <w:t xml:space="preserve">necesarias más intervenciones de </w:t>
      </w:r>
      <w:r w:rsidR="00FA7E62" w:rsidRPr="00FD0159">
        <w:rPr>
          <w:rFonts w:ascii="Times New Roman" w:hAnsi="Times New Roman" w:cs="Times New Roman"/>
          <w:sz w:val="24"/>
          <w:szCs w:val="24"/>
        </w:rPr>
        <w:t xml:space="preserve">entrenamiento </w:t>
      </w:r>
      <w:r w:rsidRPr="00FD0159">
        <w:rPr>
          <w:rFonts w:ascii="Times New Roman" w:hAnsi="Times New Roman" w:cs="Times New Roman"/>
          <w:sz w:val="24"/>
          <w:szCs w:val="24"/>
        </w:rPr>
        <w:t>a largo plazo para disminuir las concentraciones de ácidos grasos libres y, sobre todo, de citoquinas inflamatorias, ya que las mejoras obtenidas son observables, pero no significativas.</w:t>
      </w:r>
    </w:p>
    <w:p w14:paraId="740CEED8" w14:textId="7E0F9106" w:rsidR="00203A43"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Asimismo, cabe destacar que, del total de estudios incluidos, hay uno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s://dx.doi.org/10.4067/s0034-98872017000700845","ISSN":"0717-6163","PMID":"29182192","abstract":"BACKGROUND: High-intensity interval training (HIIT) improves cardiometabolic markers, but its effects on the quality of life of patients with type 2 diabetes (T2D) is not well known., AIM: To determine the effects of a 12-week HIIT exercise program on cardiometabolic and quality of life variables of T2D patients., MATERIAL AND METHODS: Nine T2D women were assigned to a HIIT + nutritional education (GE) and 10, to a nutritional education alone group (GC). At baseline and after each intervention, anthropometric and body composition parameters using bio-impedance were assessed, and a blood sample was obtained to measure serum lipid levels, blood glucose and glycated hemoglobin. Quality of life was assessed using the SF-12 questionnaire adapted for the Chilean population., RESULTS: There were no significant changes on the lipid profile variables in the GE group, although HDL cholesterol was increased significantly (p &lt; 0.05) in the GC group. Total fat mass was decreased in the GE group from 43.5 +/- 1.5 to 41.9 +/- 1.5%, p &lt; 0.01. Fasting glucose and glycated hemoglobin decreased in the GE group. There was a significant correlation between the decrease in total fat mass and that of glycated hemoglobin. There were significant increases in quality of life parameters; physical function, physical role, pain, general health, vitality, emotional role, mental health, and social function in the GE but not in the GC group., CONCLUSIONS: A 12-week program of HIIT plus nutritional education improves cardiometabolic and quality of life parameters on type 2 diabetics.","author":[{"dropping-particle":"","family":"Mangiamarchi","given":"Pedro","non-dropping-particle":"","parse-names":false,"suffix":""},{"dropping-particle":"","family":"Caniuqueo","given":"Alexis","non-dropping-particle":"","parse-names":false,"suffix":""},{"dropping-particle":"","family":"Ramirez-Campillo","given":"Rodrigo","non-dropping-particle":"","parse-names":false,"suffix":""},{"dropping-particle":"","family":"Cardenas","given":"Patricio","non-dropping-particle":"","parse-names":false,"suffix":""},{"dropping-particle":"","family":"Morales","given":"Sylvana","non-dropping-particle":"","parse-names":false,"suffix":""},{"dropping-particle":"","family":"Cano-Montoya","given":"Johnattan","non-dropping-particle":"","parse-names":false,"suffix":""},{"dropping-particle":"","family":"Bresciani","given":"Guilherme","non-dropping-particle":"","parse-names":false,"suffix":""},{"dropping-particle":"","family":"Alvarez","given":"Cristian","non-dropping-particle":"","parse-names":false,"suffix":""}],"container-title":"Ejercicio intermitente y consejeria nutricional mejoran control glicemico y calidad de vida en pacientes con diabetes mellitus tipo 2.","id":"ITEM-1","issued":{"date-parts":[["2017"]]},"title":"[Effects of high-intensity interval training and nutritional education in patients with type 2 diabetes].","type":"article-journal"},"uris":["http://www.mendeley.com/documents/?uuid=8371fdf1-904c-4f0e-86db-329c44958e08"]}],"mendeley":{"formattedCitation":"(Mangiamarchi et al., 2017)","plainTextFormattedCitation":"(Mangiamarchi et al., 2017)","previouslyFormattedCitation":"(11)"},"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ngiamarchi et al., 2017)</w:t>
      </w:r>
      <w:r w:rsidR="00714E2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que demuestra que los efectos del HIIT son mayores cuando el </w:t>
      </w:r>
      <w:r w:rsidR="00FA7E62" w:rsidRPr="00FD0159">
        <w:rPr>
          <w:rFonts w:ascii="Times New Roman" w:hAnsi="Times New Roman" w:cs="Times New Roman"/>
          <w:sz w:val="24"/>
          <w:szCs w:val="24"/>
        </w:rPr>
        <w:t xml:space="preserve">entrenamiento </w:t>
      </w:r>
      <w:r w:rsidRPr="00FD0159">
        <w:rPr>
          <w:rFonts w:ascii="Times New Roman" w:hAnsi="Times New Roman" w:cs="Times New Roman"/>
          <w:sz w:val="24"/>
          <w:szCs w:val="24"/>
        </w:rPr>
        <w:t xml:space="preserve"> se combina con dieta (educación nutricional).</w:t>
      </w:r>
    </w:p>
    <w:p w14:paraId="65489A62" w14:textId="2BD44C7A" w:rsidR="00F4475B"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Por otro lado, hay 5 estudios</w:t>
      </w:r>
      <w:r w:rsidR="00714E25" w:rsidRPr="00FD0159">
        <w:rPr>
          <w:rFonts w:ascii="Times New Roman" w:hAnsi="Times New Roman" w:cs="Times New Roman"/>
          <w:sz w:val="24"/>
          <w:szCs w:val="24"/>
        </w:rPr>
        <w:t xml:space="preserve"> </w:t>
      </w:r>
      <w:r w:rsidR="00714E2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07/s00421-017-3540-1","ISBN":"0042101735","ISSN":"14396319","PMID":"28160083","abstract":"PURPOSE: It remains to be established how high-intensity aerobic interval training (HAIT) affects risk factors associated with type 2 diabetes (TD2). This study investigated effects of HAIT on maximal oxygen uptake (VO2max), glycated Hemoglobin type A1C (HbA1c), insulin resistance (IR), fat oxidation (FatOx), body weight (BW), percent body fat (%BF), lactate threshold (LT), blood pressure (BP), and blood lipid profile (BLP) among persons with T2D. Results were compared to the effects after a moderate-intensity training (MIT) program. METHODS: Thirty-eight individuals with T2D completed 12 weeks of supervised training. HAIT consisted of 4 x 4 min of walking or running uphill at 85-95% of maximal heart rate, and MIT consisted of continuous walking at 70-75% of maximal heart rate. RESULTS: A 21% increase in VO2max (from 25.6 to 30.9 ml kg-1 min-1, p &lt; 0.001), and a reduction in HbA1c by -0.58% points (from 7.78 to 7.20%, p &lt; 0.001) was found in HAIT. BW and body mass index (BMI) was reduced by 1.9% (p &lt; 0.01). There was a tendency towards an improved FatOx at 60% VO2max (14%, p = 0.065). These improvements were significant different from MIT. Both HAIT and MIT increased velocity at LT, and reduced %BF, waist circumference, hip circumference, and BP, with no significant differences between the two groups. Correlations were found between change in VO2max and change in HbA1c when the two intervention groups were combined (R = -0.52, p &lt; 0.01). CONCLUSION: HAIT is an effective exercise strategy to improve aerobic fitness and reduce risk factors associated with T2D.","author":[{"dropping-particle":"","family":"Støa","given":"Eva Maria","non-dropping-particle":"","parse-names":false,"suffix":""},{"dropping-particle":"","family":"Meling","given":"Sondre","non-dropping-particle":"","parse-names":false,"suffix":""},{"dropping-particle":"","family":"Nyhus","given":"Lill Katrin","non-dropping-particle":"","parse-names":false,"suffix":""},{"dropping-particle":"","family":"Glenn Strømstad","given":"","non-dropping-particle":"","parse-names":false,"suffix":""},{"dropping-particle":"","family":"Mangerud","given":"Karl Magnus","non-dropping-particle":"","parse-names":false,"suffix":""},{"dropping-particle":"","family":"Helgerud","given":"Jan","non-dropping-particle":"","parse-names":false,"suffix":""},{"dropping-particle":"","family":"Bratland-Sanda","given":"Solfrid","non-dropping-particle":"","parse-names":false,"suffix":""},{"dropping-particle":"","family":"Støren","given":"Øyvind","non-dropping-particle":"","parse-names":false,"suffix":""}],"container-title":"European Journal of Applied Physiology","id":"ITEM-1","issued":{"date-parts":[["2017"]]},"title":"High-intensity aerobic interval training improves aerobic fitness and HbA1c among persons diagnosed with type 2 diabetes","type":"article-journal"},"uris":["http://www.mendeley.com/documents/?uuid=3f78603a-17ad-4688-9355-37dd6b67c98b"]},{"id":"ITEM-2","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2","issued":{"date-parts":[["2016"]]},"title":"High-intensity interval training reduces abdominal fat mass in postmenopausal women with type 2 diabetes","type":"article-journal"},"uris":["http://www.mendeley.com/documents/?uuid=6492f855-ed7f-4b7d-9528-394eef0235ed"]},{"id":"ITEM-3","itemData":{"DOI":"10.5867/medwave.2015.02.6079","ISBN":"07176384 (ISSN)","ISSN":"07176384","PMID":"25826293","abstract":"INTRODUCTION: Type 2 diabetes mellitus is one of the major non-communicable chronic diseases in the world. Its prevalence in Chile is significant, and complications associated with this disease involve great costs, which is why prevention and treatment of this condition are essential. Physical exercise is an effective means for prevention and treatment of type 2 diabetes mellitus. The emergence of new forms of physical training, such as \"high intensity interval training\", presents novel therapeutic alternatives for patients and health care professionals.\\n\\nOBJECTIVE: To assess the validity and applicability of the results regarding the effectiveness of high intensity interval training in reducing glycosylated hemoglobin in adult patients with type 2 diabetes mellitus and answer the following question: In subjects with type 2 diabetes, can the method of high intensity interval training compared to moderate intensity exercise decrease glycosylated hemoglobin?\\n\\nMETHODS: We performed a critical analysis of the article \"Feasibility and preliminary effectiveness of high intensity interval training in type 2 diabetes\".\\n\\nRESULTS: We found no significant differences in the amount of glycosylated hemoglobin between groups of high intensity interval training and moderate-intensity exercise upon completion of the study (p&gt;0.05).\\n\\nCONCLUSION: In adult patients with type 2 diabetes mellitus, high intensity interval training does not significantly improve glycosylated hemoglobin levels. Despite this, the high intensity interval training method shows as much improvement in body composition and physical condition as the moderate intensity exercise program.\\n\\nAbstract available from the publisher.","author":[{"dropping-particle":"","family":"Aguilera Eguía","given":"Raúl Albert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dropping-particle":"","family":"Poblete Aro","given":"Carlos Emilio","non-dropping-particle":"","parse-names":false,"suffix":""},{"dropping-particle":"","family":"Ibacache Palma","given":"Alejandro","non-dropping-particle":"","parse-names":false,"suffix":""}],"container-title":"Medwave","id":"ITEM-3","issued":{"date-parts":[["2015"]]},"title":"Effect of high-intensity interval training on the reduction of glycosylated hemoglobin in type-2 diabetic adult patients","type":"article-journal"},"uris":["http://www.mendeley.com/documents/?uuid=0c07b64e-05dd-4033-8273-ff50b73bbd91"]},{"id":"ITEM-4","itemData":{"DOI":"10.1249/MSS.0000000000001232","ISBN":"0000000000","ISSN":"15300315","PMID":"28628064","abstract":"PURPOSE: Epicardial (EAT) and pericardial (PAT) fat masses and myocardial triglyceride content (MTC) are enlarged in obesity and insulin resistance. We studied whether the high-intensity interval training (HIIT) and moderate-intensity continuous training (MICT) similarly decrease ectopic fat in and around the heart and whether the decrease is similar in healthy subjects and subjects with defective glucose tolerance (DGT). METHODS: A total of 28 healthy men (body mass index = 20.7-30.0 kg.m, age = 40-55 yr) and 16 men with DGT (body mass index = 23.8-33.5 kg.m, age = 43-53 yr) were randomized into HIIT and MICT interventions for 2 wk. EAT and PAT were determined by computed tomography and MTC by H-MRS. RESULTS: At baseline, DGT subjects had impaired aerobic capacity and insulin sensitivity and higher levels of whole body fat, visceral fat, PAT, and EAT (P &lt; 0.05, all) compared with healthy subjects. In the whole group, HIIT increased aerobic capacity (HIIT = 6%, MICT = 0.3%; time x training P = 0.007) and tended to improve insulin sensitivity (HIIT = 24%, MICT = 8%) as well as reduce MTC (HIIT = -42%, MICT = +23%) (time x training P = 0.06, both) more efficiently compared with MICT, and without differences in the training response between the healthy and the DGT subjects. However, both training modes decreased EAT (-5%) and PAT (-6%) fat (time P &lt; 0.05) and not differently between the healthy and the DGT subjects. CONCLUSION: Whole body fat, visceral fat, PAT, and EAT masses are enlarged in DGT. Both HIIT and MICT effectively reduce EAT and PAT in healthy and DGT subjects, whereas HIIT seems to be superior as regards improving aerobic capacity, whole-body insulin sensitivity, and MTC.","author":[{"dropping-particle":"","family":"Honkala","given":"Sanna M.","non-dropping-particle":"","parse-names":false,"suffix":""},{"dropping-particle":"","family":"Motiani","given":"Kumail K.","non-dropping-particle":"","parse-names":false,"suffix":""},{"dropping-particle":"","family":"Eskelinen","given":"Jari Joonas","non-dropping-particle":"","parse-names":false,"suffix":""},{"dropping-particle":"","family":"Savolainen","given":"Anna","non-dropping-particle":"","parse-names":false,"suffix":""},{"dropping-particle":"","family":"Saunavaara","given":"Virva","non-dropping-particle":"","parse-names":false,"suffix":""},{"dropping-particle":"","family":"Virtanen","given":"Kirsi A.","non-dropping-particle":"","parse-names":false,"suffix":""},{"dropping-particle":"","family":"Löyttyniemi","given":"Eliisa","non-dropping-particle":"","parse-names":false,"suffix":""},{"dropping-particle":"","family":"Kapanen","given":"Jukka","non-dropping-particle":"","parse-names":false,"suffix":""},{"dropping-particle":"","family":"Knuuti","given":"Juhani","non-dropping-particle":"","parse-names":false,"suffix":""},{"dropping-particle":"","family":"Kalliokoski","given":"Kari K.","non-dropping-particle":"","parse-names":false,"suffix":""},{"dropping-particle":"","family":"Hannukainen","given":"Jarna C.","non-dropping-particle":"","parse-names":false,"suffix":""}],"container-title":"Medicine and Science in Sports and Exercise","id":"ITEM-4","issued":{"date-parts":[["2017"]]},"title":"Exercise Training Reduces Intrathoracic Fat Regardless of Defective Glucose Tolerance","type":"article-journal"},"uris":["http://www.mendeley.com/documents/?uuid=fe5fcaf2-4a22-445d-84ac-f1ecc02d8ad4"]},{"id":"ITEM-5","itemData":{"DOI":"10.5867/medwave.2015.07.6212","ISBN":"0717-6384","ISSN":"07176384","PMID":"26351856","abstract":"INTRODUCTION: Oxidative stress is caused by an imbalance between an excessive production of reactive oxygen species and/or a deficiency in the level of endogenous and exogenous antioxidant defenses. The presence of reactive oxygen species in large concentrations and for long periods is associated with the occurrence of various diseases, including type 2 diabetes mellitus. Exercise represents an effective means for the prevention and treatment of type 2 diabetes mellitus, and is also able to reduce long-term oxidative stress levels. High-intensity interval training has shown to be an efficient and viable option for type 2 diabetes mellitus control. In turn, high-intensity interval training seems to have positive effects on oxidative stress levels by increasing levels of endogenous antioxidants.\\n\\nOBJECTIVE: To assess the validity and applicability of the results regarding the effectiveness of high-intensity interval training compared to moderate intensity continuous training to reduce oxidative stress in patients with type 2 diabetes mellitus and to answer the following question: In adults with type 2 diabetes mellitus, can the method of high-intensity interval training, compared to moderate intensity continuous training reduce oxidative stress levels?\\n\\nMETHODS: We performed a critical analysis of the article \"Continuous training vs Interval training in glycemic control and macro and microvascular reactivity in patients with type 2 diabetes\".\\n\\nRESULTS: No statistically significant differences were observed in concentrations of superoxide dismutase in any of the experimental groups. Only in the interval group a decrease in malondialdehyde regarding control group and baseline (p&lt;0.05) was observed. In addition, only in the interval group there was an increase in glutathione peroxidase compared to the group of continuous aerobic training and baseline (p&lt;0.05). Nitric oxide showed a significant increase regarding the control, continuous aerobic group and baseline (p&lt;0.05) in the interval training group.\\n\\nCONCLUSIONS: Despite the fact that both training groups show improvements over markers of lipid profile and fitness, high intensity interval training has shown to be more effective in the normalization of oxidative stress, impacting positively on the concentration of pro-oxidant markers and antioxidants.\\n\\nAbstract available from the publisher.","author":[{"dropping-particle":"","family":"Poblete Aro","given":"Carlos Emili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container-title":"Medwave","id":"ITEM-5","issued":{"date-parts":[["2015"]]},"title":"Effects of high intensity interval training versus moderate intensity continuous training on the reduction of oxidative stress in type 2 diabetic adult patients: CAT","type":"article-journal"},"uris":["http://www.mendeley.com/documents/?uuid=ddcc012b-baef-4ff4-a13d-d1feb550894d"]}],"mendeley":{"formattedCitation":"(Aguilera Eguía et al., 2015; Honkala et al., 2017; Maillard et al., 2016; Poblete Aro et al., 2015; Støa et al., 2017)","plainTextFormattedCitation":"(Aguilera Eguía et al., 2015; Honkala et al., 2017; Maillard et al., 2016; Poblete Aro et al., 2015; Støa et al., 2017)","previouslyFormattedCitation":"(12,15,17,20,25)"},"properties":{"noteIndex":0},"schema":"https://github.com/citation-style-language/schema/raw/master/csl-citation.json"}</w:instrText>
      </w:r>
      <w:r w:rsidR="00714E2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guilera Eguía et al., 2015; Honkala et al., 2017; Maillard et al., 2016; Poblete Aro et al., 2015; Støa et al., 2017)</w:t>
      </w:r>
      <w:r w:rsidR="00714E2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que comparan el HIIT con el entrenamiento continuo (MICT). De estos 5 estudios, encontramos 4</w:t>
      </w:r>
      <w:r w:rsidR="005B1AC5" w:rsidRPr="00FD0159">
        <w:rPr>
          <w:rFonts w:ascii="Times New Roman" w:hAnsi="Times New Roman" w:cs="Times New Roman"/>
          <w:sz w:val="24"/>
          <w:szCs w:val="24"/>
        </w:rPr>
        <w:t xml:space="preserve">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07/s00421-017-3540-1","ISBN":"0042101735","ISSN":"14396319","PMID":"28160083","abstract":"PURPOSE: It remains to be established how high-intensity aerobic interval training (HAIT) affects risk factors associated with type 2 diabetes (TD2). This study investigated effects of HAIT on maximal oxygen uptake (VO2max), glycated Hemoglobin type A1C (HbA1c), insulin resistance (IR), fat oxidation (FatOx), body weight (BW), percent body fat (%BF), lactate threshold (LT), blood pressure (BP), and blood lipid profile (BLP) among persons with T2D. Results were compared to the effects after a moderate-intensity training (MIT) program. METHODS: Thirty-eight individuals with T2D completed 12 weeks of supervised training. HAIT consisted of 4 x 4 min of walking or running uphill at 85-95% of maximal heart rate, and MIT consisted of continuous walking at 70-75% of maximal heart rate. RESULTS: A 21% increase in VO2max (from 25.6 to 30.9 ml kg-1 min-1, p &lt; 0.001), and a reduction in HbA1c by -0.58% points (from 7.78 to 7.20%, p &lt; 0.001) was found in HAIT. BW and body mass index (BMI) was reduced by 1.9% (p &lt; 0.01). There was a tendency towards an improved FatOx at 60% VO2max (14%, p = 0.065). These improvements were significant different from MIT. Both HAIT and MIT increased velocity at LT, and reduced %BF, waist circumference, hip circumference, and BP, with no significant differences between the two groups. Correlations were found between change in VO2max and change in HbA1c when the two intervention groups were combined (R = -0.52, p &lt; 0.01). CONCLUSION: HAIT is an effective exercise strategy to improve aerobic fitness and reduce risk factors associated with T2D.","author":[{"dropping-particle":"","family":"Støa","given":"Eva Maria","non-dropping-particle":"","parse-names":false,"suffix":""},{"dropping-particle":"","family":"Meling","given":"Sondre","non-dropping-particle":"","parse-names":false,"suffix":""},{"dropping-particle":"","family":"Nyhus","given":"Lill Katrin","non-dropping-particle":"","parse-names":false,"suffix":""},{"dropping-particle":"","family":"Glenn Strømstad","given":"","non-dropping-particle":"","parse-names":false,"suffix":""},{"dropping-particle":"","family":"Mangerud","given":"Karl Magnus","non-dropping-particle":"","parse-names":false,"suffix":""},{"dropping-particle":"","family":"Helgerud","given":"Jan","non-dropping-particle":"","parse-names":false,"suffix":""},{"dropping-particle":"","family":"Bratland-Sanda","given":"Solfrid","non-dropping-particle":"","parse-names":false,"suffix":""},{"dropping-particle":"","family":"Støren","given":"Øyvind","non-dropping-particle":"","parse-names":false,"suffix":""}],"container-title":"European Journal of Applied Physiology","id":"ITEM-1","issued":{"date-parts":[["2017"]]},"title":"High-intensity aerobic interval training improves aerobic fitness and HbA1c among persons diagnosed with type 2 diabetes","type":"article-journal"},"uris":["http://www.mendeley.com/documents/?uuid=3f78603a-17ad-4688-9355-37dd6b67c98b"]},{"id":"ITEM-2","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2","issued":{"date-parts":[["2016"]]},"title":"High-intensity interval training reduces abdominal fat mass in postmenopausal women with type 2 diabetes","type":"article-journal"},"uris":["http://www.mendeley.com/documents/?uuid=6492f855-ed7f-4b7d-9528-394eef0235ed"]},{"id":"ITEM-3","itemData":{"DOI":"10.1249/MSS.0000000000001232","ISBN":"0000000000","ISSN":"15300315","PMID":"28628064","abstract":"PURPOSE: Epicardial (EAT) and pericardial (PAT) fat masses and myocardial triglyceride content (MTC) are enlarged in obesity and insulin resistance. We studied whether the high-intensity interval training (HIIT) and moderate-intensity continuous training (MICT) similarly decrease ectopic fat in and around the heart and whether the decrease is similar in healthy subjects and subjects with defective glucose tolerance (DGT). METHODS: A total of 28 healthy men (body mass index = 20.7-30.0 kg.m, age = 40-55 yr) and 16 men with DGT (body mass index = 23.8-33.5 kg.m, age = 43-53 yr) were randomized into HIIT and MICT interventions for 2 wk. EAT and PAT were determined by computed tomography and MTC by H-MRS. RESULTS: At baseline, DGT subjects had impaired aerobic capacity and insulin sensitivity and higher levels of whole body fat, visceral fat, PAT, and EAT (P &lt; 0.05, all) compared with healthy subjects. In the whole group, HIIT increased aerobic capacity (HIIT = 6%, MICT = 0.3%; time x training P = 0.007) and tended to improve insulin sensitivity (HIIT = 24%, MICT = 8%) as well as reduce MTC (HIIT = -42%, MICT = +23%) (time x training P = 0.06, both) more efficiently compared with MICT, and without differences in the training response between the healthy and the DGT subjects. However, both training modes decreased EAT (-5%) and PAT (-6%) fat (time P &lt; 0.05) and not differently between the healthy and the DGT subjects. CONCLUSION: Whole body fat, visceral fat, PAT, and EAT masses are enlarged in DGT. Both HIIT and MICT effectively reduce EAT and PAT in healthy and DGT subjects, whereas HIIT seems to be superior as regards improving aerobic capacity, whole-body insulin sensitivity, and MTC.","author":[{"dropping-particle":"","family":"Honkala","given":"Sanna M.","non-dropping-particle":"","parse-names":false,"suffix":""},{"dropping-particle":"","family":"Motiani","given":"Kumail K.","non-dropping-particle":"","parse-names":false,"suffix":""},{"dropping-particle":"","family":"Eskelinen","given":"Jari Joonas","non-dropping-particle":"","parse-names":false,"suffix":""},{"dropping-particle":"","family":"Savolainen","given":"Anna","non-dropping-particle":"","parse-names":false,"suffix":""},{"dropping-particle":"","family":"Saunavaara","given":"Virva","non-dropping-particle":"","parse-names":false,"suffix":""},{"dropping-particle":"","family":"Virtanen","given":"Kirsi A.","non-dropping-particle":"","parse-names":false,"suffix":""},{"dropping-particle":"","family":"Löyttyniemi","given":"Eliisa","non-dropping-particle":"","parse-names":false,"suffix":""},{"dropping-particle":"","family":"Kapanen","given":"Jukka","non-dropping-particle":"","parse-names":false,"suffix":""},{"dropping-particle":"","family":"Knuuti","given":"Juhani","non-dropping-particle":"","parse-names":false,"suffix":""},{"dropping-particle":"","family":"Kalliokoski","given":"Kari K.","non-dropping-particle":"","parse-names":false,"suffix":""},{"dropping-particle":"","family":"Hannukainen","given":"Jarna C.","non-dropping-particle":"","parse-names":false,"suffix":""}],"container-title":"Medicine and Science in Sports and Exercise","id":"ITEM-3","issued":{"date-parts":[["2017"]]},"title":"Exercise Training Reduces Intrathoracic Fat Regardless of Defective Glucose Tolerance","type":"article-journal"},"uris":["http://www.mendeley.com/documents/?uuid=fe5fcaf2-4a22-445d-84ac-f1ecc02d8ad4"]},{"id":"ITEM-4","itemData":{"DOI":"10.5867/medwave.2015.07.6212","ISBN":"0717-6384","ISSN":"07176384","PMID":"26351856","abstract":"INTRODUCTION: Oxidative stress is caused by an imbalance between an excessive production of reactive oxygen species and/or a deficiency in the level of endogenous and exogenous antioxidant defenses. The presence of reactive oxygen species in large concentrations and for long periods is associated with the occurrence of various diseases, including type 2 diabetes mellitus. Exercise represents an effective means for the prevention and treatment of type 2 diabetes mellitus, and is also able to reduce long-term oxidative stress levels. High-intensity interval training has shown to be an efficient and viable option for type 2 diabetes mellitus control. In turn, high-intensity interval training seems to have positive effects on oxidative stress levels by increasing levels of endogenous antioxidants.\\n\\nOBJECTIVE: To assess the validity and applicability of the results regarding the effectiveness of high-intensity interval training compared to moderate intensity continuous training to reduce oxidative stress in patients with type 2 diabetes mellitus and to answer the following question: In adults with type 2 diabetes mellitus, can the method of high-intensity interval training, compared to moderate intensity continuous training reduce oxidative stress levels?\\n\\nMETHODS: We performed a critical analysis of the article \"Continuous training vs Interval training in glycemic control and macro and microvascular reactivity in patients with type 2 diabetes\".\\n\\nRESULTS: No statistically significant differences were observed in concentrations of superoxide dismutase in any of the experimental groups. Only in the interval group a decrease in malondialdehyde regarding control group and baseline (p&lt;0.05) was observed. In addition, only in the interval group there was an increase in glutathione peroxidase compared to the group of continuous aerobic training and baseline (p&lt;0.05). Nitric oxide showed a significant increase regarding the control, continuous aerobic group and baseline (p&lt;0.05) in the interval training group.\\n\\nCONCLUSIONS: Despite the fact that both training groups show improvements over markers of lipid profile and fitness, high intensity interval training has shown to be more effective in the normalization of oxidative stress, impacting positively on the concentration of pro-oxidant markers and antioxidants.\\n\\nAbstract available from the publisher.","author":[{"dropping-particle":"","family":"Poblete Aro","given":"Carlos Emili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container-title":"Medwave","id":"ITEM-4","issued":{"date-parts":[["2015"]]},"title":"Effects of high intensity interval training versus moderate intensity continuous training on the reduction of oxidative stress in type 2 diabetic adult patients: CAT","type":"article-journal"},"uris":["http://www.mendeley.com/documents/?uuid=ddcc012b-baef-4ff4-a13d-d1feb550894d"]}],"mendeley":{"formattedCitation":"(Honkala et al., 2017; Maillard et al., 2016; Poblete Aro et al., 2015; Støa et al., 2017)","plainTextFormattedCitation":"(Honkala et al., 2017; Maillard et al., 2016; Poblete Aro et al., 2015; Støa et al., 2017)","previouslyFormattedCitation":"(12,15,17,20)"},"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Honkala et al., 2017; Maillard et al., 2016; Poblete Aro et al., 2015; Støa et al., 2017)</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que afirman que los beneficios para la salud son mayores con el HIIT. Sólo 1 estudio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5867/medwave.2015.02.6079","ISBN":"07176384 (ISSN)","ISSN":"07176384","PMID":"25826293","abstract":"INTRODUCTION: Type 2 diabetes mellitus is one of the major non-communicable chronic diseases in the world. Its prevalence in Chile is significant, and complications associated with this disease involve great costs, which is why prevention and treatment of this condition are essential. Physical exercise is an effective means for prevention and treatment of type 2 diabetes mellitus. The emergence of new forms of physical training, such as \"high intensity interval training\", presents novel therapeutic alternatives for patients and health care professionals.\\n\\nOBJECTIVE: To assess the validity and applicability of the results regarding the effectiveness of high intensity interval training in reducing glycosylated hemoglobin in adult patients with type 2 diabetes mellitus and answer the following question: In subjects with type 2 diabetes, can the method of high intensity interval training compared to moderate intensity exercise decrease glycosylated hemoglobin?\\n\\nMETHODS: We performed a critical analysis of the article \"Feasibility and preliminary effectiveness of high intensity interval training in type 2 diabetes\".\\n\\nRESULTS: We found no significant differences in the amount of glycosylated hemoglobin between groups of high intensity interval training and moderate-intensity exercise upon completion of the study (p&gt;0.05).\\n\\nCONCLUSION: In adult patients with type 2 diabetes mellitus, high intensity interval training does not significantly improve glycosylated hemoglobin levels. Despite this, the high intensity interval training method shows as much improvement in body composition and physical condition as the moderate intensity exercise program.\\n\\nAbstract available from the publisher.","author":[{"dropping-particle":"","family":"Aguilera Eguía","given":"Raúl Albert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dropping-particle":"","family":"Poblete Aro","given":"Carlos Emilio","non-dropping-particle":"","parse-names":false,"suffix":""},{"dropping-particle":"","family":"Ibacache Palma","given":"Alejandro","non-dropping-particle":"","parse-names":false,"suffix":""}],"container-title":"Medwave","id":"ITEM-1","issued":{"date-parts":[["2015"]]},"title":"Effect of high-intensity interval training on the reduction of glycosylated hemoglobin in type-2 diabetic adult patients","type":"article-journal"},"uris":["http://www.mendeley.com/documents/?uuid=0c07b64e-05dd-4033-8273-ff50b73bbd91"]}],"mendeley":{"formattedCitation":"(Aguilera Eguía et al., 2015)","plainTextFormattedCitation":"(Aguilera Eguía et al., 2015)","previouslyFormattedCitation":"(25)"},"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guilera Eguía et al., 2015)</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afirma que no hay diferencias entre el HIIT y el entrenamiento continuo en cuanto a beneficios para la condición física y la composición corporal.</w:t>
      </w:r>
    </w:p>
    <w:p w14:paraId="22F328A1" w14:textId="16E28218" w:rsidR="003B74F5"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Encontramos también 2 artículos que hablan sobre los efectos del HIIT en mujeres con menopausia y/o postmenopausia</w:t>
      </w:r>
      <w:r w:rsidR="005B1AC5" w:rsidRPr="00FD0159">
        <w:rPr>
          <w:rFonts w:ascii="Times New Roman" w:hAnsi="Times New Roman" w:cs="Times New Roman"/>
          <w:sz w:val="24"/>
          <w:szCs w:val="24"/>
        </w:rPr>
        <w:t xml:space="preserve">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j.ajog.2016.12.017","ISBN":"0002-9378,10976868","ISSN":"10976868","PMID":"28024987","abstract":"Background Menopause is associated with increased risk of cardiovascular disease and the causal factors have been proposed to be the loss of estrogen and the subsequent alterations of the hormonal milieu. However, which factors contribute to the deterioration of cardiometabolic health in postmenopausal women is debated as the menopausal transition is also associated with increased age and fat mass. Furthermore, indications of reduced cardiometabolic adaptations to exercise in postmenopausal women add to the adverse health profile. Objective We sought to evaluate risk factors for type 2 diabetes and cardiovascular disease in late premenopausal and early postmenopausal women, matched by age and body composition, and investigate the effect of high-intensity training. Study Design A 3-month high-intensity aerobic training intervention, involving healthy, nonobese, late premenopausal (n = 40) and early postmenopausal (n = 39) women was conducted and anthropometrics, body composition, blood pressure, lipid profile, glucose tolerance, and maximal oxygen consumption were determined at baseline and after the intervention. Results At baseline, the groups matched in anthropometrics and body composition, and only differed by 4.2 years in age (mean [95% confidence limits] 49.2 [48.5-49.9] vs 53.4 [52.4-54.4] years). Time since last menstrual period for the postmenopausal women was (mean [95% confidence limits] 3.1 [2.6-3.7] years). Hormonal levels (estrogen, follicle stimulation hormone, luteinizing hormone) confirmed menopausal status. At baseline the postmenopausal women had higher total cholesterol (P &lt;.001), low-density lipoprotein-cholesterol (P &lt;.05), and high-density lipoprotein-cholesterol (P &lt;.001) than the premenopausal women. The training intervention reduced body weight (P &lt;.01), waist circumference (P &lt;.01), and improved body composition by increasing lean body mass (P &lt;.001) and decreasing fat mass (P &lt;.001) similarly in both groups. Moreover, training resulted in lower diastolic blood pressure (P &lt;.05), resting heart rate (P &lt;.001), total cholesterol (P &lt;.01), low-density lipoprotein-cholesterol (P &lt;.01), total cholesterol/high-density lipoprotein-cholesterol index (P &lt;.01), and improved plasma insulin concentration during the oral glucose tolerance test (P &lt;.05) in both groups. Conclusion Cardiovascular risk factors are similar in late premenopausal and early postmenopausal women, matched by age and body composition, with the exception that postmenop…","author":[{"dropping-particle":"","family":"Mandrup","given":"Camilla M.","non-dropping-particle":"","parse-names":false,"suffix":""},{"dropping-particle":"","family":"Egelund","given":"Jon","non-dropping-particle":"","parse-names":false,"suffix":""},{"dropping-particle":"","family":"Nyberg","given":"Michael","non-dropping-particle":"","parse-names":false,"suffix":""},{"dropping-particle":"","family":"Lundberg Slingsby","given":"Martina H.","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1","issued":{"date-parts":[["2017"]]},"title":"Effects of high-intensity training on cardiovascular risk factors in premenopausal and postmenopausal women","type":"article-journal"},"uris":["http://www.mendeley.com/documents/?uuid=f7b61597-60e9-4562-a241-d2a8d2e577eb"]},{"id":"ITEM-2","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2","issued":{"date-parts":[["2016"]]},"title":"High-intensity interval training reduces abdominal fat mass in postmenopausal women with type 2 diabetes","type":"article-journal"},"uris":["http://www.mendeley.com/documents/?uuid=6492f855-ed7f-4b7d-9528-394eef0235ed"]}],"mendeley":{"formattedCitation":"(Maillard et al., 2016; Mandrup et al., 2017)","plainTextFormattedCitation":"(Maillard et al., 2016; Mandrup et al., 2017)","previouslyFormattedCitation":"(13,15)"},"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illard et al., 2016; Mandrup et al., 2017)</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El primer artículo</w:t>
      </w:r>
      <w:r w:rsidR="005B1AC5" w:rsidRPr="00FD0159">
        <w:rPr>
          <w:rFonts w:ascii="Times New Roman" w:hAnsi="Times New Roman" w:cs="Times New Roman"/>
          <w:sz w:val="24"/>
          <w:szCs w:val="24"/>
        </w:rPr>
        <w:t xml:space="preserve">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j.ajog.2016.12.017","ISBN":"0002-9378,10976868","ISSN":"10976868","PMID":"28024987","abstract":"Background Menopause is associated with increased risk of cardiovascular disease and the causal factors have been proposed to be the loss of estrogen and the subsequent alterations of the hormonal milieu. However, which factors contribute to the deterioration of cardiometabolic health in postmenopausal women is debated as the menopausal transition is also associated with increased age and fat mass. Furthermore, indications of reduced cardiometabolic adaptations to exercise in postmenopausal women add to the adverse health profile. Objective We sought to evaluate risk factors for type 2 diabetes and cardiovascular disease in late premenopausal and early postmenopausal women, matched by age and body composition, and investigate the effect of high-intensity training. Study Design A 3-month high-intensity aerobic training intervention, involving healthy, nonobese, late premenopausal (n = 40) and early postmenopausal (n = 39) women was conducted and anthropometrics, body composition, blood pressure, lipid profile, glucose tolerance, and maximal oxygen consumption were determined at baseline and after the intervention. Results At baseline, the groups matched in anthropometrics and body composition, and only differed by 4.2 years in age (mean [95% confidence limits] 49.2 [48.5-49.9] vs 53.4 [52.4-54.4] years). Time since last menstrual period for the postmenopausal women was (mean [95% confidence limits] 3.1 [2.6-3.7] years). Hormonal levels (estrogen, follicle stimulation hormone, luteinizing hormone) confirmed menopausal status. At baseline the postmenopausal women had higher total cholesterol (P &lt;.001), low-density lipoprotein-cholesterol (P &lt;.05), and high-density lipoprotein-cholesterol (P &lt;.001) than the premenopausal women. The training intervention reduced body weight (P &lt;.01), waist circumference (P &lt;.01), and improved body composition by increasing lean body mass (P &lt;.001) and decreasing fat mass (P &lt;.001) similarly in both groups. Moreover, training resulted in lower diastolic blood pressure (P &lt;.05), resting heart rate (P &lt;.001), total cholesterol (P &lt;.01), low-density lipoprotein-cholesterol (P &lt;.01), total cholesterol/high-density lipoprotein-cholesterol index (P &lt;.01), and improved plasma insulin concentration during the oral glucose tolerance test (P &lt;.05) in both groups. Conclusion Cardiovascular risk factors are similar in late premenopausal and early postmenopausal women, matched by age and body composition, with the exception that postmenop…","author":[{"dropping-particle":"","family":"Mandrup","given":"Camilla M.","non-dropping-particle":"","parse-names":false,"suffix":""},{"dropping-particle":"","family":"Egelund","given":"Jon","non-dropping-particle":"","parse-names":false,"suffix":""},{"dropping-particle":"","family":"Nyberg","given":"Michael","non-dropping-particle":"","parse-names":false,"suffix":""},{"dropping-particle":"","family":"Lundberg Slingsby","given":"Martina H.","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1","issued":{"date-parts":[["2017"]]},"title":"Effects of high-intensity training on cardiovascular risk factors in premenopausal and postmenopausal women","type":"article-journal"},"uris":["http://www.mendeley.com/documents/?uuid=f7b61597-60e9-4562-a241-d2a8d2e577eb"]}],"mendeley":{"formattedCitation":"(Mandrup et al., 2017)","plainTextFormattedCitation":"(Mandrup et al., 2017)","previouslyFormattedCitation":"(13)"},"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ndrup et al., 2017)</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afirma que 3 meses de HIIT reducen los factores de riesgo de DMT2 en premenopáusicas y postmenopáusicas. Por otro lado, el segundo artículo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1","issued":{"date-parts":[["2016"]]},"title":"High-intensity interval training reduces abdominal fat mass in postmenopausal women with type 2 diabetes","type":"article-journal"},"uris":["http://www.mendeley.com/documents/?uuid=6492f855-ed7f-4b7d-9528-394eef0235ed"]}],"mendeley":{"formattedCitation":"(Maillard et al., 2016)","plainTextFormattedCitation":"(Maillard et al., 2016)","previouslyFormattedCitation":"(15)"},"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illard et al., 2016)</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afirma que el HIIT es más efectivo que el entrenamiento continuo para reducir la obesidad central en postmenopáusicas.</w:t>
      </w:r>
    </w:p>
    <w:p w14:paraId="70DB856B" w14:textId="3B0C6A7C" w:rsidR="00203A43"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Asimismo, un estudio científico de la revisión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55/s-0042-104935","ISSN":"14393964","PMID":"27259099","abstract":"Our purpose was to investigate the effects of low-volume, high-intensity interval training (HIT) on cardiometabolic risk and exercise capacity in women with type 2 diabetes mellitus (T2DM). Sedentary overweight/obese T2DM women (age=44.5±1.8 years; BMI=30.5±0.6 kg/m2) were randomly assigned to a tri-weekly running-based HIT program (n=13) or non-exercise control follow-up (CON; n=10). Glycemic control, lipid and blood pressure levels, endurance performance, and anthropometry were measured before and after the follow-up (16 weeks) in both groups. Medication intake was also assessed throughout the follow-up. Improvements (P&lt;0.05) on fasting glucose (14.3±1.4%), HbA1c (12.8±1.1%), systolic blood pressure (3.7±0.5 mmHg), HDL-cholesterol (21.1±2.8%), triglycerides (17.7±2.8%), endurance performance (9.8±1.0%), body weight (2.2±0.3%), BMI (2.1±0.3%), waist circumference (4.0±0.5%) and subcutaneous fat (18.6±1.4%) were found after HIT intervention. Patients of HIT group also showed reductions in daily dosage of antihyperglycemic and antihypertensive medication during follow-up. No changes were found in any variable of CON group. The HIT-induced improvements occurred with a weekly time commitment 56–25% lower than the minimal recommended in current guidelines. These findings suggest that low-volume HIT may be a time-efficient intervention to treat T2DM women.","author":[{"dropping-particle":"","family":"Alvarez","given":"C.","non-dropping-particle":"","parse-names":false,"suffix":""},{"dropping-particle":"","family":"Ramirez-Campillo","given":"R.","non-dropping-particle":"","parse-names":false,"suffix":""},{"dropping-particle":"","family":"Martinez-Salazar","given":"C.","non-dropping-particle":"","parse-names":false,"suffix":""},{"dropping-particle":"","family":"Mancilla","given":"R.","non-dropping-particle":"","parse-names":false,"suffix":""},{"dropping-particle":"","family":"Flores-Opazo","given":"M.","non-dropping-particle":"","parse-names":false,"suffix":""},{"dropping-particle":"","family":"Cano-Montoya","given":"J.","non-dropping-particle":"","parse-names":false,"suffix":""},{"dropping-particle":"","family":"Ciolac","given":"E. G.","non-dropping-particle":"","parse-names":false,"suffix":""}],"container-title":"International Journal of Sports Medicine","id":"ITEM-1","issued":{"date-parts":[["2016"]]},"title":"Low-Volume High-Intensity Interval Training as a Therapy for Type 2 Diabetes","type":"article-journal"},"uris":["http://www.mendeley.com/documents/?uuid=69be4356-9281-453b-b98e-756e08e25239"]}],"mendeley":{"formattedCitation":"(Alvarez et al., 2016)","plainTextFormattedCitation":"(Alvarez et al., 2016)","previouslyFormattedCitation":"(16)"},"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lvarez et al., 2016)</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concluye que el entrenamiento HIIT en personas con DMT2 reduce el consumo de medicamentos en esta población, por lo que se demuestra que el </w:t>
      </w:r>
      <w:r w:rsidR="00FA7E62" w:rsidRPr="00FD0159">
        <w:rPr>
          <w:rFonts w:ascii="Times New Roman" w:hAnsi="Times New Roman" w:cs="Times New Roman"/>
          <w:sz w:val="24"/>
          <w:szCs w:val="24"/>
        </w:rPr>
        <w:t xml:space="preserve">Entrenamiento </w:t>
      </w:r>
      <w:proofErr w:type="spellStart"/>
      <w:r w:rsidR="00FA7E62" w:rsidRPr="00FD0159">
        <w:rPr>
          <w:rFonts w:ascii="Times New Roman" w:hAnsi="Times New Roman" w:cs="Times New Roman"/>
          <w:sz w:val="24"/>
          <w:szCs w:val="24"/>
        </w:rPr>
        <w:t>Interválico</w:t>
      </w:r>
      <w:proofErr w:type="spellEnd"/>
      <w:r w:rsidR="00FA7E62" w:rsidRPr="00FD0159">
        <w:rPr>
          <w:rFonts w:ascii="Times New Roman" w:hAnsi="Times New Roman" w:cs="Times New Roman"/>
          <w:sz w:val="24"/>
          <w:szCs w:val="24"/>
        </w:rPr>
        <w:t xml:space="preserve"> de Alta </w:t>
      </w:r>
      <w:proofErr w:type="spellStart"/>
      <w:r w:rsidR="00FA7E62" w:rsidRPr="00FD0159">
        <w:rPr>
          <w:rFonts w:ascii="Times New Roman" w:hAnsi="Times New Roman" w:cs="Times New Roman"/>
          <w:sz w:val="24"/>
          <w:szCs w:val="24"/>
        </w:rPr>
        <w:t>Intensidad</w:t>
      </w:r>
      <w:r w:rsidRPr="00FD0159">
        <w:rPr>
          <w:rFonts w:ascii="Times New Roman" w:hAnsi="Times New Roman" w:cs="Times New Roman"/>
          <w:sz w:val="24"/>
          <w:szCs w:val="24"/>
        </w:rPr>
        <w:t>puede</w:t>
      </w:r>
      <w:proofErr w:type="spellEnd"/>
      <w:r w:rsidRPr="00FD0159">
        <w:rPr>
          <w:rFonts w:ascii="Times New Roman" w:hAnsi="Times New Roman" w:cs="Times New Roman"/>
          <w:sz w:val="24"/>
          <w:szCs w:val="24"/>
        </w:rPr>
        <w:t xml:space="preserve"> ser una mejor alternativa de tratamiento que el uso de fármacos antidiabéticos orales.</w:t>
      </w:r>
    </w:p>
    <w:p w14:paraId="2B05CD84" w14:textId="77656CBC" w:rsidR="00203A43"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Observamos también 2 estudios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1","issued":{"date-parts":[["2016"]]},"title":"Resistance-based interval exercise acutely improves endothelial function in type 2 diabetes","type":"article-journal"},"uris":["http://www.mendeley.com/documents/?uuid=c79a1fe0-551f-42fa-9d07-770b744ed50a"]},{"id":"ITEM-2","itemData":{"DOI":"10.3109/13813455.2015.1087033","ISBN":"1744-4160 (Electronic)\r1381-3455 (Linking)","ISSN":"17444160","PMID":"26471849","abstract":"We wished to investigate the effects of 8 weeks of low volume high intensity interval training (HIIT) on endothelial function of popliteal artery and circulating cell adhesion molecules in type 2 diabetes (T2D) patients and matched controls (CON).\\n\\nMETHODS: Over 8 weeks, non-active T2D patients and CONs cycled three times per week (10 × 60 sec HIIT). Pre- and post-HIIT measurements of endothelial function were conducted by applying flow-mediated dilation (FMD) along with taking venous blood samples.\\n\\nRESULTS: Baseline diameter of popliteal artery increased significantly from an average of 5.53 mm to 5.97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8%) in the CON-group (p = 0.006) and 5.32 mm to 5.61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 in the T2D-group (p = 0.009). Peak diameter increased significantly from 5.82 mm to 6.36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9%) in the CON-group (p = 0.001) and 5.57 mm to 5.93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7%) in the T2D-group (p = 0.004). FMD% increased significantly from 5.12% to 6.58% in the CON-group (p = 0.004) and 4.84% to 5.66% in the T2D-group: (p = 0.045). The shear rate reduced significantly in both groups (CON-group: p = 0.04; T2D-group: p = 0.002). Circulating cell adhesion molecules remained unchanged (p &gt; 0.05).\\n\\nCONCLUSION: HIIT induced an improvement of endothelium-dependent FMD and significant outwards artery modelling. No changes in circulating cell adhesion molecules were observed.","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Bjerre","given":"Mette","non-dropping-particle":"","parse-names":false,"suffix":""},{"dropping-particle":"","family":"Jeppesen","given":"Per Bendix","non-dropping-particle":"","parse-names":false,"suffix":""}],"container-title":"Archives of Physiology and Biochemistry","id":"ITEM-2","issued":{"date-parts":[["2015"]]},"title":"Functional and structural vascular adaptations following 8 weeks of low volume high intensity interval training in lower leg of type 2 diabetes patients and individuals at high risk of metabolic syndrome","type":"article-journal"},"uris":["http://www.mendeley.com/documents/?uuid=a4bcc7ab-df92-4ed6-a306-f0fb67636418"]}],"mendeley":{"formattedCitation":"(Francois et al., 2016; Madsen, Thorup, Overgaard, Bjerre, et al., 2015)","plainTextFormattedCitation":"(Francois et al., 2016; Madsen, Thorup, Overgaard, Bjerre, et al., 2015)","previouslyFormattedCitation":"(14,18)"},"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Francois et al., 2016; Madsen, Thorup, Overgaard, Bjerre, et al., 2015)</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de esta revisión que afirman que el HIIT mejora la función endotelial (% FMD o dilatación mediada por flujo) de las personas con DMT2.</w:t>
      </w:r>
    </w:p>
    <w:p w14:paraId="512BCB68" w14:textId="21914250" w:rsidR="00203A43"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En lo relativo al efecto agudo del </w:t>
      </w:r>
      <w:r w:rsidR="00FA7E62" w:rsidRPr="00FD0159">
        <w:rPr>
          <w:rFonts w:ascii="Times New Roman" w:hAnsi="Times New Roman" w:cs="Times New Roman"/>
          <w:sz w:val="24"/>
          <w:szCs w:val="24"/>
        </w:rPr>
        <w:t>entrenamiento</w:t>
      </w:r>
      <w:r w:rsidRPr="00FD0159">
        <w:rPr>
          <w:rFonts w:ascii="Times New Roman" w:hAnsi="Times New Roman" w:cs="Times New Roman"/>
          <w:sz w:val="24"/>
          <w:szCs w:val="24"/>
        </w:rPr>
        <w:t xml:space="preserve">, cabe destacar también que hay 2 artículos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1","issued":{"date-parts":[["2016"]]},"title":"Resistance-based interval exercise acutely improves endothelial function in type 2 diabetes","type":"article-journal"},"uris":["http://www.mendeley.com/documents/?uuid=c79a1fe0-551f-42fa-9d07-770b744ed50a"]},{"id":"ITEM-2","itemData":{"DOI":"10.1111/j.1463-1326.2012.01564.x","ISBN":"1463-1326","ISSN":"14628902","PMID":"22268455","abstract":"High-volume endurance exercise (END) improves glycaemic control in type 2 diabetes (T2D) but many individuals cite 'lack of time' as a barrier to regular participation. High-intensity interval training (HIT) is a time-efficient method to induce physiological adaptations similar to END, but little is known regarding the effect of HIT in T2D. Using continuous glucose monitoring (CGM), we examined the 24-h blood glucose response to one session of HIT consisting of 10 × 60 s cycling efforts at ~90% maximal heart rate, interspersed with 60 s rest. Seven adults with T2D underwent CGM for 24-h on two occasions under standard dietary conditions: following acute HIT and on a non-exercise control day (CTL). HIT reduced hyperglycaemia measured as proportion of time spent above 10 mmol/l (HIT: 4.5 ± 4.4 vs. CTL: 15.2 ± 12.3%, p = 0.04). Postprandial hyperglycaemia, measured as the sum of post-meal areas under the glucose curve, was also lower after HIT vs. CTL (728 ± 331 vs. 1142 ± 556 mmol/l·9 h, p = 0.01). These findings highlight the potential for HIT to improve glycaemic control in T2D.","author":[{"dropping-particle":"","family":"Gillen","given":"J. B.","non-dropping-particle":"","parse-names":false,"suffix":""},{"dropping-particle":"","family":"Little","given":"J. P.","non-dropping-particle":"","parse-names":false,"suffix":""},{"dropping-particle":"","family":"Punthakee","given":"Z.","non-dropping-particle":"","parse-names":false,"suffix":""},{"dropping-particle":"","family":"Tarnopolsky","given":"M. A.","non-dropping-particle":"","parse-names":false,"suffix":""},{"dropping-particle":"","family":"Riddell","given":"M. C.","non-dropping-particle":"","parse-names":false,"suffix":""},{"dropping-particle":"","family":"Gibala","given":"M. J.","non-dropping-particle":"","parse-names":false,"suffix":""}],"container-title":"Diabetes, Obesity and Metabolism","id":"ITEM-2","issued":{"date-parts":[["2012"]]},"title":"Acute high-intensity interval exercise reduces the postprandial glucose response and prevalence of hyperglycaemia in patients with type 2 diabetes","type":"article-journal"},"uris":["http://www.mendeley.com/documents/?uuid=bd6d64f7-0533-46a0-a84d-f6d8e9058c01"]}],"mendeley":{"formattedCitation":"(Francois et al., 2016; Gillen et al., 2012)","plainTextFormattedCitation":"(Francois et al., 2016; Gillen et al., 2012)","previouslyFormattedCitation":"(14,22)"},"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Francois et al., 2016; Gillen et al., 2012)</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que demuestran que el HIIT mejora la función endotelial y reduce la hiperglucemia de forma aguda o inmediata en individuos con DMT2.</w:t>
      </w:r>
    </w:p>
    <w:p w14:paraId="35FD0FDA" w14:textId="5272027E" w:rsidR="00203A43" w:rsidRPr="00FD0159" w:rsidRDefault="00203A43" w:rsidP="00B6330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Con respecto al HIIT de bajo volumen, encontramos en esta revisión 7 estudios científicos</w:t>
      </w:r>
      <w:r w:rsidR="005B1AC5" w:rsidRPr="00FD0159">
        <w:rPr>
          <w:rFonts w:ascii="Times New Roman" w:hAnsi="Times New Roman" w:cs="Times New Roman"/>
          <w:sz w:val="24"/>
          <w:szCs w:val="24"/>
        </w:rPr>
        <w:t xml:space="preserve">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55/s-0042-104935","ISSN":"14393964","PMID":"27259099","abstract":"Our purpose was to investigate the effects of low-volume, high-intensity interval training (HIT) on cardiometabolic risk and exercise capacity in women with type 2 diabetes mellitus (T2DM). Sedentary overweight/obese T2DM women (age=44.5±1.8 years; BMI=30.5±0.6 kg/m2) were randomly assigned to a tri-weekly running-based HIT program (n=13) or non-exercise control follow-up (CON; n=10). Glycemic control, lipid and blood pressure levels, endurance performance, and anthropometry were measured before and after the follow-up (16 weeks) in both groups. Medication intake was also assessed throughout the follow-up. Improvements (P&lt;0.05) on fasting glucose (14.3±1.4%), HbA1c (12.8±1.1%), systolic blood pressure (3.7±0.5 mmHg), HDL-cholesterol (21.1±2.8%), triglycerides (17.7±2.8%), endurance performance (9.8±1.0%), body weight (2.2±0.3%), BMI (2.1±0.3%), waist circumference (4.0±0.5%) and subcutaneous fat (18.6±1.4%) were found after HIT intervention. Patients of HIT group also showed reductions in daily dosage of antihyperglycemic and antihypertensive medication during follow-up. No changes were found in any variable of CON group. The HIT-induced improvements occurred with a weekly time commitment 56–25% lower than the minimal recommended in current guidelines. These findings suggest that low-volume HIT may be a time-efficient intervention to treat T2DM women.","author":[{"dropping-particle":"","family":"Alvarez","given":"C.","non-dropping-particle":"","parse-names":false,"suffix":""},{"dropping-particle":"","family":"Ramirez-Campillo","given":"R.","non-dropping-particle":"","parse-names":false,"suffix":""},{"dropping-particle":"","family":"Martinez-Salazar","given":"C.","non-dropping-particle":"","parse-names":false,"suffix":""},{"dropping-particle":"","family":"Mancilla","given":"R.","non-dropping-particle":"","parse-names":false,"suffix":""},{"dropping-particle":"","family":"Flores-Opazo","given":"M.","non-dropping-particle":"","parse-names":false,"suffix":""},{"dropping-particle":"","family":"Cano-Montoya","given":"J.","non-dropping-particle":"","parse-names":false,"suffix":""},{"dropping-particle":"","family":"Ciolac","given":"E. G.","non-dropping-particle":"","parse-names":false,"suffix":""}],"container-title":"International Journal of Sports Medicine","id":"ITEM-1","issued":{"date-parts":[["2016"]]},"title":"Low-Volume High-Intensity Interval Training as a Therapy for Type 2 Diabetes","type":"article-journal"},"uris":["http://www.mendeley.com/documents/?uuid=69be4356-9281-453b-b98e-756e08e25239"]},{"id":"ITEM-2","itemData":{"DOI":"10.3109/13813455.2015.1087033","ISBN":"1744-4160 (Electronic)\r1381-3455 (Linking)","ISSN":"17444160","PMID":"26471849","abstract":"We wished to investigate the effects of 8 weeks of low volume high intensity interval training (HIIT) on endothelial function of popliteal artery and circulating cell adhesion molecules in type 2 diabetes (T2D) patients and matched controls (CON).\\n\\nMETHODS: Over 8 weeks, non-active T2D patients and CONs cycled three times per week (10 × 60 sec HIIT). Pre- and post-HIIT measurements of endothelial function were conducted by applying flow-mediated dilation (FMD) along with taking venous blood samples.\\n\\nRESULTS: Baseline diameter of popliteal artery increased significantly from an average of 5.53 mm to 5.97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8%) in the CON-group (p = 0.006) and 5.32 mm to 5.61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 in the T2D-group (p = 0.009). Peak diameter increased significantly from 5.82 mm to 6.36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9%) in the CON-group (p = 0.001) and 5.57 mm to 5.93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7%) in the T2D-group (p = 0.004). FMD% increased significantly from 5.12% to 6.58% in the CON-group (p = 0.004) and 4.84% to 5.66% in the T2D-group: (p = 0.045). The shear rate reduced significantly in both groups (CON-group: p = 0.04; T2D-group: p = 0.002). Circulating cell adhesion molecules remained unchanged (p &gt; 0.05).\\n\\nCONCLUSION: HIIT induced an improvement of endothelium-dependent FMD and significant outwards artery modelling. No changes in circulating cell adhesion molecules were observed.","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Bjerre","given":"Mette","non-dropping-particle":"","parse-names":false,"suffix":""},{"dropping-particle":"","family":"Jeppesen","given":"Per Bendix","non-dropping-particle":"","parse-names":false,"suffix":""}],"container-title":"Archives of Physiology and Biochemistry","id":"ITEM-2","issued":{"date-parts":[["2015"]]},"title":"Functional and structural vascular adaptations following 8 weeks of low volume high intensity interval training in lower leg of type 2 diabetes patients and individuals at high risk of metabolic syndrome","type":"article-journal"},"uris":["http://www.mendeley.com/documents/?uuid=a4bcc7ab-df92-4ed6-a306-f0fb67636418"]},{"id":"ITEM-3","itemData":{"DOI":"10.3109/13813455.2015.1082600","ISBN":"10.3109/13813455.2015.1082600","ISSN":"17444160","PMID":"26469542","abstract":"AbstractIn the present study, the effects of 8 weeks of low volume high intensity interval training (HIIT) was investigated on circulating diabetes-related cytokines and free fatty acids (FFA) in adults with type 2 diabetes (T2D) and matched controls (CON). Methods: Participants exercised for 8 weeks (3 weekly sessions: 10 × 60 sec HIIT) on a cycle ergometer supervised by medical staff. Prior to the intervention and after the last HIIT session, venous blood samples were collected.Results: Circulating omentin-1 concentrations increased significantly in both the CON-group (p = 0.003) and in the T2D-group (p = 0.002). Pentraxin-3 (p = 0.010) and IL-1ra (p = 0.031) levels increased significantly in the CON-group. Plasma FFA in the T2D-group was significantly reduced after 60 min (p = 0.011). Post HIIT area under curve of circulating FFAs was reduced by −17.73 ± 6.99% (p = 0.041) in the T2D-group. Conclusion: We observed only modest exercise-induced improvements of multiple diabetes-related cytokines. Circulat...","author":[{"dropping-particle":"","family":"Madsen","given":"Søren Møller","non-dropping-particle":"","parse-names":false,"suffix":""},{"dropping-particle":"","family":"Thorup","given":"Anne Cathrine","non-dropping-particle":"","parse-names":false,"suffix":""},{"dropping-particle":"","family":"Bjerre","given":"Mette","non-dropping-particle":"","parse-names":false,"suffix":""},{"dropping-particle":"","family":"Jeppesen","given":"Per Bendix","non-dropping-particle":"","parse-names":false,"suffix":""}],"container-title":"Archives of Physiology and Biochemistry","id":"ITEM-3","issued":{"date-parts":[["2015"]]},"title":"Does 8 weeks of strenuous bicycle exercise improve diabetes-related inflammatory cytokines and free fatty acids in type 2 diabetes patients and individuals at high-risk of metabolic syndrome?","type":"article-journal"},"uris":["http://www.mendeley.com/documents/?uuid=c1c3837e-61c0-4ae8-9574-1796ad381587"]},{"id":"ITEM-4","itemData":{"DOI":"10.1371/journal.pone.0133286","ISBN":"1932-6203","ISSN":"19326203","PMID":"26258597","abstract":"UNLABELLED: Physical activity improves the regulation of glucose homeostasis in both type 2 diabetes (T2D) patients and healthy individuals, but the effect on pancreatic β cell function is unknown. We investigated glycaemic control, pancreatic function and total fat mass before and after 8 weeks of low volume high intensity interval training (HIIT) on cycle ergometer in T2D patients and matched healthy control individuals. Study design/method: Elderly (56 yrs±2), non-active T2D patients (n = 10) and matched (52 yrs±2) healthy controls (CON) (n = 13) exercised 3 times (10×60 sec. HIIT) a week over an 8 week period on a cycle ergometer. Participants underwent a 2-hour oral glucose tolerance test (OGTT). On a separate day, resting blood pressure measurement was conducted followed by an incremental maximal oxygen uptake (VO2max) cycle ergometer test. Finally, a whole body dual X-ray absorptiometry (DXA) was performed. After 8 weeks of training, the same measurements were performed. Results: in the T2D-group, glycaemic control as determined by average fasting venous glucose concentration (p = 0.01), end point 2-hour OGTT (p = 0.04) and glycosylated haemoglobin (p = 0.04) were significantly reduced. Pancreatic homeostasis as determined by homeostatic model assessment of insulin resistance (HOMA-IR) and HOMA β cell function (HOMA-%β) were both significantly ameliorated (p = 0.03 and p = 0.03, respectively). Whole body insulin sensitivity as determined by the disposition index (DI) was significantly increased (p = 0.03). During OGTT, the glucose continuum was significantly reduced at -15 (p = 0.03), 30 (p = 0.03) and 120 min (p = 0.03) and at -10 (p = 0.003) and 0 min (p = 0.003) with an additional improvement (p = 0.03) of its 1st phase (30 min) area under curve (AUC). Significant abdominal fat mass losses were seen in both groups (T2D: p = 0.004 and CON: p = 0.02) corresponding to a percentage change of -17.84%±5.02 and -9.66%±3.07, respectively. Conclusion: these results demonstrate that HIIT improves overall glycaemic control and pancreatic β cell function in T2D patients. Additionally, both groups experienced abdominal fat mass losses. These findings demonstrate that HIIT is a health beneficial exercise strategy in T2D patients.\\n\\nTRIAL REGISTRATION: ClinicalTrials.gov NCT02333734 http://clinicaltrials.gov/ct2/show/NCT02333734.","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Jeppesen","given":"Per Bendix","non-dropping-particle":"","parse-names":false,"suffix":""}],"container-title":"PLoS ONE","id":"ITEM-4","issued":{"date-parts":[["2015"]]},"title":"High intensity interval training improves glycaemic control and pancreatic β cell function of type 2 diabetes patients","type":"article-journal"},"uris":["http://www.mendeley.com/documents/?uuid=7a723997-0c21-42f7-91fc-32c16f3eca45"]},{"id":"ITEM-5","itemData":{"DOI":"10.1111/j.1463-1326.2012.01564.x","ISBN":"1463-1326","ISSN":"14628902","PMID":"22268455","abstract":"High-volume endurance exercise (END) improves glycaemic control in type 2 diabetes (T2D) but many individuals cite 'lack of time' as a barrier to regular participation. High-intensity interval training (HIT) is a time-efficient method to induce physiological adaptations similar to END, but little is known regarding the effect of HIT in T2D. Using continuous glucose monitoring (CGM), we examined the 24-h blood glucose response to one session of HIT consisting of 10 × 60 s cycling efforts at ~90% maximal heart rate, interspersed with 60 s rest. Seven adults with T2D underwent CGM for 24-h on two occasions under standard dietary conditions: following acute HIT and on a non-exercise control day (CTL). HIT reduced hyperglycaemia measured as proportion of time spent above 10 mmol/l (HIT: 4.5 ± 4.4 vs. CTL: 15.2 ± 12.3%, p = 0.04). Postprandial hyperglycaemia, measured as the sum of post-meal areas under the glucose curve, was also lower after HIT vs. CTL (728 ± 331 vs. 1142 ± 556 mmol/l·9 h, p = 0.01). These findings highlight the potential for HIT to improve glycaemic control in T2D.","author":[{"dropping-particle":"","family":"Gillen","given":"J. B.","non-dropping-particle":"","parse-names":false,"suffix":""},{"dropping-particle":"","family":"Little","given":"J. P.","non-dropping-particle":"","parse-names":false,"suffix":""},{"dropping-particle":"","family":"Punthakee","given":"Z.","non-dropping-particle":"","parse-names":false,"suffix":""},{"dropping-particle":"","family":"Tarnopolsky","given":"M. A.","non-dropping-particle":"","parse-names":false,"suffix":""},{"dropping-particle":"","family":"Riddell","given":"M. C.","non-dropping-particle":"","parse-names":false,"suffix":""},{"dropping-particle":"","family":"Gibala","given":"M. J.","non-dropping-particle":"","parse-names":false,"suffix":""}],"container-title":"Diabetes, Obesity and Metabolism","id":"ITEM-5","issued":{"date-parts":[["2012"]]},"title":"Acute high-intensity interval exercise reduces the postprandial glucose response and prevalence of hyperglycaemia in patients with type 2 diabetes","type":"article-journal"},"uris":["http://www.mendeley.com/documents/?uuid=bd6d64f7-0533-46a0-a84d-f6d8e9058c01"]},{"id":"ITEM-6","itemData":{"DOI":"10.1152/japplphysiol.00921.2011","ISBN":"1522-1601; 0161-7567","ISSN":"8750-7587","PMID":"21868679","abstract":"Low-volume high-intensity interval training (HIT) is emerging as a time-efficient exercise strategy for improving health and fitness. This form of exercise has not been tested in type 2 diabetes and thus we examined the effects of low-volume HIT on glucose regulation and skeletal muscle metabolic capacity in patients with type 2 diabetes. Eight patients with type 2 diabetes (63 ± 8 yr, body mass index 32 ± 6 kg/m(2), Hb(A1C) 6.9 ± 0.7%) volunteered to participate in this study. Participants performed six sessions of HIT (10 × 60-s cycling bouts eliciting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90% maximal heart rate, interspersed with 60 s rest) over 2 wk. Before training and fro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48 to 72 h after the last training bout, glucose regulation was assessed using 24-h continuous glucose monitoring under standardized dietary conditions. Markers of skeletal muscle metabolic capacity were measured in biopsy samples (vastus lateralis) before and after (72 h) training. Average 24-h blood glucose concentration was reduced after training (7.6 ± 1.0 vs. 6.6 ± 0.7 mmol/l) as was the sum of the 3-h postprandial areas under the glucose curve for breakfast, lunch, and dinner (both P &lt; 0.05). Training increased muscle mitochondrial capacity as evidenced by higher citrate synthase maximal activity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20%) and protein content of Complex II 70 kDa subunit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7%), Complex III Core 2 protein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51%), and Complex IV subunit IV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8%, all P &lt; 0.05). Mitofusin 2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71%) and GLUT4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69%) protein content were also higher after training (both P &lt; 0.05). Our findings indicate that low-volume HIT can rapidly improve glucose control and induce adaptations in skeletal muscle that are linked to improved metabolic health in patients with type 2 diabetes.","author":[{"dropping-particle":"","family":"Little","given":"J. P.","non-dropping-particle":"","parse-names":false,"suffix":""},{"dropping-particle":"","family":"Gillen","given":"J. B.","non-dropping-particle":"","parse-names":false,"suffix":""},{"dropping-particle":"","family":"Percival","given":"M. E.","non-dropping-particle":"","parse-names":false,"suffix":""},{"dropping-particle":"","family":"Safdar","given":"A.","non-dropping-particle":"","parse-names":false,"suffix":""},{"dropping-particle":"","family":"Tarnopolsky","given":"M. A.","non-dropping-particle":"","parse-names":false,"suffix":""},{"dropping-particle":"","family":"Punthakee","given":"Z.","non-dropping-particle":"","parse-names":false,"suffix":""},{"dropping-particle":"","family":"Jung","given":"M. E.","non-dropping-particle":"","parse-names":false,"suffix":""},{"dropping-particle":"","family":"Gibala","given":"M. J.","non-dropping-particle":"","parse-names":false,"suffix":""}],"container-title":"Journal of Applied Physiology","id":"ITEM-6","issued":{"date-parts":[["2011"]]},"title":"Low-volume high-intensity interval training reduces hyperglycemia and increases muscle mitochondrial capacity in patients with type 2 diabetes","type":"article-journal"},"uris":["http://www.mendeley.com/documents/?uuid=7ac161e2-9836-4887-b331-2c0a35805b25"]},{"id":"ITEM-7","itemData":{"DOI":"10.3389/fendo.2017.00229","ISBN":"1664-2392 (Print)\r1664-2392 (Linking)","ISSN":"16642392","PMID":"28943861","abstract":"Introduction: Regular physical activity (PA) can reduce the risk of developing type 2 diabetes, but adherence to time-orientated (150 min per week or more) PA guidelines is very poor. A practical and time-efficient PA regime that was equally efficacious at controlling risk factors for cardio-metabolic disease is one solution to this problem. Herein we evaluate a new time-efficient and genuinely practical high-intensity interval training (HIT) protocol in men and women with pre-existing risk-factors for type 2 diabetes. Materials &amp; methods: One hundred and eight-nine sedentary women (n=101) and men (n=88) with impaired glucose tolerance and/or a BMI &gt;27 kg·m-2 (mean (range) age: 36 (18-53) y) participated in this multi-centre study. Each completed a fully supervised 6-week HIT protocol at work-loads equivalent to ~100% or ~125% V̇O2max. Change in V̇O2max was used to monitor protocol efficacy, while Actiheart monitors were used to determine PA during four, week-long, periods. Mean arterial (blood) pressure (MAP) and fasting insulin resistance (HOMA-IR) represent key health biomarker outcomes. Results: The higher intensity bouts (~125% V̇O2max) used during a 5-by-1min HIT protocol resulted in a robust increase in V̇O2max (136 participants, +10.0%, p&lt;0.001; large size-effect). 5-by-1 HIT reduced MAP (~3%; p&lt;0.001) and HOMA-IR (~16%; P&lt;0.01). Physiological responses were similar in men and women while a sizeable proportion of the training induced changes in V̇O2max, MAP and HOMA-IR was retained 3 weeks after cessation of training. The supervised HIT sessions accounted for the entire quantifiable increase in PA, and this equated to 400 MET min·week-1. Meta-analysis indicated that 5-by-1 HIT matched the efficacy and variability of a time-consuming 30-week PA program on V̇O2max, MAP and HOMA-IR. Conclusions: With a total time-commitment of &lt;15 min per session and reliance on a practical ergometer protocol, 5-by-1 HIT offers a new solution to modulate cardio-metabolic risk factors in adults with pre-existing risk-factors for type 2 diabetes while approximately meeting the MET min·week-1 PA guidelines. Long-term randomised controlled studies will be required to quantify the ability for 5-by-1 HIT to reduce the incidence of type 2 diabetes, while strategies are required to harmonise the adaptations to exercise across individuals.","author":[{"dropping-particle":"","family":"Phillips","given":"Bethan E.","non-dropping-particle":"","parse-names":false,"suffix":""},{"dropping-particle":"","family":"Kelly","given":"Benjamin M.","non-dropping-particle":"","parse-names":false,"suffix":""},{"dropping-particle":"","family":"Lilja","given":"Mats","non-dropping-particle":"","parse-names":false,"suffix":""},{"dropping-particle":"","family":"Ponce-González","given":"Jesús Gustavo","non-dropping-particle":"","parse-names":false,"suffix":""},{"dropping-particle":"","family":"Brogan","given":"Robert J.","non-dropping-particle":"","parse-names":false,"suffix":""},{"dropping-particle":"","family":"Morris","given":"David L.","non-dropping-particle":"","parse-names":false,"suffix":""},{"dropping-particle":"","family":"Gustafsson","given":"Thomas","non-dropping-particle":"","parse-names":false,"suffix":""},{"dropping-particle":"","family":"Kraus","given":"William E.","non-dropping-particle":"","parse-names":false,"suffix":""},{"dropping-particle":"","family":"Atherton","given":"Philip J.","non-dropping-particle":"","parse-names":false,"suffix":""},{"dropping-particle":"","family":"Vollaard","given":"Niels B.J.","non-dropping-particle":"","parse-names":false,"suffix":""},{"dropping-particle":"","family":"Rooyackers","given":"Olav","non-dropping-particle":"","parse-names":false,"suffix":""},{"dropping-particle":"","family":"Timmons","given":"James A.","non-dropping-particle":"","parse-names":false,"suffix":""}],"container-title":"Frontiers in Endocrinology","id":"ITEM-7","issued":{"date-parts":[["2017"]]},"title":"A practical and time-efficient high-intensity interval training program modifies cardio-metabolic risk factors in adults with risk factors for type II diabetes","type":"article-journal"},"uris":["http://www.mendeley.com/documents/?uuid=32c53c49-3834-4de6-8c51-b41e0a9dc491"]}],"mendeley":{"formattedCitation":"(Alvarez et al., 2016; Gillen et al., 2012; Little et al., 2011; Madsen, Thorup, Bjerre, et al., 2015; Madsen, Thorup, Overgaard, Bjerre, et al., 2015; Madsen, Thorup, Overgaard, &amp; Jeppesen, 2015; Phillips et al., 2017)","plainTextFormattedCitation":"(Alvarez et al., 2016; Gillen et al., 2012; Little et al., 2011; Madsen, Thorup, Bjerre, et al., 2015; Madsen, Thorup, Overgaard, Bjerre, et al., 2015; Madsen, Thorup, Overgaard, &amp; Jeppesen, 2015; Phillips et al., 2017)","previouslyFormattedCitation":"(16,18,19,22–24,26)"},"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 xml:space="preserve">(Alvarez et al., 2016; Gillen et al., 2012; Little et al., 2011; Madsen, Thorup, Bjerre, et al., </w:t>
      </w:r>
      <w:r w:rsidR="006838B9" w:rsidRPr="006838B9">
        <w:rPr>
          <w:rFonts w:ascii="Times New Roman" w:hAnsi="Times New Roman" w:cs="Times New Roman"/>
          <w:noProof/>
          <w:sz w:val="24"/>
          <w:szCs w:val="24"/>
        </w:rPr>
        <w:lastRenderedPageBreak/>
        <w:t>2015; Madsen, Thorup, Overgaard, Bjerre, et al., 2015; Madsen, Thorup, Overgaard, &amp; Jeppesen, 2015; Phillips et al., 2017)</w:t>
      </w:r>
      <w:r w:rsidR="005B1AC5" w:rsidRPr="00FD0159">
        <w:rPr>
          <w:rFonts w:ascii="Times New Roman" w:hAnsi="Times New Roman" w:cs="Times New Roman"/>
          <w:sz w:val="24"/>
          <w:szCs w:val="24"/>
        </w:rPr>
        <w:fldChar w:fldCharType="end"/>
      </w:r>
      <w:r w:rsidR="005B1AC5"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con esta metodología. De estos estudios, todos excepto uno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3109/13813455.2015.1082600","ISBN":"10.3109/13813455.2015.1082600","ISSN":"17444160","PMID":"26469542","abstract":"AbstractIn the present study, the effects of 8 weeks of low volume high intensity interval training (HIIT) was investigated on circulating diabetes-related cytokines and free fatty acids (FFA) in adults with type 2 diabetes (T2D) and matched controls (CON). Methods: Participants exercised for 8 weeks (3 weekly sessions: 10 × 60 sec HIIT) on a cycle ergometer supervised by medical staff. Prior to the intervention and after the last HIIT session, venous blood samples were collected.Results: Circulating omentin-1 concentrations increased significantly in both the CON-group (p = 0.003) and in the T2D-group (p = 0.002). Pentraxin-3 (p = 0.010) and IL-1ra (p = 0.031) levels increased significantly in the CON-group. Plasma FFA in the T2D-group was significantly reduced after 60 min (p = 0.011). Post HIIT area under curve of circulating FFAs was reduced by −17.73 ± 6.99% (p = 0.041) in the T2D-group. Conclusion: We observed only modest exercise-induced improvements of multiple diabetes-related cytokines. Circulat...","author":[{"dropping-particle":"","family":"Madsen","given":"Søren Møller","non-dropping-particle":"","parse-names":false,"suffix":""},{"dropping-particle":"","family":"Thorup","given":"Anne Cathrine","non-dropping-particle":"","parse-names":false,"suffix":""},{"dropping-particle":"","family":"Bjerre","given":"Mette","non-dropping-particle":"","parse-names":false,"suffix":""},{"dropping-particle":"","family":"Jeppesen","given":"Per Bendix","non-dropping-particle":"","parse-names":false,"suffix":""}],"container-title":"Archives of Physiology and Biochemistry","id":"ITEM-1","issued":{"date-parts":[["2015"]]},"title":"Does 8 weeks of strenuous bicycle exercise improve diabetes-related inflammatory cytokines and free fatty acids in type 2 diabetes patients and individuals at high-risk of metabolic syndrome?","type":"article-journal"},"uris":["http://www.mendeley.com/documents/?uuid=c1c3837e-61c0-4ae8-9574-1796ad381587"]}],"mendeley":{"formattedCitation":"(Madsen, Thorup, Bjerre, et al., 2015)","plainTextFormattedCitation":"(Madsen, Thorup, Bjerre, et al., 2015)","previouslyFormattedCitation":"(26)"},"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dsen, Thorup, Bjerre, et al., 2015)</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obtienen mejoras significativas en</w:t>
      </w:r>
      <w:r w:rsidR="00C86741" w:rsidRPr="00FD0159">
        <w:rPr>
          <w:rFonts w:ascii="Times New Roman" w:hAnsi="Times New Roman" w:cs="Times New Roman"/>
          <w:sz w:val="24"/>
          <w:szCs w:val="24"/>
        </w:rPr>
        <w:t xml:space="preserve"> el</w:t>
      </w:r>
      <w:r w:rsidRPr="00FD0159">
        <w:rPr>
          <w:rFonts w:ascii="Times New Roman" w:hAnsi="Times New Roman" w:cs="Times New Roman"/>
          <w:sz w:val="24"/>
          <w:szCs w:val="24"/>
        </w:rPr>
        <w:t xml:space="preserve"> </w:t>
      </w:r>
      <w:r w:rsidR="00C86741" w:rsidRPr="00FD0159">
        <w:rPr>
          <w:rFonts w:ascii="Times New Roman" w:hAnsi="Times New Roman" w:cs="Times New Roman"/>
          <w:sz w:val="24"/>
          <w:szCs w:val="24"/>
        </w:rPr>
        <w:t>perfil lipídico,</w:t>
      </w:r>
      <w:r w:rsidR="00BA5826" w:rsidRPr="00FD0159">
        <w:rPr>
          <w:rFonts w:ascii="Times New Roman" w:hAnsi="Times New Roman" w:cs="Times New Roman"/>
          <w:sz w:val="24"/>
          <w:szCs w:val="24"/>
        </w:rPr>
        <w:t xml:space="preserve"> </w:t>
      </w:r>
      <w:r w:rsidR="00C86741" w:rsidRPr="00FD0159">
        <w:rPr>
          <w:rFonts w:ascii="Times New Roman" w:hAnsi="Times New Roman" w:cs="Times New Roman"/>
          <w:sz w:val="24"/>
          <w:szCs w:val="24"/>
        </w:rPr>
        <w:t>el control glucémico, la insulinorresistencia, la HbA1c, la tensión arterial y la composición corporal</w:t>
      </w:r>
      <w:r w:rsidR="00BA5826" w:rsidRPr="00FD0159">
        <w:rPr>
          <w:rFonts w:ascii="Times New Roman" w:hAnsi="Times New Roman" w:cs="Times New Roman"/>
          <w:sz w:val="24"/>
          <w:szCs w:val="24"/>
        </w:rPr>
        <w:t xml:space="preserve"> de los sujetos con DMT2 o prediabetes.</w:t>
      </w:r>
    </w:p>
    <w:p w14:paraId="14819137" w14:textId="3D5B4F8F" w:rsidR="00217468" w:rsidRDefault="00203A43" w:rsidP="000D2B60">
      <w:pPr>
        <w:spacing w:before="12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Finalmente, cabe mencionar que, del total de estudios científicos incluidos en la revisión, sólo un estudio </w:t>
      </w:r>
      <w:r w:rsidR="005B1AC5"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1","issued":{"date-parts":[["2016"]]},"title":"Resistance-based interval exercise acutely improves endothelial function in type 2 diabetes","type":"article-journal"},"uris":["http://www.mendeley.com/documents/?uuid=c79a1fe0-551f-42fa-9d07-770b744ed50a"]}],"mendeley":{"formattedCitation":"(Francois et al., 2016)","plainTextFormattedCitation":"(Francois et al., 2016)","previouslyFormattedCitation":"(14)"},"properties":{"noteIndex":0},"schema":"https://github.com/citation-style-language/schema/raw/master/csl-citation.json"}</w:instrText>
      </w:r>
      <w:r w:rsidR="005B1AC5"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Francois et al., 2016)</w:t>
      </w:r>
      <w:r w:rsidR="005B1AC5"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incluye ejercicios de fuerza muscular en la metodología HIIT, estando el resto de las metodologías basadas únicamente en ejercicios de tipo aeróbico (cicloergómetro o tapiz rodante). Por lo tanto, esto deberá tenerse en cuenta en futuros estudios científicos que investiguen los efectos del HIIT sobre la DMT2.</w:t>
      </w:r>
    </w:p>
    <w:p w14:paraId="7307F5D7" w14:textId="77777777" w:rsidR="000D2B60" w:rsidRPr="000D2B60" w:rsidRDefault="000D2B60" w:rsidP="000D2B60">
      <w:pPr>
        <w:spacing w:before="120" w:line="360" w:lineRule="auto"/>
        <w:jc w:val="both"/>
        <w:rPr>
          <w:rFonts w:ascii="Times New Roman" w:hAnsi="Times New Roman" w:cs="Times New Roman"/>
          <w:sz w:val="24"/>
          <w:szCs w:val="24"/>
        </w:rPr>
      </w:pPr>
    </w:p>
    <w:p w14:paraId="717C1E1E" w14:textId="1F690963" w:rsidR="00F27E73" w:rsidRPr="00FD0159" w:rsidRDefault="000D2B60" w:rsidP="000D2B60">
      <w:pPr>
        <w:spacing w:before="120" w:after="0" w:line="360" w:lineRule="auto"/>
        <w:ind w:firstLine="0"/>
        <w:jc w:val="both"/>
        <w:rPr>
          <w:rFonts w:ascii="Times New Roman" w:hAnsi="Times New Roman" w:cs="Times New Roman"/>
          <w:b/>
          <w:sz w:val="24"/>
          <w:szCs w:val="24"/>
        </w:rPr>
      </w:pPr>
      <w:r>
        <w:rPr>
          <w:rFonts w:ascii="Times New Roman" w:hAnsi="Times New Roman" w:cs="Times New Roman"/>
          <w:b/>
          <w:sz w:val="24"/>
          <w:szCs w:val="24"/>
        </w:rPr>
        <w:t>Discusión</w:t>
      </w:r>
    </w:p>
    <w:p w14:paraId="52B2EF19" w14:textId="012E5408" w:rsidR="007A136A" w:rsidRPr="00FD0159" w:rsidRDefault="00F52A73"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A partir de los resultados obtenidos en esta revisión narrativa se puede afirmar que el entrenamiento HIIT mejora la salud de los sujetos con DMT2 o prediabetes (condición física, salud cardio-metabólica, composición corporal y calidad de vida), aunque la evidencia científica es</w:t>
      </w:r>
      <w:r w:rsidR="009C490C" w:rsidRPr="00FD0159">
        <w:rPr>
          <w:rFonts w:ascii="Times New Roman" w:hAnsi="Times New Roman" w:cs="Times New Roman"/>
          <w:sz w:val="24"/>
          <w:szCs w:val="24"/>
        </w:rPr>
        <w:t xml:space="preserve"> algo</w:t>
      </w:r>
      <w:r w:rsidRPr="00FD0159">
        <w:rPr>
          <w:rFonts w:ascii="Times New Roman" w:hAnsi="Times New Roman" w:cs="Times New Roman"/>
          <w:sz w:val="24"/>
          <w:szCs w:val="24"/>
        </w:rPr>
        <w:t xml:space="preserve"> limitada, ya que sólo hay 16 artículos en esta revisión, de los cuales 14</w:t>
      </w:r>
      <w:r w:rsidR="00D954EF"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https://dx.doi.org/10.4067/s0034-98872017000700845","ISSN":"0717-6163","PMID":"29182192","abstract":"BACKGROUND: High-intensity interval training (HIIT) improves cardiometabolic markers, but its effects on the quality of life of patients with type 2 diabetes (T2D) is not well known., AIM: To determine the effects of a 12-week HIIT exercise program on cardiometabolic and quality of life variables of T2D patients., MATERIAL AND METHODS: Nine T2D women were assigned to a HIIT + nutritional education (GE) and 10, to a nutritional education alone group (GC). At baseline and after each intervention, anthropometric and body composition parameters using bio-impedance were assessed, and a blood sample was obtained to measure serum lipid levels, blood glucose and glycated hemoglobin. Quality of life was assessed using the SF-12 questionnaire adapted for the Chilean population., RESULTS: There were no significant changes on the lipid profile variables in the GE group, although HDL cholesterol was increased significantly (p &lt; 0.05) in the GC group. Total fat mass was decreased in the GE group from 43.5 +/- 1.5 to 41.9 +/- 1.5%, p &lt; 0.01. Fasting glucose and glycated hemoglobin decreased in the GE group. There was a significant correlation between the decrease in total fat mass and that of glycated hemoglobin. There were significant increases in quality of life parameters; physical function, physical role, pain, general health, vitality, emotional role, mental health, and social function in the GE but not in the GC group., CONCLUSIONS: A 12-week program of HIIT plus nutritional education improves cardiometabolic and quality of life parameters on type 2 diabetics.","author":[{"dropping-particle":"","family":"Mangiamarchi","given":"Pedro","non-dropping-particle":"","parse-names":false,"suffix":""},{"dropping-particle":"","family":"Caniuqueo","given":"Alexis","non-dropping-particle":"","parse-names":false,"suffix":""},{"dropping-particle":"","family":"Ramirez-Campillo","given":"Rodrigo","non-dropping-particle":"","parse-names":false,"suffix":""},{"dropping-particle":"","family":"Cardenas","given":"Patricio","non-dropping-particle":"","parse-names":false,"suffix":""},{"dropping-particle":"","family":"Morales","given":"Sylvana","non-dropping-particle":"","parse-names":false,"suffix":""},{"dropping-particle":"","family":"Cano-Montoya","given":"Johnattan","non-dropping-particle":"","parse-names":false,"suffix":""},{"dropping-particle":"","family":"Bresciani","given":"Guilherme","non-dropping-particle":"","parse-names":false,"suffix":""},{"dropping-particle":"","family":"Alvarez","given":"Cristian","non-dropping-particle":"","parse-names":false,"suffix":""}],"container-title":"Ejercicio intermitente y consejeria nutricional mejoran control glicemico y calidad de vida en pacientes con diabetes mellitus tipo 2.","id":"ITEM-1","issued":{"date-parts":[["2017"]]},"title":"[Effects of high-intensity interval training and nutritional education in patients with type 2 diabetes].","type":"article-journal"},"uris":["http://www.mendeley.com/documents/?uuid=8371fdf1-904c-4f0e-86db-329c44958e08"]},{"id":"ITEM-2","itemData":{"DOI":"10.1007/s00421-017-3540-1","ISBN":"0042101735","ISSN":"14396319","PMID":"28160083","abstract":"PURPOSE: It remains to be established how high-intensity aerobic interval training (HAIT) affects risk factors associated with type 2 diabetes (TD2). This study investigated effects of HAIT on maximal oxygen uptake (VO2max), glycated Hemoglobin type A1C (HbA1c), insulin resistance (IR), fat oxidation (FatOx), body weight (BW), percent body fat (%BF), lactate threshold (LT), blood pressure (BP), and blood lipid profile (BLP) among persons with T2D. Results were compared to the effects after a moderate-intensity training (MIT) program. METHODS: Thirty-eight individuals with T2D completed 12 weeks of supervised training. HAIT consisted of 4 x 4 min of walking or running uphill at 85-95% of maximal heart rate, and MIT consisted of continuous walking at 70-75% of maximal heart rate. RESULTS: A 21% increase in VO2max (from 25.6 to 30.9 ml kg-1 min-1, p &lt; 0.001), and a reduction in HbA1c by -0.58% points (from 7.78 to 7.20%, p &lt; 0.001) was found in HAIT. BW and body mass index (BMI) was reduced by 1.9% (p &lt; 0.01). There was a tendency towards an improved FatOx at 60% VO2max (14%, p = 0.065). These improvements were significant different from MIT. Both HAIT and MIT increased velocity at LT, and reduced %BF, waist circumference, hip circumference, and BP, with no significant differences between the two groups. Correlations were found between change in VO2max and change in HbA1c when the two intervention groups were combined (R = -0.52, p &lt; 0.01). CONCLUSION: HAIT is an effective exercise strategy to improve aerobic fitness and reduce risk factors associated with T2D.","author":[{"dropping-particle":"","family":"Støa","given":"Eva Maria","non-dropping-particle":"","parse-names":false,"suffix":""},{"dropping-particle":"","family":"Meling","given":"Sondre","non-dropping-particle":"","parse-names":false,"suffix":""},{"dropping-particle":"","family":"Nyhus","given":"Lill Katrin","non-dropping-particle":"","parse-names":false,"suffix":""},{"dropping-particle":"","family":"Glenn Strømstad","given":"","non-dropping-particle":"","parse-names":false,"suffix":""},{"dropping-particle":"","family":"Mangerud","given":"Karl Magnus","non-dropping-particle":"","parse-names":false,"suffix":""},{"dropping-particle":"","family":"Helgerud","given":"Jan","non-dropping-particle":"","parse-names":false,"suffix":""},{"dropping-particle":"","family":"Bratland-Sanda","given":"Solfrid","non-dropping-particle":"","parse-names":false,"suffix":""},{"dropping-particle":"","family":"Støren","given":"Øyvind","non-dropping-particle":"","parse-names":false,"suffix":""}],"container-title":"European Journal of Applied Physiology","id":"ITEM-2","issued":{"date-parts":[["2017"]]},"title":"High-intensity aerobic interval training improves aerobic fitness and HbA1c among persons diagnosed with type 2 diabetes","type":"article-journal"},"uris":["http://www.mendeley.com/documents/?uuid=3f78603a-17ad-4688-9355-37dd6b67c98b"]},{"id":"ITEM-3","itemData":{"DOI":"10.1016/j.ajog.2016.12.017","ISBN":"0002-9378,10976868","ISSN":"10976868","PMID":"28024987","abstract":"Background Menopause is associated with increased risk of cardiovascular disease and the causal factors have been proposed to be the loss of estrogen and the subsequent alterations of the hormonal milieu. However, which factors contribute to the deterioration of cardiometabolic health in postmenopausal women is debated as the menopausal transition is also associated with increased age and fat mass. Furthermore, indications of reduced cardiometabolic adaptations to exercise in postmenopausal women add to the adverse health profile. Objective We sought to evaluate risk factors for type 2 diabetes and cardiovascular disease in late premenopausal and early postmenopausal women, matched by age and body composition, and investigate the effect of high-intensity training. Study Design A 3-month high-intensity aerobic training intervention, involving healthy, nonobese, late premenopausal (n = 40) and early postmenopausal (n = 39) women was conducted and anthropometrics, body composition, blood pressure, lipid profile, glucose tolerance, and maximal oxygen consumption were determined at baseline and after the intervention. Results At baseline, the groups matched in anthropometrics and body composition, and only differed by 4.2 years in age (mean [95% confidence limits] 49.2 [48.5-49.9] vs 53.4 [52.4-54.4] years). Time since last menstrual period for the postmenopausal women was (mean [95% confidence limits] 3.1 [2.6-3.7] years). Hormonal levels (estrogen, follicle stimulation hormone, luteinizing hormone) confirmed menopausal status. At baseline the postmenopausal women had higher total cholesterol (P &lt;.001), low-density lipoprotein-cholesterol (P &lt;.05), and high-density lipoprotein-cholesterol (P &lt;.001) than the premenopausal women. The training intervention reduced body weight (P &lt;.01), waist circumference (P &lt;.01), and improved body composition by increasing lean body mass (P &lt;.001) and decreasing fat mass (P &lt;.001) similarly in both groups. Moreover, training resulted in lower diastolic blood pressure (P &lt;.05), resting heart rate (P &lt;.001), total cholesterol (P &lt;.01), low-density lipoprotein-cholesterol (P &lt;.01), total cholesterol/high-density lipoprotein-cholesterol index (P &lt;.01), and improved plasma insulin concentration during the oral glucose tolerance test (P &lt;.05) in both groups. Conclusion Cardiovascular risk factors are similar in late premenopausal and early postmenopausal women, matched by age and body composition, with the exception that postmenop…","author":[{"dropping-particle":"","family":"Mandrup","given":"Camilla M.","non-dropping-particle":"","parse-names":false,"suffix":""},{"dropping-particle":"","family":"Egelund","given":"Jon","non-dropping-particle":"","parse-names":false,"suffix":""},{"dropping-particle":"","family":"Nyberg","given":"Michael","non-dropping-particle":"","parse-names":false,"suffix":""},{"dropping-particle":"","family":"Lundberg Slingsby","given":"Martina H.","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3","issued":{"date-parts":[["2017"]]},"title":"Effects of high-intensity training on cardiovascular risk factors in premenopausal and postmenopausal women","type":"article-journal"},"uris":["http://www.mendeley.com/documents/?uuid=f7b61597-60e9-4562-a241-d2a8d2e577eb"]},{"id":"ITEM-4","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4","issued":{"date-parts":[["2016"]]},"title":"Resistance-based interval exercise acutely improves endothelial function in type 2 diabetes","type":"article-journal"},"uris":["http://www.mendeley.com/documents/?uuid=c79a1fe0-551f-42fa-9d07-770b744ed50a"]},{"id":"ITEM-5","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5","issued":{"date-parts":[["2016"]]},"title":"High-intensity interval training reduces abdominal fat mass in postmenopausal women with type 2 diabetes","type":"article-journal"},"uris":["http://www.mendeley.com/documents/?uuid=6492f855-ed7f-4b7d-9528-394eef0235ed"]},{"id":"ITEM-6","itemData":{"DOI":"10.1055/s-0042-104935","ISSN":"14393964","PMID":"27259099","abstract":"Our purpose was to investigate the effects of low-volume, high-intensity interval training (HIT) on cardiometabolic risk and exercise capacity in women with type 2 diabetes mellitus (T2DM). Sedentary overweight/obese T2DM women (age=44.5±1.8 years; BMI=30.5±0.6 kg/m2) were randomly assigned to a tri-weekly running-based HIT program (n=13) or non-exercise control follow-up (CON; n=10). Glycemic control, lipid and blood pressure levels, endurance performance, and anthropometry were measured before and after the follow-up (16 weeks) in both groups. Medication intake was also assessed throughout the follow-up. Improvements (P&lt;0.05) on fasting glucose (14.3±1.4%), HbA1c (12.8±1.1%), systolic blood pressure (3.7±0.5 mmHg), HDL-cholesterol (21.1±2.8%), triglycerides (17.7±2.8%), endurance performance (9.8±1.0%), body weight (2.2±0.3%), BMI (2.1±0.3%), waist circumference (4.0±0.5%) and subcutaneous fat (18.6±1.4%) were found after HIT intervention. Patients of HIT group also showed reductions in daily dosage of antihyperglycemic and antihypertensive medication during follow-up. No changes were found in any variable of CON group. The HIT-induced improvements occurred with a weekly time commitment 56–25% lower than the minimal recommended in current guidelines. These findings suggest that low-volume HIT may be a time-efficient intervention to treat T2DM women.","author":[{"dropping-particle":"","family":"Alvarez","given":"C.","non-dropping-particle":"","parse-names":false,"suffix":""},{"dropping-particle":"","family":"Ramirez-Campillo","given":"R.","non-dropping-particle":"","parse-names":false,"suffix":""},{"dropping-particle":"","family":"Martinez-Salazar","given":"C.","non-dropping-particle":"","parse-names":false,"suffix":""},{"dropping-particle":"","family":"Mancilla","given":"R.","non-dropping-particle":"","parse-names":false,"suffix":""},{"dropping-particle":"","family":"Flores-Opazo","given":"M.","non-dropping-particle":"","parse-names":false,"suffix":""},{"dropping-particle":"","family":"Cano-Montoya","given":"J.","non-dropping-particle":"","parse-names":false,"suffix":""},{"dropping-particle":"","family":"Ciolac","given":"E. G.","non-dropping-particle":"","parse-names":false,"suffix":""}],"container-title":"International Journal of Sports Medicine","id":"ITEM-6","issued":{"date-parts":[["2016"]]},"title":"Low-Volume High-Intensity Interval Training as a Therapy for Type 2 Diabetes","type":"article-journal"},"uris":["http://www.mendeley.com/documents/?uuid=69be4356-9281-453b-b98e-756e08e25239"]},{"id":"ITEM-7","itemData":{"DOI":"10.5867/medwave.2015.07.6212","ISBN":"0717-6384","ISSN":"07176384","PMID":"26351856","abstract":"INTRODUCTION: Oxidative stress is caused by an imbalance between an excessive production of reactive oxygen species and/or a deficiency in the level of endogenous and exogenous antioxidant defenses. The presence of reactive oxygen species in large concentrations and for long periods is associated with the occurrence of various diseases, including type 2 diabetes mellitus. Exercise represents an effective means for the prevention and treatment of type 2 diabetes mellitus, and is also able to reduce long-term oxidative stress levels. High-intensity interval training has shown to be an efficient and viable option for type 2 diabetes mellitus control. In turn, high-intensity interval training seems to have positive effects on oxidative stress levels by increasing levels of endogenous antioxidants.\\n\\nOBJECTIVE: To assess the validity and applicability of the results regarding the effectiveness of high-intensity interval training compared to moderate intensity continuous training to reduce oxidative stress in patients with type 2 diabetes mellitus and to answer the following question: In adults with type 2 diabetes mellitus, can the method of high-intensity interval training, compared to moderate intensity continuous training reduce oxidative stress levels?\\n\\nMETHODS: We performed a critical analysis of the article \"Continuous training vs Interval training in glycemic control and macro and microvascular reactivity in patients with type 2 diabetes\".\\n\\nRESULTS: No statistically significant differences were observed in concentrations of superoxide dismutase in any of the experimental groups. Only in the interval group a decrease in malondialdehyde regarding control group and baseline (p&lt;0.05) was observed. In addition, only in the interval group there was an increase in glutathione peroxidase compared to the group of continuous aerobic training and baseline (p&lt;0.05). Nitric oxide showed a significant increase regarding the control, continuous aerobic group and baseline (p&lt;0.05) in the interval training group.\\n\\nCONCLUSIONS: Despite the fact that both training groups show improvements over markers of lipid profile and fitness, high intensity interval training has shown to be more effective in the normalization of oxidative stress, impacting positively on the concentration of pro-oxidant markers and antioxidants.\\n\\nAbstract available from the publisher.","author":[{"dropping-particle":"","family":"Poblete Aro","given":"Carlos Emili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container-title":"Medwave","id":"ITEM-7","issued":{"date-parts":[["2015"]]},"title":"Effects of high intensity interval training versus moderate intensity continuous training on the reduction of oxidative stress in type 2 diabetic adult patients: CAT","type":"article-journal"},"uris":["http://www.mendeley.com/documents/?uuid=ddcc012b-baef-4ff4-a13d-d1feb550894d"]},{"id":"ITEM-8","itemData":{"DOI":"10.3109/13813455.2015.1087033","ISBN":"1744-4160 (Electronic)\r1381-3455 (Linking)","ISSN":"17444160","PMID":"26471849","abstract":"We wished to investigate the effects of 8 weeks of low volume high intensity interval training (HIIT) on endothelial function of popliteal artery and circulating cell adhesion molecules in type 2 diabetes (T2D) patients and matched controls (CON).\\n\\nMETHODS: Over 8 weeks, non-active T2D patients and CONs cycled three times per week (10 × 60 sec HIIT). Pre- and post-HIIT measurements of endothelial function were conducted by applying flow-mediated dilation (FMD) along with taking venous blood samples.\\n\\nRESULTS: Baseline diameter of popliteal artery increased significantly from an average of 5.53 mm to 5.97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8%) in the CON-group (p = 0.006) and 5.32 mm to 5.61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 in the T2D-group (p = 0.009). Peak diameter increased significantly from 5.82 mm to 6.36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9%) in the CON-group (p = 0.001) and 5.57 mm to 5.93 m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7%) in the T2D-group (p = 0.004). FMD% increased significantly from 5.12% to 6.58% in the CON-group (p = 0.004) and 4.84% to 5.66% in the T2D-group: (p = 0.045). The shear rate reduced significantly in both groups (CON-group: p = 0.04; T2D-group: p = 0.002). Circulating cell adhesion molecules remained unchanged (p &gt; 0.05).\\n\\nCONCLUSION: HIIT induced an improvement of endothelium-dependent FMD and significant outwards artery modelling. No changes in circulating cell adhesion molecules were observed.","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Bjerre","given":"Mette","non-dropping-particle":"","parse-names":false,"suffix":""},{"dropping-particle":"","family":"Jeppesen","given":"Per Bendix","non-dropping-particle":"","parse-names":false,"suffix":""}],"container-title":"Archives of Physiology and Biochemistry","id":"ITEM-8","issued":{"date-parts":[["2015"]]},"title":"Functional and structural vascular adaptations following 8 weeks of low volume high intensity interval training in lower leg of type 2 diabetes patients and individuals at high risk of metabolic syndrome","type":"article-journal"},"uris":["http://www.mendeley.com/documents/?uuid=a4bcc7ab-df92-4ed6-a306-f0fb67636418"]},{"id":"ITEM-9","itemData":{"DOI":"10.1371/journal.pone.0133286","ISBN":"1932-6203","ISSN":"19326203","PMID":"26258597","abstract":"UNLABELLED: Physical activity improves the regulation of glucose homeostasis in both type 2 diabetes (T2D) patients and healthy individuals, but the effect on pancreatic β cell function is unknown. We investigated glycaemic control, pancreatic function and total fat mass before and after 8 weeks of low volume high intensity interval training (HIIT) on cycle ergometer in T2D patients and matched healthy control individuals. Study design/method: Elderly (56 yrs±2), non-active T2D patients (n = 10) and matched (52 yrs±2) healthy controls (CON) (n = 13) exercised 3 times (10×60 sec. HIIT) a week over an 8 week period on a cycle ergometer. Participants underwent a 2-hour oral glucose tolerance test (OGTT). On a separate day, resting blood pressure measurement was conducted followed by an incremental maximal oxygen uptake (VO2max) cycle ergometer test. Finally, a whole body dual X-ray absorptiometry (DXA) was performed. After 8 weeks of training, the same measurements were performed. Results: in the T2D-group, glycaemic control as determined by average fasting venous glucose concentration (p = 0.01), end point 2-hour OGTT (p = 0.04) and glycosylated haemoglobin (p = 0.04) were significantly reduced. Pancreatic homeostasis as determined by homeostatic model assessment of insulin resistance (HOMA-IR) and HOMA β cell function (HOMA-%β) were both significantly ameliorated (p = 0.03 and p = 0.03, respectively). Whole body insulin sensitivity as determined by the disposition index (DI) was significantly increased (p = 0.03). During OGTT, the glucose continuum was significantly reduced at -15 (p = 0.03), 30 (p = 0.03) and 120 min (p = 0.03) and at -10 (p = 0.003) and 0 min (p = 0.003) with an additional improvement (p = 0.03) of its 1st phase (30 min) area under curve (AUC). Significant abdominal fat mass losses were seen in both groups (T2D: p = 0.004 and CON: p = 0.02) corresponding to a percentage change of -17.84%±5.02 and -9.66%±3.07, respectively. Conclusion: these results demonstrate that HIIT improves overall glycaemic control and pancreatic β cell function in T2D patients. Additionally, both groups experienced abdominal fat mass losses. These findings demonstrate that HIIT is a health beneficial exercise strategy in T2D patients.\\n\\nTRIAL REGISTRATION: ClinicalTrials.gov NCT02333734 http://clinicaltrials.gov/ct2/show/NCT02333734.","author":[{"dropping-particle":"","family":"Madsen","given":"Søren Møller","non-dropping-particle":"","parse-names":false,"suffix":""},{"dropping-particle":"","family":"Thorup","given":"Anne Cathrine","non-dropping-particle":"","parse-names":false,"suffix":""},{"dropping-particle":"","family":"Overgaard","given":"Kristian","non-dropping-particle":"","parse-names":false,"suffix":""},{"dropping-particle":"","family":"Jeppesen","given":"Per Bendix","non-dropping-particle":"","parse-names":false,"suffix":""}],"container-title":"PLoS ONE","id":"ITEM-9","issued":{"date-parts":[["2015"]]},"title":"High intensity interval training improves glycaemic control and pancreatic β cell function of type 2 diabetes patients","type":"article-journal"},"uris":["http://www.mendeley.com/documents/?uuid=7a723997-0c21-42f7-91fc-32c16f3eca45"]},{"id":"ITEM-10","itemData":{"DOI":"10.1249/MSS.0000000000001232","ISBN":"0000000000","ISSN":"15300315","PMID":"28628064","abstract":"PURPOSE: Epicardial (EAT) and pericardial (PAT) fat masses and myocardial triglyceride content (MTC) are enlarged in obesity and insulin resistance. We studied whether the high-intensity interval training (HIIT) and moderate-intensity continuous training (MICT) similarly decrease ectopic fat in and around the heart and whether the decrease is similar in healthy subjects and subjects with defective glucose tolerance (DGT). METHODS: A total of 28 healthy men (body mass index = 20.7-30.0 kg.m, age = 40-55 yr) and 16 men with DGT (body mass index = 23.8-33.5 kg.m, age = 43-53 yr) were randomized into HIIT and MICT interventions for 2 wk. EAT and PAT were determined by computed tomography and MTC by H-MRS. RESULTS: At baseline, DGT subjects had impaired aerobic capacity and insulin sensitivity and higher levels of whole body fat, visceral fat, PAT, and EAT (P &lt; 0.05, all) compared with healthy subjects. In the whole group, HIIT increased aerobic capacity (HIIT = 6%, MICT = 0.3%; time x training P = 0.007) and tended to improve insulin sensitivity (HIIT = 24%, MICT = 8%) as well as reduce MTC (HIIT = -42%, MICT = +23%) (time x training P = 0.06, both) more efficiently compared with MICT, and without differences in the training response between the healthy and the DGT subjects. However, both training modes decreased EAT (-5%) and PAT (-6%) fat (time P &lt; 0.05) and not differently between the healthy and the DGT subjects. CONCLUSION: Whole body fat, visceral fat, PAT, and EAT masses are enlarged in DGT. Both HIIT and MICT effectively reduce EAT and PAT in healthy and DGT subjects, whereas HIIT seems to be superior as regards improving aerobic capacity, whole-body insulin sensitivity, and MTC.","author":[{"dropping-particle":"","family":"Honkala","given":"Sanna M.","non-dropping-particle":"","parse-names":false,"suffix":""},{"dropping-particle":"","family":"Motiani","given":"Kumail K.","non-dropping-particle":"","parse-names":false,"suffix":""},{"dropping-particle":"","family":"Eskelinen","given":"Jari Joonas","non-dropping-particle":"","parse-names":false,"suffix":""},{"dropping-particle":"","family":"Savolainen","given":"Anna","non-dropping-particle":"","parse-names":false,"suffix":""},{"dropping-particle":"","family":"Saunavaara","given":"Virva","non-dropping-particle":"","parse-names":false,"suffix":""},{"dropping-particle":"","family":"Virtanen","given":"Kirsi A.","non-dropping-particle":"","parse-names":false,"suffix":""},{"dropping-particle":"","family":"Löyttyniemi","given":"Eliisa","non-dropping-particle":"","parse-names":false,"suffix":""},{"dropping-particle":"","family":"Kapanen","given":"Jukka","non-dropping-particle":"","parse-names":false,"suffix":""},{"dropping-particle":"","family":"Knuuti","given":"Juhani","non-dropping-particle":"","parse-names":false,"suffix":""},{"dropping-particle":"","family":"Kalliokoski","given":"Kari K.","non-dropping-particle":"","parse-names":false,"suffix":""},{"dropping-particle":"","family":"Hannukainen","given":"Jarna C.","non-dropping-particle":"","parse-names":false,"suffix":""}],"container-title":"Medicine and Science in Sports and Exercise","id":"ITEM-10","issued":{"date-parts":[["2017"]]},"title":"Exercise Training Reduces Intrathoracic Fat Regardless of Defective Glucose Tolerance","type":"article-journal"},"uris":["http://www.mendeley.com/documents/?uuid=fe5fcaf2-4a22-445d-84ac-f1ecc02d8ad4"]},{"id":"ITEM-11","itemData":{"DOI":"10.1123/jpah.2014-0123","ISBN":"1543-5474 (Electronic)\\r1543-3080 (Linking)","ISSN":"1543-3080","PMID":"25155362","abstract":"OBJECTIVE: The purpose of the present study was to examine the impact of 12 weeks of elliptical high intensity interval training (HIIT) on metabolic risk factors and body composition in pre- and type 2 diabetes patients.\\n\\nMETHODS: Sixteen pre- (n = 8) and type 2 diabetes (n = 8) participants completed this study. Fasting blood glucose, HbA1c, anthropometric measurements, body composition (DXA), blood pressure, resting heart rate, VO2 max, dietary factors as well as total and physical activity energy expenditure were measured. The HIIT program on the elliptical was performed three times a week for 12 weeks.\\n\\nRESULTS: After the intervention, we observed a significant improvement for fasting blood glucose, waist and hip circumference, appendicular fat mass, leg lean body mass and appendicular lean body mass, systolic blood pressure, resting heart rate and VO2 max (p &lt; 0.05). In addition, we noted a lower tendency for leg fat mass (P = 0.06) and diastolic blood pressure (p = 0.05) as well as a higher tendency for total energy expenditure (p = 0.06) after the intervention.\\n\\nCONCLUSION: The present study indicates that elliptical HIIT seems to improve metabolic risk factors and body composition in pre- and type 2 diabetes patients.","author":[{"dropping-particle":"","family":"Fex","given":"Annie","non-dropping-particle":"","parse-names":false,"suffix":""},{"dropping-particle":"","family":"Leduc-Gaudet","given":"Jean-Philippe","non-dropping-particle":"","parse-names":false,"suffix":""},{"dropping-particle":"","family":"Filion","given":"Marie-Eve","non-dropping-particle":"","parse-names":false,"suffix":""},{"dropping-particle":"","family":"Karelis","given":"Antony D.","non-dropping-particle":"","parse-names":false,"suffix":""},{"dropping-particle":"","family":"Aubertin-Leheudre","given":"Mylène","non-dropping-particle":"","parse-names":false,"suffix":""}],"container-title":"Journal of Physical Activity and Health","id":"ITEM-11","issued":{"date-parts":[["2015"]]},"title":"Effect of Elliptical High Intensity Interval Training on Metabolic Risk Factor in Pre- and Type 2 Diabetes Patients: A Pilot Study","type":"article-journal"},"uris":["http://www.mendeley.com/documents/?uuid=5c2e9f74-5354-4510-85fd-22279dbb2270"]},{"id":"ITEM-12","itemData":{"DOI":"10.1111/j.1463-1326.2012.01564.x","ISBN":"1463-1326","ISSN":"14628902","PMID":"22268455","abstract":"High-volume endurance exercise (END) improves glycaemic control in type 2 diabetes (T2D) but many individuals cite 'lack of time' as a barrier to regular participation. High-intensity interval training (HIT) is a time-efficient method to induce physiological adaptations similar to END, but little is known regarding the effect of HIT in T2D. Using continuous glucose monitoring (CGM), we examined the 24-h blood glucose response to one session of HIT consisting of 10 × 60 s cycling efforts at ~90% maximal heart rate, interspersed with 60 s rest. Seven adults with T2D underwent CGM for 24-h on two occasions under standard dietary conditions: following acute HIT and on a non-exercise control day (CTL). HIT reduced hyperglycaemia measured as proportion of time spent above 10 mmol/l (HIT: 4.5 ± 4.4 vs. CTL: 15.2 ± 12.3%, p = 0.04). Postprandial hyperglycaemia, measured as the sum of post-meal areas under the glucose curve, was also lower after HIT vs. CTL (728 ± 331 vs. 1142 ± 556 mmol/l·9 h, p = 0.01). These findings highlight the potential for HIT to improve glycaemic control in T2D.","author":[{"dropping-particle":"","family":"Gillen","given":"J. B.","non-dropping-particle":"","parse-names":false,"suffix":""},{"dropping-particle":"","family":"Little","given":"J. P.","non-dropping-particle":"","parse-names":false,"suffix":""},{"dropping-particle":"","family":"Punthakee","given":"Z.","non-dropping-particle":"","parse-names":false,"suffix":""},{"dropping-particle":"","family":"Tarnopolsky","given":"M. A.","non-dropping-particle":"","parse-names":false,"suffix":""},{"dropping-particle":"","family":"Riddell","given":"M. C.","non-dropping-particle":"","parse-names":false,"suffix":""},{"dropping-particle":"","family":"Gibala","given":"M. J.","non-dropping-particle":"","parse-names":false,"suffix":""}],"container-title":"Diabetes, Obesity and Metabolism","id":"ITEM-12","issued":{"date-parts":[["2012"]]},"title":"Acute high-intensity interval exercise reduces the postprandial glucose response and prevalence of hyperglycaemia in patients with type 2 diabetes","type":"article-journal"},"uris":["http://www.mendeley.com/documents/?uuid=bd6d64f7-0533-46a0-a84d-f6d8e9058c01"]},{"id":"ITEM-13","itemData":{"DOI":"10.1152/japplphysiol.00921.2011","ISBN":"1522-1601; 0161-7567","ISSN":"8750-7587","PMID":"21868679","abstract":"Low-volume high-intensity interval training (HIT) is emerging as a time-efficient exercise strategy for improving health and fitness. This form of exercise has not been tested in type 2 diabetes and thus we examined the effects of low-volume HIT on glucose regulation and skeletal muscle metabolic capacity in patients with type 2 diabetes. Eight patients with type 2 diabetes (63 ± 8 yr, body mass index 32 ± 6 kg/m(2), Hb(A1C) 6.9 ± 0.7%) volunteered to participate in this study. Participants performed six sessions of HIT (10 × 60-s cycling bouts eliciting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90% maximal heart rate, interspersed with 60 s rest) over 2 wk. Before training and fro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48 to 72 h after the last training bout, glucose regulation was assessed using 24-h continuous glucose monitoring under standardized dietary conditions. Markers of skeletal muscle metabolic capacity were measured in biopsy samples (vastus lateralis) before and after (72 h) training. Average 24-h blood glucose concentration was reduced after training (7.6 ± 1.0 vs. 6.6 ± 0.7 mmol/l) as was the sum of the 3-h postprandial areas under the glucose curve for breakfast, lunch, and dinner (both P &lt; 0.05). Training increased muscle mitochondrial capacity as evidenced by higher citrate synthase maximal activity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20%) and protein content of Complex II 70 kDa subunit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7%), Complex III Core 2 protein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51%), and Complex IV subunit IV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8%, all P &lt; 0.05). Mitofusin 2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71%) and GLUT4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69%) protein content were also higher after training (both P &lt; 0.05). Our findings indicate that low-volume HIT can rapidly improve glucose control and induce adaptations in skeletal muscle that are linked to improved metabolic health in patients with type 2 diabetes.","author":[{"dropping-particle":"","family":"Little","given":"J. P.","non-dropping-particle":"","parse-names":false,"suffix":""},{"dropping-particle":"","family":"Gillen","given":"J. B.","non-dropping-particle":"","parse-names":false,"suffix":""},{"dropping-particle":"","family":"Percival","given":"M. E.","non-dropping-particle":"","parse-names":false,"suffix":""},{"dropping-particle":"","family":"Safdar","given":"A.","non-dropping-particle":"","parse-names":false,"suffix":""},{"dropping-particle":"","family":"Tarnopolsky","given":"M. A.","non-dropping-particle":"","parse-names":false,"suffix":""},{"dropping-particle":"","family":"Punthakee","given":"Z.","non-dropping-particle":"","parse-names":false,"suffix":""},{"dropping-particle":"","family":"Jung","given":"M. E.","non-dropping-particle":"","parse-names":false,"suffix":""},{"dropping-particle":"","family":"Gibala","given":"M. J.","non-dropping-particle":"","parse-names":false,"suffix":""}],"container-title":"Journal of Applied Physiology","id":"ITEM-13","issued":{"date-parts":[["2011"]]},"title":"Low-volume high-intensity interval training reduces hyperglycemia and increases muscle mitochondrial capacity in patients with type 2 diabetes","type":"article-journal"},"uris":["http://www.mendeley.com/documents/?uuid=7ac161e2-9836-4887-b331-2c0a35805b25"]},{"id":"ITEM-14","itemData":{"DOI":"10.3389/fendo.2017.00229","ISBN":"1664-2392 (Print)\r1664-2392 (Linking)","ISSN":"16642392","PMID":"28943861","abstract":"Introduction: Regular physical activity (PA) can reduce the risk of developing type 2 diabetes, but adherence to time-orientated (150 min per week or more) PA guidelines is very poor. A practical and time-efficient PA regime that was equally efficacious at controlling risk factors for cardio-metabolic disease is one solution to this problem. Herein we evaluate a new time-efficient and genuinely practical high-intensity interval training (HIT) protocol in men and women with pre-existing risk-factors for type 2 diabetes. Materials &amp; methods: One hundred and eight-nine sedentary women (n=101) and men (n=88) with impaired glucose tolerance and/or a BMI &gt;27 kg·m-2 (mean (range) age: 36 (18-53) y) participated in this multi-centre study. Each completed a fully supervised 6-week HIT protocol at work-loads equivalent to ~100% or ~125% V̇O2max. Change in V̇O2max was used to monitor protocol efficacy, while Actiheart monitors were used to determine PA during four, week-long, periods. Mean arterial (blood) pressure (MAP) and fasting insulin resistance (HOMA-IR) represent key health biomarker outcomes. Results: The higher intensity bouts (~125% V̇O2max) used during a 5-by-1min HIT protocol resulted in a robust increase in V̇O2max (136 participants, +10.0%, p&lt;0.001; large size-effect). 5-by-1 HIT reduced MAP (~3%; p&lt;0.001) and HOMA-IR (~16%; P&lt;0.01). Physiological responses were similar in men and women while a sizeable proportion of the training induced changes in V̇O2max, MAP and HOMA-IR was retained 3 weeks after cessation of training. The supervised HIT sessions accounted for the entire quantifiable increase in PA, and this equated to 400 MET min·week-1. Meta-analysis indicated that 5-by-1 HIT matched the efficacy and variability of a time-consuming 30-week PA program on V̇O2max, MAP and HOMA-IR. Conclusions: With a total time-commitment of &lt;15 min per session and reliance on a practical ergometer protocol, 5-by-1 HIT offers a new solution to modulate cardio-metabolic risk factors in adults with pre-existing risk-factors for type 2 diabetes while approximately meeting the MET min·week-1 PA guidelines. Long-term randomised controlled studies will be required to quantify the ability for 5-by-1 HIT to reduce the incidence of type 2 diabetes, while strategies are required to harmonise the adaptations to exercise across individuals.","author":[{"dropping-particle":"","family":"Phillips","given":"Bethan E.","non-dropping-particle":"","parse-names":false,"suffix":""},{"dropping-particle":"","family":"Kelly","given":"Benjamin M.","non-dropping-particle":"","parse-names":false,"suffix":""},{"dropping-particle":"","family":"Lilja","given":"Mats","non-dropping-particle":"","parse-names":false,"suffix":""},{"dropping-particle":"","family":"Ponce-González","given":"Jesús Gustavo","non-dropping-particle":"","parse-names":false,"suffix":""},{"dropping-particle":"","family":"Brogan","given":"Robert J.","non-dropping-particle":"","parse-names":false,"suffix":""},{"dropping-particle":"","family":"Morris","given":"David L.","non-dropping-particle":"","parse-names":false,"suffix":""},{"dropping-particle":"","family":"Gustafsson","given":"Thomas","non-dropping-particle":"","parse-names":false,"suffix":""},{"dropping-particle":"","family":"Kraus","given":"William E.","non-dropping-particle":"","parse-names":false,"suffix":""},{"dropping-particle":"","family":"Atherton","given":"Philip J.","non-dropping-particle":"","parse-names":false,"suffix":""},{"dropping-particle":"","family":"Vollaard","given":"Niels B.J.","non-dropping-particle":"","parse-names":false,"suffix":""},{"dropping-particle":"","family":"Rooyackers","given":"Olav","non-dropping-particle":"","parse-names":false,"suffix":""},{"dropping-particle":"","family":"Timmons","given":"James A.","non-dropping-particle":"","parse-names":false,"suffix":""}],"container-title":"Frontiers in Endocrinology","id":"ITEM-14","issued":{"date-parts":[["2017"]]},"title":"A practical and time-efficient high-intensity interval training program modifies cardio-metabolic risk factors in adults with risk factors for type II diabetes","type":"article-journal"},"uris":["http://www.mendeley.com/documents/?uuid=32c53c49-3834-4de6-8c51-b41e0a9dc491"]}],"mendeley":{"formattedCitation":"(Alvarez et al., 2016; Fex et al., 2015; Francois et al., 2016; Gillen et al., 2012; Honkala et al., 2017; Little et al., 2011; Madsen, Thorup, Overgaard, Bjerre, et al., 2015; Madsen, Thorup, Overgaard, &amp; Jeppesen, 2015; Maillard et al., 2016; Mandrup et al., 2017; Mangiamarchi et al., 2017; Phillips et al., 2017; Poblete Aro et al., 2015; Støa et al., 2017)","plainTextFormattedCitation":"(Alvarez et al., 2016; Fex et al., 2015; Francois et al., 2016; Gillen et al., 2012; Honkala et al., 2017; Little et al., 2011; Madsen, Thorup, Overgaard, Bjerre, et al., 2015; Madsen, Thorup, Overgaard, &amp; Jeppesen, 2015; Maillard et al., 2016; Mandrup et al., 2017; Mangiamarchi et al., 2017; Phillips et al., 2017; Poblete Aro et al., 2015; Støa et al., 2017)","previouslyFormattedCitation":"(11,12,21–24,13–20)"},"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lvarez et al., 2016; Fex et al., 2015; Francois et al., 2016; Gillen et al., 2012; Honkala et al., 2017; Little et al., 2011; Madsen, Thorup, Overgaard, Bjerre, et al., 2015; Madsen, Thorup, Overgaard, &amp; Jeppesen, 2015; Maillard et al., 2016; Mandrup et al., 2017; Mangiamarchi et al., 2017; Phillips et al., 2017; Poblete Aro et al., 2015; Støa et al., 2017)</w:t>
      </w:r>
      <w:r w:rsidR="00D954EF"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confirman los beneficios del HIIT sobre la DMT2, mientras que hay 2 estudios</w:t>
      </w:r>
      <w:r w:rsidR="00D954EF"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5867/medwave.2015.02.6079","ISBN":"07176384 (ISSN)","ISSN":"07176384","PMID":"25826293","abstract":"INTRODUCTION: Type 2 diabetes mellitus is one of the major non-communicable chronic diseases in the world. Its prevalence in Chile is significant, and complications associated with this disease involve great costs, which is why prevention and treatment of this condition are essential. Physical exercise is an effective means for prevention and treatment of type 2 diabetes mellitus. The emergence of new forms of physical training, such as \"high intensity interval training\", presents novel therapeutic alternatives for patients and health care professionals.\\n\\nOBJECTIVE: To assess the validity and applicability of the results regarding the effectiveness of high intensity interval training in reducing glycosylated hemoglobin in adult patients with type 2 diabetes mellitus and answer the following question: In subjects with type 2 diabetes, can the method of high intensity interval training compared to moderate intensity exercise decrease glycosylated hemoglobin?\\n\\nMETHODS: We performed a critical analysis of the article \"Feasibility and preliminary effectiveness of high intensity interval training in type 2 diabetes\".\\n\\nRESULTS: We found no significant differences in the amount of glycosylated hemoglobin between groups of high intensity interval training and moderate-intensity exercise upon completion of the study (p&gt;0.05).\\n\\nCONCLUSION: In adult patients with type 2 diabetes mellitus, high intensity interval training does not significantly improve glycosylated hemoglobin levels. Despite this, the high intensity interval training method shows as much improvement in body composition and physical condition as the moderate intensity exercise program.\\n\\nAbstract available from the publisher.","author":[{"dropping-particle":"","family":"Aguilera Eguía","given":"Raúl Albert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dropping-particle":"","family":"Poblete Aro","given":"Carlos Emilio","non-dropping-particle":"","parse-names":false,"suffix":""},{"dropping-particle":"","family":"Ibacache Palma","given":"Alejandro","non-dropping-particle":"","parse-names":false,"suffix":""}],"container-title":"Medwave","id":"ITEM-1","issued":{"date-parts":[["2015"]]},"title":"Effect of high-intensity interval training on the reduction of glycosylated hemoglobin in type-2 diabetic adult patients","type":"article-journal"},"uris":["http://www.mendeley.com/documents/?uuid=0c07b64e-05dd-4033-8273-ff50b73bbd91"]},{"id":"ITEM-2","itemData":{"DOI":"10.3109/13813455.2015.1082600","ISBN":"10.3109/13813455.2015.1082600","ISSN":"17444160","PMID":"26469542","abstract":"AbstractIn the present study, the effects of 8 weeks of low volume high intensity interval training (HIIT) was investigated on circulating diabetes-related cytokines and free fatty acids (FFA) in adults with type 2 diabetes (T2D) and matched controls (CON). Methods: Participants exercised for 8 weeks (3 weekly sessions: 10 × 60 sec HIIT) on a cycle ergometer supervised by medical staff. Prior to the intervention and after the last HIIT session, venous blood samples were collected.Results: Circulating omentin-1 concentrations increased significantly in both the CON-group (p = 0.003) and in the T2D-group (p = 0.002). Pentraxin-3 (p = 0.010) and IL-1ra (p = 0.031) levels increased significantly in the CON-group. Plasma FFA in the T2D-group was significantly reduced after 60 min (p = 0.011). Post HIIT area under curve of circulating FFAs was reduced by −17.73 ± 6.99% (p = 0.041) in the T2D-group. Conclusion: We observed only modest exercise-induced improvements of multiple diabetes-related cytokines. Circulat...","author":[{"dropping-particle":"","family":"Madsen","given":"Søren Møller","non-dropping-particle":"","parse-names":false,"suffix":""},{"dropping-particle":"","family":"Thorup","given":"Anne Cathrine","non-dropping-particle":"","parse-names":false,"suffix":""},{"dropping-particle":"","family":"Bjerre","given":"Mette","non-dropping-particle":"","parse-names":false,"suffix":""},{"dropping-particle":"","family":"Jeppesen","given":"Per Bendix","non-dropping-particle":"","parse-names":false,"suffix":""}],"container-title":"Archives of Physiology and Biochemistry","id":"ITEM-2","issued":{"date-parts":[["2015"]]},"title":"Does 8 weeks of strenuous bicycle exercise improve diabetes-related inflammatory cytokines and free fatty acids in type 2 diabetes patients and individuals at high-risk of metabolic syndrome?","type":"article-journal"},"uris":["http://www.mendeley.com/documents/?uuid=c1c3837e-61c0-4ae8-9574-1796ad381587"]}],"mendeley":{"formattedCitation":"(Aguilera Eguía et al., 2015; Madsen, Thorup, Bjerre, et al., 2015)","plainTextFormattedCitation":"(Aguilera Eguía et al., 2015; Madsen, Thorup, Bjerre, et al., 2015)","previouslyFormattedCitation":"(25,26)"},"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guilera Eguía et al., 2015; Madsen, Thorup, Bjerre, et al., 2015)</w:t>
      </w:r>
      <w:r w:rsidR="00D954EF" w:rsidRPr="00FD0159">
        <w:rPr>
          <w:rFonts w:ascii="Times New Roman" w:hAnsi="Times New Roman" w:cs="Times New Roman"/>
          <w:sz w:val="24"/>
          <w:szCs w:val="24"/>
        </w:rPr>
        <w:fldChar w:fldCharType="end"/>
      </w:r>
      <w:r w:rsidR="00D954EF" w:rsidRPr="00FD0159">
        <w:rPr>
          <w:rFonts w:ascii="Times New Roman" w:hAnsi="Times New Roman" w:cs="Times New Roman"/>
          <w:sz w:val="24"/>
          <w:szCs w:val="24"/>
        </w:rPr>
        <w:t xml:space="preserve"> </w:t>
      </w:r>
      <w:r w:rsidRPr="00FD0159">
        <w:rPr>
          <w:rFonts w:ascii="Times New Roman" w:hAnsi="Times New Roman" w:cs="Times New Roman"/>
          <w:sz w:val="24"/>
          <w:szCs w:val="24"/>
        </w:rPr>
        <w:t>que contradicen los resultados de los anteriores</w:t>
      </w:r>
      <w:r w:rsidR="007A136A" w:rsidRPr="00FD0159">
        <w:rPr>
          <w:rFonts w:ascii="Times New Roman" w:hAnsi="Times New Roman" w:cs="Times New Roman"/>
          <w:sz w:val="24"/>
          <w:szCs w:val="24"/>
        </w:rPr>
        <w:t xml:space="preserve">, aunque esto bien puede deberse a un diseño </w:t>
      </w:r>
      <w:r w:rsidR="00652A1E" w:rsidRPr="00FD0159">
        <w:rPr>
          <w:rFonts w:ascii="Times New Roman" w:hAnsi="Times New Roman" w:cs="Times New Roman"/>
          <w:sz w:val="24"/>
          <w:szCs w:val="24"/>
        </w:rPr>
        <w:t xml:space="preserve">diferente </w:t>
      </w:r>
      <w:r w:rsidR="007A136A" w:rsidRPr="00FD0159">
        <w:rPr>
          <w:rFonts w:ascii="Times New Roman" w:hAnsi="Times New Roman" w:cs="Times New Roman"/>
          <w:sz w:val="24"/>
          <w:szCs w:val="24"/>
        </w:rPr>
        <w:t>de la metodología de entrenamiento</w:t>
      </w:r>
      <w:r w:rsidRPr="00FD0159">
        <w:rPr>
          <w:rFonts w:ascii="Times New Roman" w:hAnsi="Times New Roman" w:cs="Times New Roman"/>
          <w:sz w:val="24"/>
          <w:szCs w:val="24"/>
        </w:rPr>
        <w:t>.</w:t>
      </w:r>
      <w:r w:rsidR="007A136A" w:rsidRPr="00FD0159">
        <w:rPr>
          <w:rFonts w:ascii="Times New Roman" w:hAnsi="Times New Roman" w:cs="Times New Roman"/>
          <w:sz w:val="24"/>
          <w:szCs w:val="24"/>
        </w:rPr>
        <w:t xml:space="preserve"> </w:t>
      </w:r>
      <w:r w:rsidRPr="00FD0159">
        <w:rPr>
          <w:rFonts w:ascii="Times New Roman" w:hAnsi="Times New Roman" w:cs="Times New Roman"/>
          <w:sz w:val="24"/>
          <w:szCs w:val="24"/>
        </w:rPr>
        <w:t>Por lo</w:t>
      </w:r>
      <w:r w:rsidR="00394A0F"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tanto, el nivel de evidencia científica </w:t>
      </w:r>
      <w:r w:rsidR="00394A0F" w:rsidRPr="00FD0159">
        <w:rPr>
          <w:rFonts w:ascii="Times New Roman" w:hAnsi="Times New Roman" w:cs="Times New Roman"/>
          <w:sz w:val="24"/>
          <w:szCs w:val="24"/>
        </w:rPr>
        <w:t>no puede ser considerado alto</w:t>
      </w:r>
      <w:r w:rsidRPr="00FD0159">
        <w:rPr>
          <w:rFonts w:ascii="Times New Roman" w:hAnsi="Times New Roman" w:cs="Times New Roman"/>
          <w:sz w:val="24"/>
          <w:szCs w:val="24"/>
        </w:rPr>
        <w:t>, entre otr</w:t>
      </w:r>
      <w:r w:rsidR="00D46FA4" w:rsidRPr="00FD0159">
        <w:rPr>
          <w:rFonts w:ascii="Times New Roman" w:hAnsi="Times New Roman" w:cs="Times New Roman"/>
          <w:sz w:val="24"/>
          <w:szCs w:val="24"/>
        </w:rPr>
        <w:t>o</w:t>
      </w:r>
      <w:r w:rsidRPr="00FD0159">
        <w:rPr>
          <w:rFonts w:ascii="Times New Roman" w:hAnsi="Times New Roman" w:cs="Times New Roman"/>
          <w:sz w:val="24"/>
          <w:szCs w:val="24"/>
        </w:rPr>
        <w:t>s</w:t>
      </w:r>
      <w:r w:rsidR="00BD7F93" w:rsidRPr="00FD0159">
        <w:rPr>
          <w:rFonts w:ascii="Times New Roman" w:hAnsi="Times New Roman" w:cs="Times New Roman"/>
          <w:sz w:val="24"/>
          <w:szCs w:val="24"/>
        </w:rPr>
        <w:t xml:space="preserve"> </w:t>
      </w:r>
      <w:r w:rsidR="00D46FA4" w:rsidRPr="00FD0159">
        <w:rPr>
          <w:rFonts w:ascii="Times New Roman" w:hAnsi="Times New Roman" w:cs="Times New Roman"/>
          <w:sz w:val="24"/>
          <w:szCs w:val="24"/>
        </w:rPr>
        <w:t xml:space="preserve">motivos </w:t>
      </w:r>
      <w:r w:rsidRPr="00FD0159">
        <w:rPr>
          <w:rFonts w:ascii="Times New Roman" w:hAnsi="Times New Roman" w:cs="Times New Roman"/>
          <w:sz w:val="24"/>
          <w:szCs w:val="24"/>
        </w:rPr>
        <w:t xml:space="preserve">porque la metodología HIIT es relativamente </w:t>
      </w:r>
      <w:r w:rsidR="00EE3AE3" w:rsidRPr="00FD0159">
        <w:rPr>
          <w:rFonts w:ascii="Times New Roman" w:hAnsi="Times New Roman" w:cs="Times New Roman"/>
          <w:sz w:val="24"/>
          <w:szCs w:val="24"/>
        </w:rPr>
        <w:t>reciente</w:t>
      </w:r>
      <w:r w:rsidRPr="00FD0159">
        <w:rPr>
          <w:rFonts w:ascii="Times New Roman" w:hAnsi="Times New Roman" w:cs="Times New Roman"/>
          <w:sz w:val="24"/>
          <w:szCs w:val="24"/>
        </w:rPr>
        <w:t xml:space="preserve"> y porque hay pocos</w:t>
      </w:r>
      <w:r w:rsidR="00BD7F93" w:rsidRPr="00FD0159">
        <w:rPr>
          <w:rFonts w:ascii="Times New Roman" w:hAnsi="Times New Roman" w:cs="Times New Roman"/>
          <w:sz w:val="24"/>
          <w:szCs w:val="24"/>
        </w:rPr>
        <w:t xml:space="preserve"> </w:t>
      </w:r>
      <w:r w:rsidRPr="00FD0159">
        <w:rPr>
          <w:rFonts w:ascii="Times New Roman" w:hAnsi="Times New Roman" w:cs="Times New Roman"/>
          <w:sz w:val="24"/>
          <w:szCs w:val="24"/>
        </w:rPr>
        <w:t>estudios</w:t>
      </w:r>
      <w:r w:rsidR="00EE3AE3" w:rsidRPr="00FD0159">
        <w:rPr>
          <w:rFonts w:ascii="Times New Roman" w:hAnsi="Times New Roman" w:cs="Times New Roman"/>
          <w:sz w:val="24"/>
          <w:szCs w:val="24"/>
        </w:rPr>
        <w:t xml:space="preserve"> científicos</w:t>
      </w:r>
      <w:r w:rsidRPr="00FD0159">
        <w:rPr>
          <w:rFonts w:ascii="Times New Roman" w:hAnsi="Times New Roman" w:cs="Times New Roman"/>
          <w:sz w:val="24"/>
          <w:szCs w:val="24"/>
        </w:rPr>
        <w:t xml:space="preserve"> que investiguen los efectos de </w:t>
      </w:r>
      <w:r w:rsidR="007A136A" w:rsidRPr="00FD0159">
        <w:rPr>
          <w:rFonts w:ascii="Times New Roman" w:hAnsi="Times New Roman" w:cs="Times New Roman"/>
          <w:sz w:val="24"/>
          <w:szCs w:val="24"/>
        </w:rPr>
        <w:t>e</w:t>
      </w:r>
      <w:r w:rsidRPr="00FD0159">
        <w:rPr>
          <w:rFonts w:ascii="Times New Roman" w:hAnsi="Times New Roman" w:cs="Times New Roman"/>
          <w:sz w:val="24"/>
          <w:szCs w:val="24"/>
        </w:rPr>
        <w:t xml:space="preserve">ste sobre la DMT2, por lo que </w:t>
      </w:r>
      <w:r w:rsidR="00D46FA4" w:rsidRPr="00FD0159">
        <w:rPr>
          <w:rFonts w:ascii="Times New Roman" w:hAnsi="Times New Roman" w:cs="Times New Roman"/>
          <w:sz w:val="24"/>
          <w:szCs w:val="24"/>
        </w:rPr>
        <w:t>este</w:t>
      </w:r>
      <w:r w:rsidR="00BD7F93" w:rsidRPr="00FD0159">
        <w:rPr>
          <w:rFonts w:ascii="Times New Roman" w:hAnsi="Times New Roman" w:cs="Times New Roman"/>
          <w:sz w:val="24"/>
          <w:szCs w:val="24"/>
        </w:rPr>
        <w:t xml:space="preserve"> </w:t>
      </w:r>
      <w:r w:rsidR="00D46FA4" w:rsidRPr="00FD0159">
        <w:rPr>
          <w:rFonts w:ascii="Times New Roman" w:hAnsi="Times New Roman" w:cs="Times New Roman"/>
          <w:sz w:val="24"/>
          <w:szCs w:val="24"/>
        </w:rPr>
        <w:t xml:space="preserve">aspecto </w:t>
      </w:r>
      <w:r w:rsidRPr="00FD0159">
        <w:rPr>
          <w:rFonts w:ascii="Times New Roman" w:hAnsi="Times New Roman" w:cs="Times New Roman"/>
          <w:sz w:val="24"/>
          <w:szCs w:val="24"/>
        </w:rPr>
        <w:t>deberá tenerse en cuenta de cara a futuras investigaciones sobre el tema.</w:t>
      </w:r>
    </w:p>
    <w:p w14:paraId="43DCEA32" w14:textId="2032168B" w:rsidR="00C01440" w:rsidRPr="00FD0159" w:rsidRDefault="007A136A"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Con respecto al diseño de las metodologías de entrenamiento (intervención o tratamiento), cabe destacar que el diseño predominante</w:t>
      </w:r>
      <w:r w:rsidR="00467618" w:rsidRPr="00FD0159">
        <w:rPr>
          <w:rFonts w:ascii="Times New Roman" w:hAnsi="Times New Roman" w:cs="Times New Roman"/>
          <w:sz w:val="24"/>
          <w:szCs w:val="24"/>
        </w:rPr>
        <w:t xml:space="preserve"> y el más efectivo </w:t>
      </w:r>
      <w:r w:rsidRPr="00FD0159">
        <w:rPr>
          <w:rFonts w:ascii="Times New Roman" w:hAnsi="Times New Roman" w:cs="Times New Roman"/>
          <w:sz w:val="24"/>
          <w:szCs w:val="24"/>
        </w:rPr>
        <w:t>es el entrenamiento HIIT de tipo aeróbico en cicloergómetro</w:t>
      </w:r>
      <w:r w:rsidR="00DE6D1C" w:rsidRPr="00FD0159">
        <w:rPr>
          <w:rFonts w:ascii="Times New Roman" w:hAnsi="Times New Roman" w:cs="Times New Roman"/>
          <w:sz w:val="24"/>
          <w:szCs w:val="24"/>
        </w:rPr>
        <w:t xml:space="preserve"> de 12 semanas (3 sesiones por semana), con una intensidad </w:t>
      </w:r>
      <w:r w:rsidR="00BE2BF3">
        <w:rPr>
          <w:rFonts w:ascii="Times New Roman" w:hAnsi="Times New Roman" w:cs="Times New Roman"/>
          <w:sz w:val="24"/>
          <w:szCs w:val="24"/>
        </w:rPr>
        <w:t>en torno a</w:t>
      </w:r>
      <w:r w:rsidR="00DE6D1C" w:rsidRPr="00FD0159">
        <w:rPr>
          <w:rFonts w:ascii="Times New Roman" w:hAnsi="Times New Roman" w:cs="Times New Roman"/>
          <w:sz w:val="24"/>
          <w:szCs w:val="24"/>
        </w:rPr>
        <w:t>l 8</w:t>
      </w:r>
      <w:r w:rsidR="00BE2BF3">
        <w:rPr>
          <w:rFonts w:ascii="Times New Roman" w:hAnsi="Times New Roman" w:cs="Times New Roman"/>
          <w:sz w:val="24"/>
          <w:szCs w:val="24"/>
        </w:rPr>
        <w:t>5</w:t>
      </w:r>
      <w:r w:rsidR="00DE6D1C" w:rsidRPr="00FD0159">
        <w:rPr>
          <w:rFonts w:ascii="Times New Roman" w:hAnsi="Times New Roman" w:cs="Times New Roman"/>
          <w:sz w:val="24"/>
          <w:szCs w:val="24"/>
        </w:rPr>
        <w:t>-90% FCM</w:t>
      </w:r>
      <w:r w:rsidR="00BE2BF3">
        <w:rPr>
          <w:rFonts w:ascii="Times New Roman" w:hAnsi="Times New Roman" w:cs="Times New Roman"/>
          <w:sz w:val="24"/>
          <w:szCs w:val="24"/>
        </w:rPr>
        <w:t>/VO</w:t>
      </w:r>
      <w:r w:rsidR="00BE2BF3" w:rsidRPr="00BE2BF3">
        <w:rPr>
          <w:rFonts w:ascii="Times New Roman" w:hAnsi="Times New Roman" w:cs="Times New Roman"/>
          <w:sz w:val="24"/>
          <w:szCs w:val="24"/>
          <w:vertAlign w:val="subscript"/>
        </w:rPr>
        <w:t>2</w:t>
      </w:r>
      <w:r w:rsidR="00BE2BF3">
        <w:rPr>
          <w:rFonts w:ascii="Times New Roman" w:hAnsi="Times New Roman" w:cs="Times New Roman"/>
          <w:sz w:val="24"/>
          <w:szCs w:val="24"/>
        </w:rPr>
        <w:t>pico</w:t>
      </w:r>
      <w:r w:rsidR="00DE6D1C" w:rsidRPr="00FD0159">
        <w:rPr>
          <w:rFonts w:ascii="Times New Roman" w:hAnsi="Times New Roman" w:cs="Times New Roman"/>
          <w:sz w:val="24"/>
          <w:szCs w:val="24"/>
        </w:rPr>
        <w:t xml:space="preserve"> y 80-100 rpm</w:t>
      </w:r>
      <w:r w:rsidR="0019586E" w:rsidRPr="00FD0159">
        <w:rPr>
          <w:rFonts w:ascii="Times New Roman" w:hAnsi="Times New Roman" w:cs="Times New Roman"/>
          <w:sz w:val="24"/>
          <w:szCs w:val="24"/>
        </w:rPr>
        <w:t xml:space="preserve"> y un volumen bajo (30 minutos por sesión </w:t>
      </w:r>
      <w:r w:rsidR="0019586E" w:rsidRPr="00FD0159">
        <w:rPr>
          <w:rFonts w:ascii="Times New Roman" w:hAnsi="Times New Roman" w:cs="Times New Roman"/>
          <w:sz w:val="24"/>
          <w:szCs w:val="24"/>
        </w:rPr>
        <w:lastRenderedPageBreak/>
        <w:t xml:space="preserve">aproximadamente). Sin embargo, este tipo de diseños </w:t>
      </w:r>
      <w:r w:rsidR="00EE3AE3" w:rsidRPr="00FD0159">
        <w:rPr>
          <w:rFonts w:ascii="Times New Roman" w:hAnsi="Times New Roman" w:cs="Times New Roman"/>
          <w:sz w:val="24"/>
          <w:szCs w:val="24"/>
        </w:rPr>
        <w:t xml:space="preserve">metodológicos </w:t>
      </w:r>
      <w:r w:rsidR="0019586E" w:rsidRPr="00FD0159">
        <w:rPr>
          <w:rFonts w:ascii="Times New Roman" w:hAnsi="Times New Roman" w:cs="Times New Roman"/>
          <w:sz w:val="24"/>
          <w:szCs w:val="24"/>
        </w:rPr>
        <w:t>conlleva una serie de limitaciones</w:t>
      </w:r>
      <w:r w:rsidR="00C05514" w:rsidRPr="00FD0159">
        <w:rPr>
          <w:rFonts w:ascii="Times New Roman" w:hAnsi="Times New Roman" w:cs="Times New Roman"/>
          <w:sz w:val="24"/>
          <w:szCs w:val="24"/>
        </w:rPr>
        <w:t xml:space="preserve"> que han de tenerse muy en cuenta</w:t>
      </w:r>
      <w:r w:rsidR="0019586E" w:rsidRPr="00FD0159">
        <w:rPr>
          <w:rFonts w:ascii="Times New Roman" w:hAnsi="Times New Roman" w:cs="Times New Roman"/>
          <w:sz w:val="24"/>
          <w:szCs w:val="24"/>
        </w:rPr>
        <w:t>.</w:t>
      </w:r>
    </w:p>
    <w:p w14:paraId="6D326FFB" w14:textId="12B9856A" w:rsidR="00EE3AE3" w:rsidRPr="00FD0159" w:rsidRDefault="0019586E"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En primer lugar, hay que tener en cuenta que, tratándose de un entrenamiento de alta intensidad con intervalos de corta duración, utilizar la frecuencia cardíaca </w:t>
      </w:r>
      <w:r w:rsidR="00C01440" w:rsidRPr="00FD0159">
        <w:rPr>
          <w:rFonts w:ascii="Times New Roman" w:hAnsi="Times New Roman" w:cs="Times New Roman"/>
          <w:sz w:val="24"/>
          <w:szCs w:val="24"/>
        </w:rPr>
        <w:t xml:space="preserve">o el consumo de oxígeno </w:t>
      </w:r>
      <w:r w:rsidRPr="00FD0159">
        <w:rPr>
          <w:rFonts w:ascii="Times New Roman" w:hAnsi="Times New Roman" w:cs="Times New Roman"/>
          <w:sz w:val="24"/>
          <w:szCs w:val="24"/>
        </w:rPr>
        <w:t xml:space="preserve">para medir la intensidad del ejercicio no es lo más idóneo, ya que en un intervalo corto de tiempo es difícil alcanzar frecuencias cardíacas cercanas a la máxima, sobre todo tratándose de personas sedentarias y con un nivel de entrenamiento bajo. De hecho, lo más adecuado </w:t>
      </w:r>
      <w:r w:rsidR="00C01440" w:rsidRPr="00FD0159">
        <w:rPr>
          <w:rFonts w:ascii="Times New Roman" w:hAnsi="Times New Roman" w:cs="Times New Roman"/>
          <w:sz w:val="24"/>
          <w:szCs w:val="24"/>
        </w:rPr>
        <w:t xml:space="preserve">y fiable </w:t>
      </w:r>
      <w:r w:rsidRPr="00FD0159">
        <w:rPr>
          <w:rFonts w:ascii="Times New Roman" w:hAnsi="Times New Roman" w:cs="Times New Roman"/>
          <w:sz w:val="24"/>
          <w:szCs w:val="24"/>
        </w:rPr>
        <w:t>para este tipo de diseños</w:t>
      </w:r>
      <w:r w:rsidR="00A26E69" w:rsidRPr="00FD0159">
        <w:rPr>
          <w:rFonts w:ascii="Times New Roman" w:hAnsi="Times New Roman" w:cs="Times New Roman"/>
          <w:sz w:val="24"/>
          <w:szCs w:val="24"/>
        </w:rPr>
        <w:t xml:space="preserve"> </w:t>
      </w:r>
      <w:r w:rsidRPr="00FD0159">
        <w:rPr>
          <w:rFonts w:ascii="Times New Roman" w:hAnsi="Times New Roman" w:cs="Times New Roman"/>
          <w:sz w:val="24"/>
          <w:szCs w:val="24"/>
        </w:rPr>
        <w:t>sería utilizar</w:t>
      </w:r>
      <w:r w:rsidR="00C01440" w:rsidRPr="00FD0159">
        <w:rPr>
          <w:rFonts w:ascii="Times New Roman" w:hAnsi="Times New Roman" w:cs="Times New Roman"/>
          <w:sz w:val="24"/>
          <w:szCs w:val="24"/>
        </w:rPr>
        <w:t xml:space="preserve"> el pico de potencia o carga máxima de trabajo (cuantificado en </w:t>
      </w:r>
      <w:r w:rsidR="00652A1E" w:rsidRPr="00FD0159">
        <w:rPr>
          <w:rFonts w:ascii="Times New Roman" w:hAnsi="Times New Roman" w:cs="Times New Roman"/>
          <w:sz w:val="24"/>
          <w:szCs w:val="24"/>
        </w:rPr>
        <w:t>v</w:t>
      </w:r>
      <w:r w:rsidR="00C01440" w:rsidRPr="00FD0159">
        <w:rPr>
          <w:rFonts w:ascii="Times New Roman" w:hAnsi="Times New Roman" w:cs="Times New Roman"/>
          <w:sz w:val="24"/>
          <w:szCs w:val="24"/>
        </w:rPr>
        <w:t xml:space="preserve">atios), tal y como se ha hecho en </w:t>
      </w:r>
      <w:r w:rsidR="00A26E69" w:rsidRPr="00FD0159">
        <w:rPr>
          <w:rFonts w:ascii="Times New Roman" w:hAnsi="Times New Roman" w:cs="Times New Roman"/>
          <w:sz w:val="24"/>
          <w:szCs w:val="24"/>
        </w:rPr>
        <w:t>4</w:t>
      </w:r>
      <w:r w:rsidR="00C01440" w:rsidRPr="00FD0159">
        <w:rPr>
          <w:rFonts w:ascii="Times New Roman" w:hAnsi="Times New Roman" w:cs="Times New Roman"/>
          <w:sz w:val="24"/>
          <w:szCs w:val="24"/>
        </w:rPr>
        <w:t xml:space="preserve"> </w:t>
      </w:r>
      <w:r w:rsidR="00A26E69" w:rsidRPr="00FD0159">
        <w:rPr>
          <w:rFonts w:ascii="Times New Roman" w:hAnsi="Times New Roman" w:cs="Times New Roman"/>
          <w:sz w:val="24"/>
          <w:szCs w:val="24"/>
        </w:rPr>
        <w:t xml:space="preserve">de los </w:t>
      </w:r>
      <w:r w:rsidR="00C01440" w:rsidRPr="00FD0159">
        <w:rPr>
          <w:rFonts w:ascii="Times New Roman" w:hAnsi="Times New Roman" w:cs="Times New Roman"/>
          <w:sz w:val="24"/>
          <w:szCs w:val="24"/>
        </w:rPr>
        <w:t>estudios incluidos en esta revisión</w:t>
      </w:r>
      <w:r w:rsidR="00D954EF"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 xml:space="preserve">ADDIN CSL_CITATION {"citationItems":[{"id":"ITEM-1","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1","issued":{"date-parts":[["2016"]]},"title":"Resistance-based interval exercise acutely improves endothelial function in type 2 diabetes","type":"article-journal"},"uris":["http://www.mendeley.com/documents/?uuid=c79a1fe0-551f-42fa-9d07-770b744ed50a"]},{"id":"ITEM-2","itemData":{"DOI":"10.1111/j.1463-1326.2012.01564.x","ISBN":"1463-1326","ISSN":"14628902","PMID":"22268455","abstract":"High-volume endurance exercise (END) improves glycaemic control in type 2 diabetes (T2D) but many individuals cite 'lack of time' as a barrier to regular participation. High-intensity interval training (HIT) is a time-efficient method to induce physiological adaptations similar to END, but little is known regarding the effect of HIT in T2D. Using continuous glucose monitoring (CGM), we examined the 24-h blood glucose response to one session of HIT consisting of 10 × 60 s cycling efforts at ~90% maximal heart rate, interspersed with 60 s rest. Seven adults with T2D underwent CGM for 24-h on two occasions under standard dietary conditions: following acute HIT and on a non-exercise control day (CTL). HIT reduced hyperglycaemia measured as proportion of time spent above 10 mmol/l (HIT: 4.5 ± 4.4 vs. CTL: 15.2 ± 12.3%, p = 0.04). Postprandial hyperglycaemia, measured as the sum of post-meal areas under the glucose curve, was also lower after HIT vs. CTL (728 ± 331 vs. 1142 ± 556 mmol/l·9 h, p = 0.01). These findings highlight the potential for HIT to improve glycaemic control in T2D.","author":[{"dropping-particle":"","family":"Gillen","given":"J. B.","non-dropping-particle":"","parse-names":false,"suffix":""},{"dropping-particle":"","family":"Little","given":"J. P.","non-dropping-particle":"","parse-names":false,"suffix":""},{"dropping-particle":"","family":"Punthakee","given":"Z.","non-dropping-particle":"","parse-names":false,"suffix":""},{"dropping-particle":"","family":"Tarnopolsky","given":"M. A.","non-dropping-particle":"","parse-names":false,"suffix":""},{"dropping-particle":"","family":"Riddell","given":"M. C.","non-dropping-particle":"","parse-names":false,"suffix":""},{"dropping-particle":"","family":"Gibala","given":"M. J.","non-dropping-particle":"","parse-names":false,"suffix":""}],"container-title":"Diabetes, Obesity and Metabolism","id":"ITEM-2","issued":{"date-parts":[["2012"]]},"title":"Acute high-intensity interval exercise reduces the postprandial glucose response and prevalence of hyperglycaemia in patients with type 2 diabetes","type":"article-journal"},"uris":["http://www.mendeley.com/documents/?uuid=bd6d64f7-0533-46a0-a84d-f6d8e9058c01"]},{"id":"ITEM-3","itemData":{"DOI":"10.1152/japplphysiol.00921.2011","ISBN":"1522-1601; 0161-7567","ISSN":"8750-7587","PMID":"21868679","abstract":"Low-volume high-intensity interval training (HIT) is emerging as a time-efficient exercise strategy for improving health and fitness. This form of exercise has not been tested in type 2 diabetes and thus we examined the effects of low-volume HIT on glucose regulation and skeletal muscle metabolic capacity in patients with type 2 diabetes. Eight patients with type 2 diabetes (63 ± 8 yr, body mass index 32 ± 6 kg/m(2), Hb(A1C) 6.9 ± 0.7%) volunteered to participate in this study. Participants performed six sessions of HIT (10 × 60-s cycling bouts eliciting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90% maximal heart rate, interspersed with 60 s rest) over 2 wk. Before training and fro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48 to 72 h after the last training bout, glucose regulation was assessed using 24-h continuous glucose monitoring under standardized dietary conditions. Markers of skeletal muscle metabolic capacity were measured in biopsy samples (vastus lateralis) before and after (72 h) training. Average 24-h blood glucose concentration was reduced after training (7.6 ± 1.0 vs. 6.6 ± 0.7 mmol/l) as was the sum of the 3-h postprandial areas under the glucose curve for breakfast, lunch, and dinner (both P &lt; 0.05). Training increased muscle mitochondrial capacity as evidenced by higher citrate synthase maximal activity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20%) and protein content of Complex II 70 kDa subunit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7%), Complex III Core 2 protein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51%), and Complex IV subunit IV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8%, all P &lt; 0.05). Mitofusin 2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71%) and GLUT4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69%) protein content were also higher after training (both P &lt; 0.05). Our findings indicate that low-volume HIT can rapidly improve glucose control and induce adaptations in skeletal muscle that are linked to improved metabolic health in patients with type 2 diabetes.","author":[{"dropping-particle":"","family":"Little","given":"J. P.","non-dropping-particle":"","parse-names":false,"suffix":""},{"dropping-particle":"","family":"Gillen","given":"J. B.","non-dropping-particle":"","parse-names":false,"suffix":""},{"dropping-particle":"","family":"Percival","given":"M. E.","non-dropping-particle":"","parse-names":false,"suffix":""},{"dropping-particle":"","family":"Safdar","given":"A.","non-dropping-particle":"","parse-names":false,"suffix":""},{"dropping-particle":"","family":"Tarnopolsky","given":"M. A.","non-dropping-particle":"","parse-names":false,"suffix":""},{"dropping-particle":"","family":"Punthakee","given":"Z.","non-dropping-particle":"","parse-names":false,"suffix":""},{"dropping-particle":"","family":"Jung","given":"M. E.","non-dropping-particle":"","parse-names":false,"suffix":""},{"dropping-particle":"","family":"Gibala","given":"M. J.","non-dropping-particle":"","parse-names":false,"suffix":""}],"container-title":"Journal of Applied Physiology","id":"ITEM-3","issued":{"date-parts":[["2011"]]},"title":"Low-volume high-intensity interval training reduces hyperglycemia and increases muscle mitochondrial capacity in patients with type 2 diabetes","type":"article-journal"},"uris":["http://www.mendeley.com/documents/?uuid=7ac161e2-9836-4887-b331-2c0a35805b25"]},{"id":"ITEM-4","itemData":{"DOI":"10.3389/fendo.2017.00229","ISBN":"1664-2392 (Print)\r1664-2392 (Linking)","ISSN":"16642392","PMID":"28943861","abstract":"Introduction: Regular physical activity (PA) can reduce the risk of developing type 2 diabetes, but adherence to time-orientated (150 min per week or more) PA guidelines is very poor. A practical and time-efficient PA regime that was equally efficacious at controlling risk factors for cardio-metabolic disease is one solution to this problem. Herein we evaluate a new time-efficient and genuinely practical high-intensity interval training (HIT) protocol in men and women with pre-existing risk-factors for type 2 diabetes. Materials &amp; methods: One hundred and eight-nine sedentary women (n=101) and men (n=88) with impaired glucose tolerance and/or a BMI &gt;27 kg·m-2 (mean (range) age: 36 (18-53) y) participated in this multi-centre study. Each completed a fully supervised 6-week HIT protocol at work-loads equivalent to ~100% or ~125% V̇O2max. Change in V̇O2max was used to monitor protocol efficacy, while Actiheart monitors were used to determine PA during four, week-long, periods. Mean arterial (blood) pressure (MAP) and fasting insulin resistance (HOMA-IR) represent key health biomarker outcomes. Results: The higher intensity bouts (~125% V̇O2max) used during a 5-by-1min HIT protocol resulted in a robust increase in V̇O2max (136 participants, +10.0%, p&lt;0.001; large size-effect). 5-by-1 HIT reduced MAP (~3%; p&lt;0.001) and HOMA-IR (~16%; P&lt;0.01). Physiological responses were similar in men and women while a sizeable proportion of the training induced changes in V̇O2max, MAP and HOMA-IR was retained 3 weeks after cessation of training. The supervised HIT sessions accounted for the entire quantifiable increase in PA, and this equated to 400 MET min·week-1. Meta-analysis indicated that 5-by-1 HIT matched the efficacy and variability of a time-consuming 30-week PA program on V̇O2max, MAP and HOMA-IR. Conclusions: With a total time-commitment of &lt;15 min per session and reliance on a practical ergometer protocol, 5-by-1 HIT offers a new solution to modulate cardio-metabolic risk factors in adults with pre-existing risk-factors for type 2 diabetes while approximately meeting the MET min·week-1 PA guidelines. Long-term randomised controlled studies will be required to quantify the ability for 5-by-1 HIT to reduce the incidence of type 2 diabetes, while strategies are required to harmonise the adaptations to exercise across individuals.","author":[{"dropping-particle":"","family":"Phillips","given":"Bethan E.","non-dropping-particle":"","parse-names":false,"suffix":""},{"dropping-particle":"","family":"Kelly","given":"Benjamin M.","non-dropping-particle":"","parse-names":false,"suffix":""},{"dropping-particle":"","family":"Lilja","given":"Mats","non-dropping-particle":"","parse-names":false,"suffix":""},{"dropping-particle":"","family":"Ponce-González","given":"Jesús Gustavo","non-dropping-particle":"","parse-names":false,"suffix":""},{"dropping-particle":"","family":"Brogan","given":"Robert J.","non-dropping-particle":"","parse-names":false,"suffix":""},{"dropping-particle":"","family":"Morris","given":"David L.","non-dropping-particle":"","parse-names":false,"suffix":""},{"dropping-particle":"","family":"Gustafsson","given":"Thomas","non-dropping-particle":"","parse-names":false,"suffix":""},{"dropping-particle":"","family":"Kraus","given":"William E.","non-dropping-particle":"","parse-names":false,"suffix":""},{"dropping-particle":"","family":"Atherton","given":"Philip J.","non-dropping-particle":"","parse-names":false,"suffix":""},{"dropping-particle":"","family":"Vollaard","given":"Niels B.J.","non-dropping-particle":"","parse-names":false,"suffix":""},{"dropping-particle":"","family":"Rooyackers","given":"Olav","non-dropping-particle":"","parse-names":false,"suffix":""},{"dropping-particle":"","family":"Timmons","given":"James A.","non-dropping-particle":"","parse-names":false,"suffix":""}],"container-title":"Frontiers in Endocrinology","id":"ITEM-4","issued":{"date-parts":[["2017"]]},"title":"A practical and time-efficient high-intensity interval training program modifies cardio-metabolic risk factors in adults with risk factors for type II diabetes","type":"article-journal"},"uris":["http://www.mendeley.com/documents/?uuid=32c53c49-3834-4de6-8c51-b41e0a9dc491"]}],"mendeley":{"formattedCitation":"(Francois et al., 2016; Gillen et al., 2012; Little et al., 2011; Phillips et al., 2017)","plainTextFormattedCitation":"(Francois et al., 2016; Gillen et al., 2012; Little et al., 2011; Phillips et al., 2017)","previouslyFormattedCitation":"(14,22–24)"},"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Francois et al., 2016; Gillen et al., 2012; Little et al., 2011; Phillips et al., 2017)</w:t>
      </w:r>
      <w:r w:rsidR="00D954EF" w:rsidRPr="00FD0159">
        <w:rPr>
          <w:rFonts w:ascii="Times New Roman" w:hAnsi="Times New Roman" w:cs="Times New Roman"/>
          <w:sz w:val="24"/>
          <w:szCs w:val="24"/>
        </w:rPr>
        <w:fldChar w:fldCharType="end"/>
      </w:r>
      <w:r w:rsidR="00D954EF" w:rsidRPr="00FD0159">
        <w:rPr>
          <w:rFonts w:ascii="Times New Roman" w:hAnsi="Times New Roman" w:cs="Times New Roman"/>
          <w:sz w:val="24"/>
          <w:szCs w:val="24"/>
        </w:rPr>
        <w:t>.</w:t>
      </w:r>
    </w:p>
    <w:p w14:paraId="48F15C5E" w14:textId="498B47DD" w:rsidR="0019586E" w:rsidRPr="00FD0159" w:rsidRDefault="00C01440"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n segundo lugar, otra limitación de este tipo de diseño es que no se incluye</w:t>
      </w:r>
      <w:r w:rsidR="00EE3AE3" w:rsidRPr="00FD0159">
        <w:rPr>
          <w:rFonts w:ascii="Times New Roman" w:hAnsi="Times New Roman" w:cs="Times New Roman"/>
          <w:sz w:val="24"/>
          <w:szCs w:val="24"/>
        </w:rPr>
        <w:t>n</w:t>
      </w:r>
      <w:r w:rsidRPr="00FD0159">
        <w:rPr>
          <w:rFonts w:ascii="Times New Roman" w:hAnsi="Times New Roman" w:cs="Times New Roman"/>
          <w:sz w:val="24"/>
          <w:szCs w:val="24"/>
        </w:rPr>
        <w:t xml:space="preserve"> en ningún momento ejercicios de fuerza muscular. De hecho, en esta revisión sólo </w:t>
      </w:r>
      <w:r w:rsidR="00EE3AE3" w:rsidRPr="00FD0159">
        <w:rPr>
          <w:rFonts w:ascii="Times New Roman" w:hAnsi="Times New Roman" w:cs="Times New Roman"/>
          <w:sz w:val="24"/>
          <w:szCs w:val="24"/>
        </w:rPr>
        <w:t xml:space="preserve">hay un </w:t>
      </w:r>
      <w:r w:rsidRPr="00FD0159">
        <w:rPr>
          <w:rFonts w:ascii="Times New Roman" w:hAnsi="Times New Roman" w:cs="Times New Roman"/>
          <w:sz w:val="24"/>
          <w:szCs w:val="24"/>
        </w:rPr>
        <w:t>estudio</w:t>
      </w:r>
      <w:r w:rsidR="00D954EF"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1","issued":{"date-parts":[["2016"]]},"title":"Resistance-based interval exercise acutely improves endothelial function in type 2 diabetes","type":"article-journal"},"uris":["http://www.mendeley.com/documents/?uuid=c79a1fe0-551f-42fa-9d07-770b744ed50a"]}],"mendeley":{"formattedCitation":"(Francois et al., 2016)","plainTextFormattedCitation":"(Francois et al., 2016)","previouslyFormattedCitation":"(14)"},"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Francois et al., 2016)</w:t>
      </w:r>
      <w:r w:rsidR="00D954EF" w:rsidRPr="00FD0159">
        <w:rPr>
          <w:rFonts w:ascii="Times New Roman" w:hAnsi="Times New Roman" w:cs="Times New Roman"/>
          <w:sz w:val="24"/>
          <w:szCs w:val="24"/>
        </w:rPr>
        <w:fldChar w:fldCharType="end"/>
      </w:r>
      <w:r w:rsidRPr="00FD0159">
        <w:rPr>
          <w:rFonts w:ascii="Times New Roman" w:hAnsi="Times New Roman" w:cs="Times New Roman"/>
          <w:sz w:val="24"/>
          <w:szCs w:val="24"/>
        </w:rPr>
        <w:t xml:space="preserve"> cuya metodología contempl</w:t>
      </w:r>
      <w:r w:rsidR="00EE3AE3" w:rsidRPr="00FD0159">
        <w:rPr>
          <w:rFonts w:ascii="Times New Roman" w:hAnsi="Times New Roman" w:cs="Times New Roman"/>
          <w:sz w:val="24"/>
          <w:szCs w:val="24"/>
        </w:rPr>
        <w:t>a</w:t>
      </w:r>
      <w:r w:rsidRPr="00FD0159">
        <w:rPr>
          <w:rFonts w:ascii="Times New Roman" w:hAnsi="Times New Roman" w:cs="Times New Roman"/>
          <w:sz w:val="24"/>
          <w:szCs w:val="24"/>
        </w:rPr>
        <w:t xml:space="preserve"> esta capacidad </w:t>
      </w:r>
      <w:r w:rsidR="00CF5376" w:rsidRPr="00FD0159">
        <w:rPr>
          <w:rFonts w:ascii="Times New Roman" w:hAnsi="Times New Roman" w:cs="Times New Roman"/>
          <w:sz w:val="24"/>
          <w:szCs w:val="24"/>
        </w:rPr>
        <w:t>física</w:t>
      </w:r>
      <w:r w:rsidRPr="00FD0159">
        <w:rPr>
          <w:rFonts w:ascii="Times New Roman" w:hAnsi="Times New Roman" w:cs="Times New Roman"/>
          <w:sz w:val="24"/>
          <w:szCs w:val="24"/>
        </w:rPr>
        <w:t>.</w:t>
      </w:r>
      <w:r w:rsidR="00CF5376" w:rsidRPr="00FD0159">
        <w:rPr>
          <w:rFonts w:ascii="Times New Roman" w:hAnsi="Times New Roman" w:cs="Times New Roman"/>
          <w:sz w:val="24"/>
          <w:szCs w:val="24"/>
        </w:rPr>
        <w:t xml:space="preserve"> </w:t>
      </w:r>
      <w:r w:rsidR="00EE3AE3" w:rsidRPr="00FD0159">
        <w:rPr>
          <w:rFonts w:ascii="Times New Roman" w:hAnsi="Times New Roman" w:cs="Times New Roman"/>
          <w:sz w:val="24"/>
          <w:szCs w:val="24"/>
        </w:rPr>
        <w:t>Por lo tanto, se hace evidente que son necesarios más estudios que tengan en cuenta, dentro de la metodología HIIT, la fuerza muscular y no sólo la capacidad aeróbica en el diseño de sus intervenciones, ya que ambas son igualmente importantes de cara a una mejora de la salud de las personas con DMT2 o prediabetes.</w:t>
      </w:r>
      <w:r w:rsidR="00652A1E" w:rsidRPr="00FD0159">
        <w:rPr>
          <w:rFonts w:ascii="Times New Roman" w:hAnsi="Times New Roman" w:cs="Times New Roman"/>
          <w:sz w:val="24"/>
          <w:szCs w:val="24"/>
        </w:rPr>
        <w:t xml:space="preserve"> A su vez, el trabajo de fuerza muscular previene la pérdida de masa muscular en esta población, qui</w:t>
      </w:r>
      <w:r w:rsidR="00730AFC" w:rsidRPr="00FD0159">
        <w:rPr>
          <w:rFonts w:ascii="Times New Roman" w:hAnsi="Times New Roman" w:cs="Times New Roman"/>
          <w:sz w:val="24"/>
          <w:szCs w:val="24"/>
        </w:rPr>
        <w:t>e</w:t>
      </w:r>
      <w:r w:rsidR="00652A1E" w:rsidRPr="00FD0159">
        <w:rPr>
          <w:rFonts w:ascii="Times New Roman" w:hAnsi="Times New Roman" w:cs="Times New Roman"/>
          <w:sz w:val="24"/>
          <w:szCs w:val="24"/>
        </w:rPr>
        <w:t>nes tienen sarcopenia debido al catabolismo de las proteínas para conseguir energía al no poder captar la glucosa plasmática.</w:t>
      </w:r>
    </w:p>
    <w:p w14:paraId="458ACA9D" w14:textId="42178A05" w:rsidR="0003194C" w:rsidRPr="00FD0159" w:rsidRDefault="00652A1E"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n lo referente al tiempo de la sesión</w:t>
      </w:r>
      <w:r w:rsidR="00103CA2" w:rsidRPr="00FD0159">
        <w:rPr>
          <w:rFonts w:ascii="Times New Roman" w:hAnsi="Times New Roman" w:cs="Times New Roman"/>
          <w:sz w:val="24"/>
          <w:szCs w:val="24"/>
        </w:rPr>
        <w:t>, cabe destacar que sólo 2 estudios</w:t>
      </w:r>
      <w:r w:rsidR="007C1DFD"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j.ajog.2016.12.017","ISBN":"0002-9378,10976868","ISSN":"10976868","PMID":"28024987","abstract":"Background Menopause is associated with increased risk of cardiovascular disease and the causal factors have been proposed to be the loss of estrogen and the subsequent alterations of the hormonal milieu. However, which factors contribute to the deterioration of cardiometabolic health in postmenopausal women is debated as the menopausal transition is also associated with increased age and fat mass. Furthermore, indications of reduced cardiometabolic adaptations to exercise in postmenopausal women add to the adverse health profile. Objective We sought to evaluate risk factors for type 2 diabetes and cardiovascular disease in late premenopausal and early postmenopausal women, matched by age and body composition, and investigate the effect of high-intensity training. Study Design A 3-month high-intensity aerobic training intervention, involving healthy, nonobese, late premenopausal (n = 40) and early postmenopausal (n = 39) women was conducted and anthropometrics, body composition, blood pressure, lipid profile, glucose tolerance, and maximal oxygen consumption were determined at baseline and after the intervention. Results At baseline, the groups matched in anthropometrics and body composition, and only differed by 4.2 years in age (mean [95% confidence limits] 49.2 [48.5-49.9] vs 53.4 [52.4-54.4] years). Time since last menstrual period for the postmenopausal women was (mean [95% confidence limits] 3.1 [2.6-3.7] years). Hormonal levels (estrogen, follicle stimulation hormone, luteinizing hormone) confirmed menopausal status. At baseline the postmenopausal women had higher total cholesterol (P &lt;.001), low-density lipoprotein-cholesterol (P &lt;.05), and high-density lipoprotein-cholesterol (P &lt;.001) than the premenopausal women. The training intervention reduced body weight (P &lt;.01), waist circumference (P &lt;.01), and improved body composition by increasing lean body mass (P &lt;.001) and decreasing fat mass (P &lt;.001) similarly in both groups. Moreover, training resulted in lower diastolic blood pressure (P &lt;.05), resting heart rate (P &lt;.001), total cholesterol (P &lt;.01), low-density lipoprotein-cholesterol (P &lt;.01), total cholesterol/high-density lipoprotein-cholesterol index (P &lt;.01), and improved plasma insulin concentration during the oral glucose tolerance test (P &lt;.05) in both groups. Conclusion Cardiovascular risk factors are similar in late premenopausal and early postmenopausal women, matched by age and body composition, with the exception that postmenop…","author":[{"dropping-particle":"","family":"Mandrup","given":"Camilla M.","non-dropping-particle":"","parse-names":false,"suffix":""},{"dropping-particle":"","family":"Egelund","given":"Jon","non-dropping-particle":"","parse-names":false,"suffix":""},{"dropping-particle":"","family":"Nyberg","given":"Michael","non-dropping-particle":"","parse-names":false,"suffix":""},{"dropping-particle":"","family":"Lundberg Slingsby","given":"Martina H.","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1","issued":{"date-parts":[["2017"]]},"title":"Effects of high-intensity training on cardiovascular risk factors in premenopausal and postmenopausal women","type":"article-journal"},"uris":["http://www.mendeley.com/documents/?uuid=f7b61597-60e9-4562-a241-d2a8d2e577eb"]},{"id":"ITEM-2","itemData":{"DOI":"10.5867/medwave.2015.02.6079","ISBN":"07176384 (ISSN)","ISSN":"07176384","PMID":"25826293","abstract":"INTRODUCTION: Type 2 diabetes mellitus is one of the major non-communicable chronic diseases in the world. Its prevalence in Chile is significant, and complications associated with this disease involve great costs, which is why prevention and treatment of this condition are essential. Physical exercise is an effective means for prevention and treatment of type 2 diabetes mellitus. The emergence of new forms of physical training, such as \"high intensity interval training\", presents novel therapeutic alternatives for patients and health care professionals.\\n\\nOBJECTIVE: To assess the validity and applicability of the results regarding the effectiveness of high intensity interval training in reducing glycosylated hemoglobin in adult patients with type 2 diabetes mellitus and answer the following question: In subjects with type 2 diabetes, can the method of high intensity interval training compared to moderate intensity exercise decrease glycosylated hemoglobin?\\n\\nMETHODS: We performed a critical analysis of the article \"Feasibility and preliminary effectiveness of high intensity interval training in type 2 diabetes\".\\n\\nRESULTS: We found no significant differences in the amount of glycosylated hemoglobin between groups of high intensity interval training and moderate-intensity exercise upon completion of the study (p&gt;0.05).\\n\\nCONCLUSION: In adult patients with type 2 diabetes mellitus, high intensity interval training does not significantly improve glycosylated hemoglobin levels. Despite this, the high intensity interval training method shows as much improvement in body composition and physical condition as the moderate intensity exercise program.\\n\\nAbstract available from the publisher.","author":[{"dropping-particle":"","family":"Aguilera Eguía","given":"Raúl Albert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dropping-particle":"","family":"Poblete Aro","given":"Carlos Emilio","non-dropping-particle":"","parse-names":false,"suffix":""},{"dropping-particle":"","family":"Ibacache Palma","given":"Alejandro","non-dropping-particle":"","parse-names":false,"suffix":""}],"container-title":"Medwave","id":"ITEM-2","issued":{"date-parts":[["2015"]]},"title":"Effect of high-intensity interval training on the reduction of glycosylated hemoglobin in type-2 diabetic adult patients","type":"article-journal"},"uris":["http://www.mendeley.com/documents/?uuid=0c07b64e-05dd-4033-8273-ff50b73bbd91"]}],"mendeley":{"formattedCitation":"(Aguilera Eguía et al., 2015; Mandrup et al., 2017)","plainTextFormattedCitation":"(Aguilera Eguía et al., 2015; Mandrup et al., 2017)","previouslyFormattedCitation":"(13,25)"},"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guilera Eguía et al., 2015; Mandrup et al., 2017)</w:t>
      </w:r>
      <w:r w:rsidR="00D954EF" w:rsidRPr="00FD0159">
        <w:rPr>
          <w:rFonts w:ascii="Times New Roman" w:hAnsi="Times New Roman" w:cs="Times New Roman"/>
          <w:sz w:val="24"/>
          <w:szCs w:val="24"/>
        </w:rPr>
        <w:fldChar w:fldCharType="end"/>
      </w:r>
      <w:r w:rsidR="00901C0C"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sobrepasan los 30 minutos de sesión</w:t>
      </w:r>
      <w:r w:rsidR="00901C0C" w:rsidRPr="00FD0159">
        <w:rPr>
          <w:rFonts w:ascii="Times New Roman" w:hAnsi="Times New Roman" w:cs="Times New Roman"/>
          <w:sz w:val="24"/>
          <w:szCs w:val="24"/>
        </w:rPr>
        <w:t>, lo que indica que el HIIT, con menos volumen de entrenamiento, puede ser más beneficioso que otras metodologías con mayor volumen de sesión como el MICT</w:t>
      </w:r>
      <w:r w:rsidR="007C1DFD" w:rsidRPr="00FD0159">
        <w:rPr>
          <w:rFonts w:ascii="Times New Roman" w:hAnsi="Times New Roman" w:cs="Times New Roman"/>
          <w:sz w:val="24"/>
          <w:szCs w:val="24"/>
        </w:rPr>
        <w:t>.</w:t>
      </w:r>
      <w:r w:rsidR="00901C0C"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Por tanto,</w:t>
      </w:r>
      <w:r w:rsidR="00901C0C"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se hace</w:t>
      </w:r>
      <w:r w:rsidR="00901C0C"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 xml:space="preserve">evidente que </w:t>
      </w:r>
      <w:r w:rsidR="009B6AA1" w:rsidRPr="00FD0159">
        <w:rPr>
          <w:rFonts w:ascii="Times New Roman" w:hAnsi="Times New Roman" w:cs="Times New Roman"/>
          <w:sz w:val="24"/>
          <w:szCs w:val="24"/>
        </w:rPr>
        <w:t>el HIIT</w:t>
      </w:r>
      <w:r w:rsidR="007C1DFD" w:rsidRPr="00FD0159">
        <w:rPr>
          <w:rFonts w:ascii="Times New Roman" w:hAnsi="Times New Roman" w:cs="Times New Roman"/>
          <w:sz w:val="24"/>
          <w:szCs w:val="24"/>
        </w:rPr>
        <w:t xml:space="preserve"> puede ser una herramienta</w:t>
      </w:r>
      <w:r w:rsidR="002A3A13"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 xml:space="preserve">terapéutica muy beneficiosa y útil para aquellas personas con DMT2 que disponen de poco tiempo al día para </w:t>
      </w:r>
      <w:r w:rsidR="009B6AA1" w:rsidRPr="00FD0159">
        <w:rPr>
          <w:rFonts w:ascii="Times New Roman" w:hAnsi="Times New Roman" w:cs="Times New Roman"/>
          <w:sz w:val="24"/>
          <w:szCs w:val="24"/>
        </w:rPr>
        <w:t>hace</w:t>
      </w:r>
      <w:r w:rsidR="007C1DFD" w:rsidRPr="00FD0159">
        <w:rPr>
          <w:rFonts w:ascii="Times New Roman" w:hAnsi="Times New Roman" w:cs="Times New Roman"/>
          <w:sz w:val="24"/>
          <w:szCs w:val="24"/>
        </w:rPr>
        <w:t>r ejercicio</w:t>
      </w:r>
      <w:r w:rsidR="00901C0C"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y que,</w:t>
      </w:r>
      <w:r w:rsidR="009B6AA1"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además, prefieren metodologías de entrenamiento alternativas</w:t>
      </w:r>
      <w:r w:rsidR="002A3A13" w:rsidRPr="00FD0159">
        <w:rPr>
          <w:rFonts w:ascii="Times New Roman" w:hAnsi="Times New Roman" w:cs="Times New Roman"/>
          <w:sz w:val="24"/>
          <w:szCs w:val="24"/>
        </w:rPr>
        <w:t>.</w:t>
      </w:r>
    </w:p>
    <w:p w14:paraId="02962A6B" w14:textId="16849CA7" w:rsidR="00931B25" w:rsidRPr="00FD0159" w:rsidRDefault="00E710F1"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Por otro lado, con respecto</w:t>
      </w:r>
      <w:r w:rsidR="006C4695" w:rsidRPr="00FD0159">
        <w:rPr>
          <w:rFonts w:ascii="Times New Roman" w:hAnsi="Times New Roman" w:cs="Times New Roman"/>
          <w:sz w:val="24"/>
          <w:szCs w:val="24"/>
        </w:rPr>
        <w:t xml:space="preserve"> a </w:t>
      </w:r>
      <w:r w:rsidR="0001188C" w:rsidRPr="00FD0159">
        <w:rPr>
          <w:rFonts w:ascii="Times New Roman" w:hAnsi="Times New Roman" w:cs="Times New Roman"/>
          <w:sz w:val="24"/>
          <w:szCs w:val="24"/>
        </w:rPr>
        <w:t>las características de los participantes</w:t>
      </w:r>
      <w:r w:rsidRPr="00FD0159">
        <w:rPr>
          <w:rFonts w:ascii="Times New Roman" w:hAnsi="Times New Roman" w:cs="Times New Roman"/>
          <w:sz w:val="24"/>
          <w:szCs w:val="24"/>
        </w:rPr>
        <w:t xml:space="preserve"> </w:t>
      </w:r>
      <w:r w:rsidR="00DF172A" w:rsidRPr="00FD0159">
        <w:rPr>
          <w:rFonts w:ascii="Times New Roman" w:hAnsi="Times New Roman" w:cs="Times New Roman"/>
          <w:sz w:val="24"/>
          <w:szCs w:val="24"/>
        </w:rPr>
        <w:t>se observa</w:t>
      </w:r>
      <w:r w:rsidR="00E5235D" w:rsidRPr="00FD0159">
        <w:rPr>
          <w:rFonts w:ascii="Times New Roman" w:hAnsi="Times New Roman" w:cs="Times New Roman"/>
          <w:sz w:val="24"/>
          <w:szCs w:val="24"/>
        </w:rPr>
        <w:t xml:space="preserve"> </w:t>
      </w:r>
      <w:r w:rsidR="00DF172A" w:rsidRPr="00FD0159">
        <w:rPr>
          <w:rFonts w:ascii="Times New Roman" w:hAnsi="Times New Roman" w:cs="Times New Roman"/>
          <w:sz w:val="24"/>
          <w:szCs w:val="24"/>
        </w:rPr>
        <w:t>que</w:t>
      </w:r>
      <w:r w:rsidRPr="00FD0159">
        <w:rPr>
          <w:rFonts w:ascii="Times New Roman" w:hAnsi="Times New Roman" w:cs="Times New Roman"/>
          <w:sz w:val="24"/>
          <w:szCs w:val="24"/>
        </w:rPr>
        <w:t xml:space="preserve"> </w:t>
      </w:r>
      <w:r w:rsidR="00BB215A" w:rsidRPr="00FD0159">
        <w:rPr>
          <w:rFonts w:ascii="Times New Roman" w:hAnsi="Times New Roman" w:cs="Times New Roman"/>
          <w:sz w:val="24"/>
          <w:szCs w:val="24"/>
        </w:rPr>
        <w:t>la edad de los sujetos en los</w:t>
      </w:r>
      <w:r w:rsidR="00066CDF" w:rsidRPr="00FD0159">
        <w:rPr>
          <w:rFonts w:ascii="Times New Roman" w:hAnsi="Times New Roman" w:cs="Times New Roman"/>
          <w:sz w:val="24"/>
          <w:szCs w:val="24"/>
        </w:rPr>
        <w:t xml:space="preserve"> </w:t>
      </w:r>
      <w:r w:rsidR="00BB215A" w:rsidRPr="00FD0159">
        <w:rPr>
          <w:rFonts w:ascii="Times New Roman" w:hAnsi="Times New Roman" w:cs="Times New Roman"/>
          <w:sz w:val="24"/>
          <w:szCs w:val="24"/>
        </w:rPr>
        <w:t>16 estudios</w:t>
      </w:r>
      <w:r w:rsidR="00D954EF" w:rsidRPr="00FD0159">
        <w:rPr>
          <w:rFonts w:ascii="Times New Roman" w:hAnsi="Times New Roman" w:cs="Times New Roman"/>
          <w:sz w:val="24"/>
          <w:szCs w:val="24"/>
        </w:rPr>
        <w:t xml:space="preserve"> </w:t>
      </w:r>
      <w:r w:rsidR="005763BA" w:rsidRPr="00FD0159">
        <w:rPr>
          <w:rFonts w:ascii="Times New Roman" w:hAnsi="Times New Roman" w:cs="Times New Roman"/>
          <w:sz w:val="24"/>
          <w:szCs w:val="24"/>
        </w:rPr>
        <w:t>es de más de 18 años</w:t>
      </w:r>
      <w:r w:rsidR="00F63302" w:rsidRPr="00FD0159">
        <w:rPr>
          <w:rFonts w:ascii="Times New Roman" w:hAnsi="Times New Roman" w:cs="Times New Roman"/>
          <w:sz w:val="24"/>
          <w:szCs w:val="24"/>
        </w:rPr>
        <w:t>.</w:t>
      </w:r>
      <w:r w:rsidR="00567331" w:rsidRPr="00FD0159">
        <w:rPr>
          <w:rFonts w:ascii="Times New Roman" w:hAnsi="Times New Roman" w:cs="Times New Roman"/>
          <w:sz w:val="24"/>
          <w:szCs w:val="24"/>
        </w:rPr>
        <w:t xml:space="preserve"> De hecho, a pesar</w:t>
      </w:r>
      <w:r w:rsidR="00F065D6" w:rsidRPr="00FD0159">
        <w:rPr>
          <w:rFonts w:ascii="Times New Roman" w:hAnsi="Times New Roman" w:cs="Times New Roman"/>
          <w:sz w:val="24"/>
          <w:szCs w:val="24"/>
        </w:rPr>
        <w:t xml:space="preserve"> </w:t>
      </w:r>
      <w:r w:rsidR="00567331" w:rsidRPr="00FD0159">
        <w:rPr>
          <w:rFonts w:ascii="Times New Roman" w:hAnsi="Times New Roman" w:cs="Times New Roman"/>
          <w:sz w:val="24"/>
          <w:szCs w:val="24"/>
        </w:rPr>
        <w:t>de que la edad pr</w:t>
      </w:r>
      <w:r w:rsidR="009E3154" w:rsidRPr="00FD0159">
        <w:rPr>
          <w:rFonts w:ascii="Times New Roman" w:hAnsi="Times New Roman" w:cs="Times New Roman"/>
          <w:sz w:val="24"/>
          <w:szCs w:val="24"/>
        </w:rPr>
        <w:t xml:space="preserve">edominante </w:t>
      </w:r>
      <w:r w:rsidR="00F5505F" w:rsidRPr="00FD0159">
        <w:rPr>
          <w:rFonts w:ascii="Times New Roman" w:hAnsi="Times New Roman" w:cs="Times New Roman"/>
          <w:sz w:val="24"/>
          <w:szCs w:val="24"/>
        </w:rPr>
        <w:t xml:space="preserve">de los sujetos </w:t>
      </w:r>
      <w:r w:rsidR="0043072B" w:rsidRPr="00FD0159">
        <w:rPr>
          <w:rFonts w:ascii="Times New Roman" w:hAnsi="Times New Roman" w:cs="Times New Roman"/>
          <w:sz w:val="24"/>
          <w:szCs w:val="24"/>
        </w:rPr>
        <w:t>sea de unos 50 años aproximadamente,</w:t>
      </w:r>
      <w:r w:rsidR="00F065D6" w:rsidRPr="00FD0159">
        <w:rPr>
          <w:rFonts w:ascii="Times New Roman" w:hAnsi="Times New Roman" w:cs="Times New Roman"/>
          <w:sz w:val="24"/>
          <w:szCs w:val="24"/>
        </w:rPr>
        <w:t xml:space="preserve"> </w:t>
      </w:r>
      <w:r w:rsidR="00431E2E" w:rsidRPr="00FD0159">
        <w:rPr>
          <w:rFonts w:ascii="Times New Roman" w:hAnsi="Times New Roman" w:cs="Times New Roman"/>
          <w:sz w:val="24"/>
          <w:szCs w:val="24"/>
        </w:rPr>
        <w:t xml:space="preserve">7 </w:t>
      </w:r>
      <w:r w:rsidR="0043072B" w:rsidRPr="00FD0159">
        <w:rPr>
          <w:rFonts w:ascii="Times New Roman" w:hAnsi="Times New Roman" w:cs="Times New Roman"/>
          <w:sz w:val="24"/>
          <w:szCs w:val="24"/>
        </w:rPr>
        <w:t>artículos</w:t>
      </w:r>
      <w:r w:rsidR="00D954EF"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 xml:space="preserve">ADDIN CSL_CITATION {"citationItems":[{"id":"ITEM-1","itemData":{"DOI":"10.1007/s00421-017-3540-1","ISBN":"0042101735","ISSN":"14396319","PMID":"28160083","abstract":"PURPOSE: It remains to be established how high-intensity aerobic interval training (HAIT) affects risk factors associated with type 2 diabetes (TD2). This study investigated effects of HAIT on maximal oxygen uptake (VO2max), glycated Hemoglobin type A1C (HbA1c), insulin resistance (IR), fat oxidation (FatOx), body weight (BW), percent body fat (%BF), lactate threshold (LT), blood pressure (BP), and blood lipid profile (BLP) among persons with T2D. Results were compared to the effects after a moderate-intensity training (MIT) program. METHODS: Thirty-eight individuals with T2D completed 12 weeks of supervised training. HAIT consisted of 4 x 4 min of walking or running uphill at 85-95% of maximal heart rate, and MIT consisted of continuous walking at 70-75% of maximal heart rate. RESULTS: A 21% increase in VO2max (from 25.6 to 30.9 ml kg-1 min-1, p &lt; 0.001), and a reduction in HbA1c by -0.58% points (from 7.78 to 7.20%, p &lt; 0.001) was found in HAIT. BW and body mass index (BMI) was reduced by 1.9% (p &lt; 0.01). There was a tendency towards an improved FatOx at 60% VO2max (14%, p = 0.065). These improvements were significant different from MIT. Both HAIT and MIT increased velocity at LT, and reduced %BF, waist circumference, hip circumference, and BP, with no significant differences between the two groups. Correlations were found between change in VO2max and change in HbA1c when the two intervention groups were combined (R = -0.52, p &lt; 0.01). CONCLUSION: HAIT is an effective exercise strategy to improve aerobic fitness and reduce risk factors associated with T2D.","author":[{"dropping-particle":"","family":"Støa","given":"Eva Maria","non-dropping-particle":"","parse-names":false,"suffix":""},{"dropping-particle":"","family":"Meling","given":"Sondre","non-dropping-particle":"","parse-names":false,"suffix":""},{"dropping-particle":"","family":"Nyhus","given":"Lill Katrin","non-dropping-particle":"","parse-names":false,"suffix":""},{"dropping-particle":"","family":"Glenn Strømstad","given":"","non-dropping-particle":"","parse-names":false,"suffix":""},{"dropping-particle":"","family":"Mangerud","given":"Karl Magnus","non-dropping-particle":"","parse-names":false,"suffix":""},{"dropping-particle":"","family":"Helgerud","given":"Jan","non-dropping-particle":"","parse-names":false,"suffix":""},{"dropping-particle":"","family":"Bratland-Sanda","given":"Solfrid","non-dropping-particle":"","parse-names":false,"suffix":""},{"dropping-particle":"","family":"Støren","given":"Øyvind","non-dropping-particle":"","parse-names":false,"suffix":""}],"container-title":"European Journal of Applied Physiology","id":"ITEM-1","issued":{"date-parts":[["2017"]]},"title":"High-intensity aerobic interval training improves aerobic fitness and HbA1c among persons diagnosed with type 2 diabetes","type":"article-journal"},"uris":["http://www.mendeley.com/documents/?uuid=3f78603a-17ad-4688-9355-37dd6b67c98b"]},{"id":"ITEM-2","itemData":{"DOI":"10.1016/j.diabet.2016.07.031","ISBN":"1878-1780","ISSN":"18781780","PMID":"27567125","abstract":"Aim This study compared the effect of high-intensity interval training (HIIT) and moderate-intensity continuous training (MICT) for 16 weeks on whole-body and abdominal fat mass (FM) in postmenopausal women with type 2 diabetes (T2D). Methods Seventeen women (69 ± 1 years; BMI: 31 ± 1 kg.m−2) were randomly assigned to either a HIIT [60 × (8 s at 77–85% HRmax, 12 s of active recovery)] or MICT (40 min at 55–60% of their individual HRR) cycling program for 16 weeks, 2 days/week. Dual-energy X-ray absorptiometry was used to measure whole-body and regional FM content, including abdominal adiposity and visceral adipose tissue. Plasma cholesterol, HDL, LDL, triglycerides, glucose and HbA1clevels were measured. Levels of nutritional intake and physical activity were evaluated by 7-day self-reports. Results Dietary energy (caloric) intake, physical activity level and total body mass did not vary in either group from the beginning to the end of the training intervention. Overall, total FM decreased and total fat-free mass significantly increased over time (by around 2–3%). Total FM reduction at the end of the intervention was not significantly different between groups. However, significant loss of total abdominal (−8.3 ± 2.2%) and visceral (−24.2 ± 7.7%) FM was observed only with HIIT. Time effects were noted for HbA1cand total cholesterol/HDL ratio. Conclusion With no concomitant caloric restriction, an HIIT program in postmenopausal women with T2D (twice a week for 16 weeks) appeared to be more effective for reducing central obesity than MICT, and could be proposed as an alternative exercise training program for this population.","author":[{"dropping-particle":"","family":"Maillard","given":"F.","non-dropping-particle":"","parse-names":false,"suffix":""},{"dropping-particle":"","family":"Rousset","given":"S.","non-dropping-particle":"","parse-names":false,"suffix":""},{"dropping-particle":"","family":"Pereira","given":"B.","non-dropping-particle":"","parse-names":false,"suffix":""},{"dropping-particle":"","family":"Traore","given":"A.","non-dropping-particle":"","parse-names":false,"suffix":""},{"dropping-particle":"","family":"Pradel Del Amaze","given":"P.","non-dropping-particle":"de","parse-names":false,"suffix":""},{"dropping-particle":"","family":"Boirie","given":"Y.","non-dropping-particle":"","parse-names":false,"suffix":""},{"dropping-particle":"","family":"Duclos","given":"M.","non-dropping-particle":"","parse-names":false,"suffix":""},{"dropping-particle":"","family":"Boisseau","given":"N.","non-dropping-particle":"","parse-names":false,"suffix":""}],"container-title":"Diabetes and Metabolism","id":"ITEM-2","issued":{"date-parts":[["2016"]]},"title":"High-intensity interval training reduces abdominal fat mass in postmenopausal women with type 2 diabetes","type":"article-journal"},"uris":["http://www.mendeley.com/documents/?uuid=6492f855-ed7f-4b7d-9528-394eef0235ed"]},{"id":"ITEM-3","itemData":{"DOI":"10.5867/medwave.2015.07.6212","ISBN":"0717-6384","ISSN":"07176384","PMID":"26351856","abstract":"INTRODUCTION: Oxidative stress is caused by an imbalance between an excessive production of reactive oxygen species and/or a deficiency in the level of endogenous and exogenous antioxidant defenses. The presence of reactive oxygen species in large concentrations and for long periods is associated with the occurrence of various diseases, including type 2 diabetes mellitus. Exercise represents an effective means for the prevention and treatment of type 2 diabetes mellitus, and is also able to reduce long-term oxidative stress levels. High-intensity interval training has shown to be an efficient and viable option for type 2 diabetes mellitus control. In turn, high-intensity interval training seems to have positive effects on oxidative stress levels by increasing levels of endogenous antioxidants.\\n\\nOBJECTIVE: To assess the validity and applicability of the results regarding the effectiveness of high-intensity interval training compared to moderate intensity continuous training to reduce oxidative stress in patients with type 2 diabetes mellitus and to answer the following question: In adults with type 2 diabetes mellitus, can the method of high-intensity interval training, compared to moderate intensity continuous training reduce oxidative stress levels?\\n\\nMETHODS: We performed a critical analysis of the article \"Continuous training vs Interval training in glycemic control and macro and microvascular reactivity in patients with type 2 diabetes\".\\n\\nRESULTS: No statistically significant differences were observed in concentrations of superoxide dismutase in any of the experimental groups. Only in the interval group a decrease in malondialdehyde regarding control group and baseline (p&lt;0.05) was observed. In addition, only in the interval group there was an increase in glutathione peroxidase compared to the group of continuous aerobic training and baseline (p&lt;0.05). Nitric oxide showed a significant increase regarding the control, continuous aerobic group and baseline (p&lt;0.05) in the interval training group.\\n\\nCONCLUSIONS: Despite the fact that both training groups show improvements over markers of lipid profile and fitness, high intensity interval training has shown to be more effective in the normalization of oxidative stress, impacting positively on the concentration of pro-oxidant markers and antioxidants.\\n\\nAbstract available from the publisher.","author":[{"dropping-particle":"","family":"Poblete Aro","given":"Carlos Emili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container-title":"Medwave","id":"ITEM-3","issued":{"date-parts":[["2015"]]},"title":"Effects of high intensity interval training versus moderate intensity continuous training on the reduction of oxidative stress in type 2 diabetic adult patients: CAT","type":"article-journal"},"uris":["http://www.mendeley.com/documents/?uuid=ddcc012b-baef-4ff4-a13d-d1feb550894d"]},{"id":"ITEM-4","itemData":{"DOI":"10.5867/medwave.2015.02.6079","ISBN":"07176384 (ISSN)","ISSN":"07176384","PMID":"25826293","abstract":"INTRODUCTION: Type 2 diabetes mellitus is one of the major non-communicable chronic diseases in the world. Its prevalence in Chile is significant, and complications associated with this disease involve great costs, which is why prevention and treatment of this condition are essential. Physical exercise is an effective means for prevention and treatment of type 2 diabetes mellitus. The emergence of new forms of physical training, such as \"high intensity interval training\", presents novel therapeutic alternatives for patients and health care professionals.\\n\\nOBJECTIVE: To assess the validity and applicability of the results regarding the effectiveness of high intensity interval training in reducing glycosylated hemoglobin in adult patients with type 2 diabetes mellitus and answer the following question: In subjects with type 2 diabetes, can the method of high intensity interval training compared to moderate intensity exercise decrease glycosylated hemoglobin?\\n\\nMETHODS: We performed a critical analysis of the article \"Feasibility and preliminary effectiveness of high intensity interval training in type 2 diabetes\".\\n\\nRESULTS: We found no significant differences in the amount of glycosylated hemoglobin between groups of high intensity interval training and moderate-intensity exercise upon completion of the study (p&gt;0.05).\\n\\nCONCLUSION: In adult patients with type 2 diabetes mellitus, high intensity interval training does not significantly improve glycosylated hemoglobin levels. Despite this, the high intensity interval training method shows as much improvement in body composition and physical condition as the moderate intensity exercise program.\\n\\nAbstract available from the publisher.","author":[{"dropping-particle":"","family":"Aguilera Eguía","given":"Raúl Alberto","non-dropping-particle":"","parse-names":false,"suffix":""},{"dropping-particle":"","family":"Russell Guzmán","given":"Javier Antonio","non-dropping-particle":"","parse-names":false,"suffix":""},{"dropping-particle":"","family":"Soto Muñoz","given":"Marcelo Enrique","non-dropping-particle":"","parse-names":false,"suffix":""},{"dropping-particle":"","family":"Villegas González","given":"Bastián Eduardo","non-dropping-particle":"","parse-names":false,"suffix":""},{"dropping-particle":"","family":"Poblete Aro","given":"Carlos Emilio","non-dropping-particle":"","parse-names":false,"suffix":""},{"dropping-particle":"","family":"Ibacache Palma","given":"Alejandro","non-dropping-particle":"","parse-names":false,"suffix":""}],"container-title":"Medwave","id":"ITEM-4","issued":{"date-parts":[["2015"]]},"title":"Effect of high-intensity interval training on the reduction of glycosylated hemoglobin in type-2 diabetic adult patients","type":"article-journal"},"uris":["http://www.mendeley.com/documents/?uuid=0c07b64e-05dd-4033-8273-ff50b73bbd91"]},{"id":"ITEM-5","itemData":{"DOI":"10.1123/jpah.2014-0123","ISBN":"1543-5474 (Electronic)\\r1543-3080 (Linking)","ISSN":"1543-3080","PMID":"25155362","abstract":"OBJECTIVE: The purpose of the present study was to examine the impact of 12 weeks of elliptical high intensity interval training (HIIT) on metabolic risk factors and body composition in pre- and type 2 diabetes patients.\\n\\nMETHODS: Sixteen pre- (n = 8) and type 2 diabetes (n = 8) participants completed this study. Fasting blood glucose, HbA1c, anthropometric measurements, body composition (DXA), blood pressure, resting heart rate, VO2 max, dietary factors as well as total and physical activity energy expenditure were measured. The HIIT program on the elliptical was performed three times a week for 12 weeks.\\n\\nRESULTS: After the intervention, we observed a significant improvement for fasting blood glucose, waist and hip circumference, appendicular fat mass, leg lean body mass and appendicular lean body mass, systolic blood pressure, resting heart rate and VO2 max (p &lt; 0.05). In addition, we noted a lower tendency for leg fat mass (P = 0.06) and diastolic blood pressure (p = 0.05) as well as a higher tendency for total energy expenditure (p = 0.06) after the intervention.\\n\\nCONCLUSION: The present study indicates that elliptical HIIT seems to improve metabolic risk factors and body composition in pre- and type 2 diabetes patients.","author":[{"dropping-particle":"","family":"Fex","given":"Annie","non-dropping-particle":"","parse-names":false,"suffix":""},{"dropping-particle":"","family":"Leduc-Gaudet","given":"Jean-Philippe","non-dropping-particle":"","parse-names":false,"suffix":""},{"dropping-particle":"","family":"Filion","given":"Marie-Eve","non-dropping-particle":"","parse-names":false,"suffix":""},{"dropping-particle":"","family":"Karelis","given":"Antony D.","non-dropping-particle":"","parse-names":false,"suffix":""},{"dropping-particle":"","family":"Aubertin-Leheudre","given":"Mylène","non-dropping-particle":"","parse-names":false,"suffix":""}],"container-title":"Journal of Physical Activity and Health","id":"ITEM-5","issued":{"date-parts":[["2015"]]},"title":"Effect of Elliptical High Intensity Interval Training on Metabolic Risk Factor in Pre- and Type 2 Diabetes Patients: A Pilot Study","type":"article-journal"},"uris":["http://www.mendeley.com/documents/?uuid=5c2e9f74-5354-4510-85fd-22279dbb2270"]},{"id":"ITEM-6","itemData":{"DOI":"10.1111/j.1463-1326.2012.01564.x","ISBN":"1463-1326","ISSN":"14628902","PMID":"22268455","abstract":"High-volume endurance exercise (END) improves glycaemic control in type 2 diabetes (T2D) but many individuals cite 'lack of time' as a barrier to regular participation. High-intensity interval training (HIT) is a time-efficient method to induce physiological adaptations similar to END, but little is known regarding the effect of HIT in T2D. Using continuous glucose monitoring (CGM), we examined the 24-h blood glucose response to one session of HIT consisting of 10 × 60 s cycling efforts at ~90% maximal heart rate, interspersed with 60 s rest. Seven adults with T2D underwent CGM for 24-h on two occasions under standard dietary conditions: following acute HIT and on a non-exercise control day (CTL). HIT reduced hyperglycaemia measured as proportion of time spent above 10 mmol/l (HIT: 4.5 ± 4.4 vs. CTL: 15.2 ± 12.3%, p = 0.04). Postprandial hyperglycaemia, measured as the sum of post-meal areas under the glucose curve, was also lower after HIT vs. CTL (728 ± 331 vs. 1142 ± 556 mmol/l·9 h, p = 0.01). These findings highlight the potential for HIT to improve glycaemic control in T2D.","author":[{"dropping-particle":"","family":"Gillen","given":"J. B.","non-dropping-particle":"","parse-names":false,"suffix":""},{"dropping-particle":"","family":"Little","given":"J. P.","non-dropping-particle":"","parse-names":false,"suffix":""},{"dropping-particle":"","family":"Punthakee","given":"Z.","non-dropping-particle":"","parse-names":false,"suffix":""},{"dropping-particle":"","family":"Tarnopolsky","given":"M. A.","non-dropping-particle":"","parse-names":false,"suffix":""},{"dropping-particle":"","family":"Riddell","given":"M. C.","non-dropping-particle":"","parse-names":false,"suffix":""},{"dropping-particle":"","family":"Gibala","given":"M. J.","non-dropping-particle":"","parse-names":false,"suffix":""}],"container-title":"Diabetes, Obesity and Metabolism","id":"ITEM-6","issued":{"date-parts":[["2012"]]},"title":"Acute high-intensity interval exercise reduces the postprandial glucose response and prevalence of hyperglycaemia in patients with type 2 diabetes","type":"article-journal"},"uris":["http://www.mendeley.com/documents/?uuid=bd6d64f7-0533-46a0-a84d-f6d8e9058c01"]},{"id":"ITEM-7","itemData":{"DOI":"10.1152/japplphysiol.00921.2011","ISBN":"1522-1601; 0161-7567","ISSN":"8750-7587","PMID":"21868679","abstract":"Low-volume high-intensity interval training (HIT) is emerging as a time-efficient exercise strategy for improving health and fitness. This form of exercise has not been tested in type 2 diabetes and thus we examined the effects of low-volume HIT on glucose regulation and skeletal muscle metabolic capacity in patients with type 2 diabetes. Eight patients with type 2 diabetes (63 ± 8 yr, body mass index 32 ± 6 kg/m(2), Hb(A1C) 6.9 ± 0.7%) volunteered to participate in this study. Participants performed six sessions of HIT (10 × 60-s cycling bouts eliciting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 xml:space="preserve">90% maximal heart rate, interspersed with 60 s rest) over 2 wk. Before training and from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48 to 72 h after the last training bout, glucose regulation was assessed using 24-h continuous glucose monitoring under standardized dietary conditions. Markers of skeletal muscle metabolic capacity were measured in biopsy samples (vastus lateralis) before and after (72 h) training. Average 24-h blood glucose concentration was reduced after training (7.6 ± 1.0 vs. 6.6 ± 0.7 mmol/l) as was the sum of the 3-h postprandial areas under the glucose curve for breakfast, lunch, and dinner (both P &lt; 0.05). Training increased muscle mitochondrial capacity as evidenced by higher citrate synthase maximal activity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20%) and protein content of Complex II 70 kDa subunit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7%), Complex III Core 2 protein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51%), and Complex IV subunit IV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68%, all P &lt; 0.05). Mitofusin 2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71%) and GLUT4 (</w:instrText>
      </w:r>
      <w:r w:rsidR="006838B9">
        <w:rPr>
          <w:rFonts w:ascii="Cambria Math" w:hAnsi="Cambria Math" w:cs="Cambria Math"/>
          <w:sz w:val="24"/>
          <w:szCs w:val="24"/>
        </w:rPr>
        <w:instrText>∼</w:instrText>
      </w:r>
      <w:r w:rsidR="006838B9">
        <w:rPr>
          <w:rFonts w:ascii="Times New Roman" w:hAnsi="Times New Roman" w:cs="Times New Roman"/>
          <w:sz w:val="24"/>
          <w:szCs w:val="24"/>
        </w:rPr>
        <w:instrText>369%) protein content were also higher after training (both P &lt; 0.05). Our findings indicate that low-volume HIT can rapidly improve glucose control and induce adaptations in skeletal muscle that are linked to improved metabolic health in patients with type 2 diabetes.","author":[{"dropping-particle":"","family":"Little","given":"J. P.","non-dropping-particle":"","parse-names":false,"suffix":""},{"dropping-particle":"","family":"Gillen","given":"J. B.","non-dropping-particle":"","parse-names":false,"suffix":""},{"dropping-particle":"","family":"Percival","given":"M. E.","non-dropping-particle":"","parse-names":false,"suffix":""},{"dropping-particle":"","family":"Safdar","given":"A.","non-dropping-particle":"","parse-names":false,"suffix":""},{"dropping-particle":"","family":"Tarnopolsky","given":"M. A.","non-dropping-particle":"","parse-names":false,"suffix":""},{"dropping-particle":"","family":"Punthakee","given":"Z.","non-dropping-particle":"","parse-names":false,"suffix":""},{"dropping-particle":"","family":"Jung","given":"M. E.","non-dropping-particle":"","parse-names":false,"suffix":""},{"dropping-particle":"","family":"Gibala","given":"M. J.","non-dropping-particle":"","parse-names":false,"suffix":""}],"container-title":"Journal of Applied Physiology","id":"ITEM-7","issued":{"date-parts":[["2011"]]},"title":"Low-volume high-intensity interval training reduces hyperglycemia and increases muscle mitochondrial capacity in patients with type 2 diabetes","type":"article-journal"},"uris":["http://www.mendeley.com/documents/?uuid=7ac161e2-9836-4887-b331-2c0a35805b25"]},{"id":"ITEM-8","itemData":{"DOI":"10.3389/fendo.2017.00229","ISBN":"1664-2392 (Print)\r1664-2392 (Linking)","ISSN":"16642392","PMID":"28943861","abstract":"Introduction: Regular physical activity (PA) can reduce the risk of developing type 2 diabetes, but adherence to time-orientated (150 min per week or more) PA guidelines is very poor. A practical and time-efficient PA regime that was equally efficacious at controlling risk factors for cardio-metabolic disease is one solution to this problem. Herein we evaluate a new time-efficient and genuinely practical high-intensity interval training (HIT) protocol in men and women with pre-existing risk-factors for type 2 diabetes. Materials &amp; methods: One hundred and eight-nine sedentary women (n=101) and men (n=88) with impaired glucose tolerance and/or a BMI &gt;27 kg·m-2 (mean (range) age: 36 (18-53) y) participated in this multi-centre study. Each completed a fully supervised 6-week HIT protocol at work-loads equivalent to ~100% or ~125% V̇O2max. Change in V̇O2max was used to monitor protocol efficacy, while Actiheart monitors were used to determine PA during four, week-long, periods. Mean arterial (blood) pressure (MAP) and fasting insulin resistance (HOMA-IR) represent key health biomarker outcomes. Results: The higher intensity bouts (~125% V̇O2max) used during a 5-by-1min HIT protocol resulted in a robust increase in V̇O2max (136 participants, +10.0%, p&lt;0.001; large size-effect). 5-by-1 HIT reduced MAP (~3%; p&lt;0.001) and HOMA-IR (~16%; P&lt;0.01). Physiological responses were similar in men and women while a sizeable proportion of the training induced changes in V̇O2max, MAP and HOMA-IR was retained 3 weeks after cessation of training. The supervised HIT sessions accounted for the entire quantifiable increase in PA, and this equated to 400 MET min·week-1. Meta-analysis indicated that 5-by-1 HIT matched the efficacy and variability of a time-consuming 30-week PA program on V̇O2max, MAP and HOMA-IR. Conclusions: With a total time-commitment of &lt;15 min per session and reliance on a practical ergometer protocol, 5-by-1 HIT offers a new solution to modulate cardio-metabolic risk factors in adults with pre-existing risk-factors for type 2 diabetes while approximately meeting the MET min·week-1 PA guidelines. Long-term randomised controlled studies will be required to quantify the ability for 5-by-1 HIT to reduce the incidence of type 2 diabetes, while strategies are required to harmonise the adaptations to exercise across individuals.","author":[{"dropping-particle":"","family":"Phillips","given":"Bethan E.","non-dropping-particle":"","parse-names":false,"suffix":""},{"dropping-particle":"","family":"Kelly","given":"Benjamin M.","non-dropping-particle":"","parse-names":false,"suffix":""},{"dropping-particle":"","family":"Lilja","given":"Mats","non-dropping-particle":"","parse-names":false,"suffix":""},{"dropping-particle":"","family":"Ponce-González","given":"Jesús Gustavo","non-dropping-particle":"","parse-names":false,"suffix":""},{"dropping-particle":"","family":"Brogan","given":"Robert J.","non-dropping-particle":"","parse-names":false,"suffix":""},{"dropping-particle":"","family":"Morris","given":"David L.","non-dropping-particle":"","parse-names":false,"suffix":""},{"dropping-particle":"","family":"Gustafsson","given":"Thomas","non-dropping-particle":"","parse-names":false,"suffix":""},{"dropping-particle":"","family":"Kraus","given":"William E.","non-dropping-particle":"","parse-names":false,"suffix":""},{"dropping-particle":"","family":"Atherton","given":"Philip J.","non-dropping-particle":"","parse-names":false,"suffix":""},{"dropping-particle":"","family":"Vollaard","given":"Niels B.J.","non-dropping-particle":"","parse-names":false,"suffix":""},{"dropping-particle":"","family":"Rooyackers","given":"Olav","non-dropping-particle":"","parse-names":false,"suffix":""},{"dropping-particle":"","family":"Timmons","given":"James A.","non-dropping-particle":"","parse-names":false,"suffix":""}],"container-title":"Frontiers in Endocrinology","id":"ITEM-8","issued":{"date-parts":[["2017"]]},"title":"A practical and time-efficient high-intensity interval training program modifies cardio-metabolic risk factors in adults with risk factors for type II diabetes","type":"article-journal"},"uris":["http://www.mendeley.com/documents/?uuid=32c53c49-3834-4de6-8c51-b41e0a9dc491"]}],"mendeley":{"formattedCitation":"(Aguilera Eguía et al., 2015; Fex et al., 2015; Gillen et al., 2012; Little et al., 2011; Maillard et al., 2016; Phillips et al., 2017; Poblete Aro et al., 2015; Støa et al., 2017)","plainTextFormattedCitation":"(Aguilera Eguía et al., 2015; Fex et al., 2015; Gillen et al., 2012; Little et al., 2011; Maillard et al., 2016; Phillips et al., 2017; Poblete Aro et al., 2015; Støa et al., 2017)","previouslyFormattedCitation":"(12,15,17,21–25)"},"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Aguilera Eguía et al., 2015; Fex et al., 2015; Gillen et al., 2012; Little et al., 2011; Maillard et al., 2016; Phillips et al., 2017; Poblete Aro et al., 2015; Støa et al., 2017)</w:t>
      </w:r>
      <w:r w:rsidR="00D954EF" w:rsidRPr="00FD0159">
        <w:rPr>
          <w:rFonts w:ascii="Times New Roman" w:hAnsi="Times New Roman" w:cs="Times New Roman"/>
          <w:sz w:val="24"/>
          <w:szCs w:val="24"/>
        </w:rPr>
        <w:fldChar w:fldCharType="end"/>
      </w:r>
      <w:r w:rsidR="00D97481" w:rsidRPr="00FD0159">
        <w:rPr>
          <w:rFonts w:ascii="Times New Roman" w:hAnsi="Times New Roman" w:cs="Times New Roman"/>
          <w:sz w:val="24"/>
          <w:szCs w:val="24"/>
        </w:rPr>
        <w:t xml:space="preserve"> </w:t>
      </w:r>
      <w:r w:rsidR="00A1161C" w:rsidRPr="00FD0159">
        <w:rPr>
          <w:rFonts w:ascii="Times New Roman" w:hAnsi="Times New Roman" w:cs="Times New Roman"/>
          <w:sz w:val="24"/>
          <w:szCs w:val="24"/>
        </w:rPr>
        <w:t>incluyen</w:t>
      </w:r>
      <w:r w:rsidR="009E3154" w:rsidRPr="00FD0159">
        <w:rPr>
          <w:rFonts w:ascii="Times New Roman" w:hAnsi="Times New Roman" w:cs="Times New Roman"/>
          <w:sz w:val="24"/>
          <w:szCs w:val="24"/>
        </w:rPr>
        <w:t xml:space="preserve"> </w:t>
      </w:r>
      <w:r w:rsidR="00066CDF" w:rsidRPr="00FD0159">
        <w:rPr>
          <w:rFonts w:ascii="Times New Roman" w:hAnsi="Times New Roman" w:cs="Times New Roman"/>
          <w:sz w:val="24"/>
          <w:szCs w:val="24"/>
        </w:rPr>
        <w:t xml:space="preserve">además </w:t>
      </w:r>
      <w:r w:rsidR="00A1161C" w:rsidRPr="00FD0159">
        <w:rPr>
          <w:rFonts w:ascii="Times New Roman" w:hAnsi="Times New Roman" w:cs="Times New Roman"/>
          <w:sz w:val="24"/>
          <w:szCs w:val="24"/>
        </w:rPr>
        <w:t>a sujetos que llegan a sobrepasar los 65 años, es decir, personas</w:t>
      </w:r>
      <w:r w:rsidRPr="00FD0159">
        <w:rPr>
          <w:rFonts w:ascii="Times New Roman" w:hAnsi="Times New Roman" w:cs="Times New Roman"/>
          <w:sz w:val="24"/>
          <w:szCs w:val="24"/>
        </w:rPr>
        <w:t xml:space="preserve"> </w:t>
      </w:r>
      <w:r w:rsidR="00A1161C" w:rsidRPr="00FD0159">
        <w:rPr>
          <w:rFonts w:ascii="Times New Roman" w:hAnsi="Times New Roman" w:cs="Times New Roman"/>
          <w:sz w:val="24"/>
          <w:szCs w:val="24"/>
        </w:rPr>
        <w:t>mayores.</w:t>
      </w:r>
      <w:r w:rsidR="008A1C92" w:rsidRPr="00FD0159">
        <w:rPr>
          <w:rFonts w:ascii="Times New Roman" w:hAnsi="Times New Roman" w:cs="Times New Roman"/>
          <w:sz w:val="24"/>
          <w:szCs w:val="24"/>
        </w:rPr>
        <w:t xml:space="preserve"> Por lo tanto, esta </w:t>
      </w:r>
      <w:r w:rsidR="008A1C92" w:rsidRPr="00FD0159">
        <w:rPr>
          <w:rFonts w:ascii="Times New Roman" w:hAnsi="Times New Roman" w:cs="Times New Roman"/>
          <w:sz w:val="24"/>
          <w:szCs w:val="24"/>
        </w:rPr>
        <w:lastRenderedPageBreak/>
        <w:t xml:space="preserve">revisión no sólo ofrece información relativa a </w:t>
      </w:r>
      <w:r w:rsidR="00066CDF" w:rsidRPr="00FD0159">
        <w:rPr>
          <w:rFonts w:ascii="Times New Roman" w:hAnsi="Times New Roman" w:cs="Times New Roman"/>
          <w:sz w:val="24"/>
          <w:szCs w:val="24"/>
        </w:rPr>
        <w:t>personas</w:t>
      </w:r>
      <w:r w:rsidR="00DA5695" w:rsidRPr="00FD0159">
        <w:rPr>
          <w:rFonts w:ascii="Times New Roman" w:hAnsi="Times New Roman" w:cs="Times New Roman"/>
          <w:sz w:val="24"/>
          <w:szCs w:val="24"/>
        </w:rPr>
        <w:t xml:space="preserve"> </w:t>
      </w:r>
      <w:r w:rsidR="00066CDF" w:rsidRPr="00FD0159">
        <w:rPr>
          <w:rFonts w:ascii="Times New Roman" w:hAnsi="Times New Roman" w:cs="Times New Roman"/>
          <w:sz w:val="24"/>
          <w:szCs w:val="24"/>
        </w:rPr>
        <w:t>a</w:t>
      </w:r>
      <w:r w:rsidR="008A1C92" w:rsidRPr="00FD0159">
        <w:rPr>
          <w:rFonts w:ascii="Times New Roman" w:hAnsi="Times New Roman" w:cs="Times New Roman"/>
          <w:sz w:val="24"/>
          <w:szCs w:val="24"/>
        </w:rPr>
        <w:t>dult</w:t>
      </w:r>
      <w:r w:rsidR="00066CDF" w:rsidRPr="00FD0159">
        <w:rPr>
          <w:rFonts w:ascii="Times New Roman" w:hAnsi="Times New Roman" w:cs="Times New Roman"/>
          <w:sz w:val="24"/>
          <w:szCs w:val="24"/>
        </w:rPr>
        <w:t>a</w:t>
      </w:r>
      <w:r w:rsidR="008A1C92" w:rsidRPr="00FD0159">
        <w:rPr>
          <w:rFonts w:ascii="Times New Roman" w:hAnsi="Times New Roman" w:cs="Times New Roman"/>
          <w:sz w:val="24"/>
          <w:szCs w:val="24"/>
        </w:rPr>
        <w:t>s, sino que también proporciona datos</w:t>
      </w:r>
      <w:r w:rsidR="009B7CD2" w:rsidRPr="00FD0159">
        <w:rPr>
          <w:rFonts w:ascii="Times New Roman" w:hAnsi="Times New Roman" w:cs="Times New Roman"/>
          <w:sz w:val="24"/>
          <w:szCs w:val="24"/>
        </w:rPr>
        <w:t xml:space="preserve"> </w:t>
      </w:r>
      <w:r w:rsidR="00B12FF2" w:rsidRPr="00FD0159">
        <w:rPr>
          <w:rFonts w:ascii="Times New Roman" w:hAnsi="Times New Roman" w:cs="Times New Roman"/>
          <w:sz w:val="24"/>
          <w:szCs w:val="24"/>
        </w:rPr>
        <w:t xml:space="preserve">sobre los efectos del HIIT en </w:t>
      </w:r>
      <w:r w:rsidR="009B7CD2" w:rsidRPr="00FD0159">
        <w:rPr>
          <w:rFonts w:ascii="Times New Roman" w:hAnsi="Times New Roman" w:cs="Times New Roman"/>
          <w:sz w:val="24"/>
          <w:szCs w:val="24"/>
        </w:rPr>
        <w:t>adultos</w:t>
      </w:r>
      <w:r w:rsidR="00B12FF2" w:rsidRPr="00FD0159">
        <w:rPr>
          <w:rFonts w:ascii="Times New Roman" w:hAnsi="Times New Roman" w:cs="Times New Roman"/>
          <w:sz w:val="24"/>
          <w:szCs w:val="24"/>
        </w:rPr>
        <w:t xml:space="preserve"> </w:t>
      </w:r>
      <w:r w:rsidR="009B7CD2" w:rsidRPr="00FD0159">
        <w:rPr>
          <w:rFonts w:ascii="Times New Roman" w:hAnsi="Times New Roman" w:cs="Times New Roman"/>
          <w:sz w:val="24"/>
          <w:szCs w:val="24"/>
        </w:rPr>
        <w:t xml:space="preserve">mayores </w:t>
      </w:r>
      <w:r w:rsidR="00B12FF2" w:rsidRPr="00FD0159">
        <w:rPr>
          <w:rFonts w:ascii="Times New Roman" w:hAnsi="Times New Roman" w:cs="Times New Roman"/>
          <w:sz w:val="24"/>
          <w:szCs w:val="24"/>
        </w:rPr>
        <w:t xml:space="preserve">de 65 años </w:t>
      </w:r>
      <w:r w:rsidR="009B7CD2" w:rsidRPr="00FD0159">
        <w:rPr>
          <w:rFonts w:ascii="Times New Roman" w:hAnsi="Times New Roman" w:cs="Times New Roman"/>
          <w:sz w:val="24"/>
          <w:szCs w:val="24"/>
        </w:rPr>
        <w:t>que padecen DMT2</w:t>
      </w:r>
      <w:r w:rsidR="00641066" w:rsidRPr="00FD0159">
        <w:rPr>
          <w:rFonts w:ascii="Times New Roman" w:hAnsi="Times New Roman" w:cs="Times New Roman"/>
          <w:sz w:val="24"/>
          <w:szCs w:val="24"/>
        </w:rPr>
        <w:t xml:space="preserve"> o prediabetes</w:t>
      </w:r>
      <w:r w:rsidR="009B7CD2" w:rsidRPr="00FD0159">
        <w:rPr>
          <w:rFonts w:ascii="Times New Roman" w:hAnsi="Times New Roman" w:cs="Times New Roman"/>
          <w:sz w:val="24"/>
          <w:szCs w:val="24"/>
        </w:rPr>
        <w:t>.</w:t>
      </w:r>
      <w:r w:rsidR="00B12FF2" w:rsidRPr="00FD0159">
        <w:rPr>
          <w:rFonts w:ascii="Times New Roman" w:hAnsi="Times New Roman" w:cs="Times New Roman"/>
          <w:sz w:val="24"/>
          <w:szCs w:val="24"/>
        </w:rPr>
        <w:t xml:space="preserve"> No obstante, sería </w:t>
      </w:r>
      <w:r w:rsidR="00B13728" w:rsidRPr="00FD0159">
        <w:rPr>
          <w:rFonts w:ascii="Times New Roman" w:hAnsi="Times New Roman" w:cs="Times New Roman"/>
          <w:sz w:val="24"/>
          <w:szCs w:val="24"/>
        </w:rPr>
        <w:t xml:space="preserve">recomendable que </w:t>
      </w:r>
      <w:r w:rsidR="00B12FF2" w:rsidRPr="00FD0159">
        <w:rPr>
          <w:rFonts w:ascii="Times New Roman" w:hAnsi="Times New Roman" w:cs="Times New Roman"/>
          <w:sz w:val="24"/>
          <w:szCs w:val="24"/>
        </w:rPr>
        <w:t>de</w:t>
      </w:r>
      <w:r w:rsidR="00E5235D" w:rsidRPr="00FD0159">
        <w:rPr>
          <w:rFonts w:ascii="Times New Roman" w:hAnsi="Times New Roman" w:cs="Times New Roman"/>
          <w:sz w:val="24"/>
          <w:szCs w:val="24"/>
        </w:rPr>
        <w:t xml:space="preserve"> </w:t>
      </w:r>
      <w:r w:rsidR="00B12FF2" w:rsidRPr="00FD0159">
        <w:rPr>
          <w:rFonts w:ascii="Times New Roman" w:hAnsi="Times New Roman" w:cs="Times New Roman"/>
          <w:sz w:val="24"/>
          <w:szCs w:val="24"/>
        </w:rPr>
        <w:t>cara a futuras intervenciones</w:t>
      </w:r>
      <w:r w:rsidR="00B13728" w:rsidRPr="00FD0159">
        <w:rPr>
          <w:rFonts w:ascii="Times New Roman" w:hAnsi="Times New Roman" w:cs="Times New Roman"/>
          <w:sz w:val="24"/>
          <w:szCs w:val="24"/>
        </w:rPr>
        <w:t xml:space="preserve"> </w:t>
      </w:r>
      <w:r w:rsidR="00D92FAA" w:rsidRPr="00FD0159">
        <w:rPr>
          <w:rFonts w:ascii="Times New Roman" w:hAnsi="Times New Roman" w:cs="Times New Roman"/>
          <w:sz w:val="24"/>
          <w:szCs w:val="24"/>
        </w:rPr>
        <w:t xml:space="preserve">experimentales con ejercicio físico </w:t>
      </w:r>
      <w:r w:rsidR="00B13728" w:rsidRPr="00FD0159">
        <w:rPr>
          <w:rFonts w:ascii="Times New Roman" w:hAnsi="Times New Roman" w:cs="Times New Roman"/>
          <w:sz w:val="24"/>
          <w:szCs w:val="24"/>
        </w:rPr>
        <w:t xml:space="preserve">se </w:t>
      </w:r>
      <w:r w:rsidR="009C5610" w:rsidRPr="00FD0159">
        <w:rPr>
          <w:rFonts w:ascii="Times New Roman" w:hAnsi="Times New Roman" w:cs="Times New Roman"/>
          <w:sz w:val="24"/>
          <w:szCs w:val="24"/>
        </w:rPr>
        <w:t>tenga más</w:t>
      </w:r>
      <w:r w:rsidR="002E79C4" w:rsidRPr="00FD0159">
        <w:rPr>
          <w:rFonts w:ascii="Times New Roman" w:hAnsi="Times New Roman" w:cs="Times New Roman"/>
          <w:sz w:val="24"/>
          <w:szCs w:val="24"/>
        </w:rPr>
        <w:t xml:space="preserve"> </w:t>
      </w:r>
      <w:r w:rsidR="009C5610" w:rsidRPr="00FD0159">
        <w:rPr>
          <w:rFonts w:ascii="Times New Roman" w:hAnsi="Times New Roman" w:cs="Times New Roman"/>
          <w:sz w:val="24"/>
          <w:szCs w:val="24"/>
        </w:rPr>
        <w:t>en cuenta la</w:t>
      </w:r>
      <w:r w:rsidR="00827AA7" w:rsidRPr="00FD0159">
        <w:rPr>
          <w:rFonts w:ascii="Times New Roman" w:hAnsi="Times New Roman" w:cs="Times New Roman"/>
          <w:sz w:val="24"/>
          <w:szCs w:val="24"/>
        </w:rPr>
        <w:t xml:space="preserve"> diferencia de</w:t>
      </w:r>
      <w:r w:rsidR="009C5610" w:rsidRPr="00FD0159">
        <w:rPr>
          <w:rFonts w:ascii="Times New Roman" w:hAnsi="Times New Roman" w:cs="Times New Roman"/>
          <w:sz w:val="24"/>
          <w:szCs w:val="24"/>
        </w:rPr>
        <w:t xml:space="preserve"> edad</w:t>
      </w:r>
      <w:r w:rsidR="00827AA7" w:rsidRPr="00FD0159">
        <w:rPr>
          <w:rFonts w:ascii="Times New Roman" w:hAnsi="Times New Roman" w:cs="Times New Roman"/>
          <w:sz w:val="24"/>
          <w:szCs w:val="24"/>
        </w:rPr>
        <w:t xml:space="preserve"> </w:t>
      </w:r>
      <w:r w:rsidR="009C5610" w:rsidRPr="00FD0159">
        <w:rPr>
          <w:rFonts w:ascii="Times New Roman" w:hAnsi="Times New Roman" w:cs="Times New Roman"/>
          <w:sz w:val="24"/>
          <w:szCs w:val="24"/>
        </w:rPr>
        <w:t>de los</w:t>
      </w:r>
      <w:r w:rsidR="00E5235D" w:rsidRPr="00FD0159">
        <w:rPr>
          <w:rFonts w:ascii="Times New Roman" w:hAnsi="Times New Roman" w:cs="Times New Roman"/>
          <w:sz w:val="24"/>
          <w:szCs w:val="24"/>
        </w:rPr>
        <w:t xml:space="preserve"> </w:t>
      </w:r>
      <w:r w:rsidR="009C5610" w:rsidRPr="00FD0159">
        <w:rPr>
          <w:rFonts w:ascii="Times New Roman" w:hAnsi="Times New Roman" w:cs="Times New Roman"/>
          <w:sz w:val="24"/>
          <w:szCs w:val="24"/>
        </w:rPr>
        <w:t>sujetos</w:t>
      </w:r>
      <w:r w:rsidR="00294F74" w:rsidRPr="00FD0159">
        <w:rPr>
          <w:rFonts w:ascii="Times New Roman" w:hAnsi="Times New Roman" w:cs="Times New Roman"/>
          <w:sz w:val="24"/>
          <w:szCs w:val="24"/>
        </w:rPr>
        <w:t xml:space="preserve"> de la muestra</w:t>
      </w:r>
      <w:r w:rsidR="00B13728" w:rsidRPr="00FD0159">
        <w:rPr>
          <w:rFonts w:ascii="Times New Roman" w:hAnsi="Times New Roman" w:cs="Times New Roman"/>
          <w:sz w:val="24"/>
          <w:szCs w:val="24"/>
        </w:rPr>
        <w:t xml:space="preserve">, ya que los resultados pueden ser muy diferentes en una misma muestra de </w:t>
      </w:r>
      <w:r w:rsidR="00827AA7" w:rsidRPr="00FD0159">
        <w:rPr>
          <w:rFonts w:ascii="Times New Roman" w:hAnsi="Times New Roman" w:cs="Times New Roman"/>
          <w:sz w:val="24"/>
          <w:szCs w:val="24"/>
        </w:rPr>
        <w:t>individuos</w:t>
      </w:r>
      <w:r w:rsidR="00B13728" w:rsidRPr="00FD0159">
        <w:rPr>
          <w:rFonts w:ascii="Times New Roman" w:hAnsi="Times New Roman" w:cs="Times New Roman"/>
          <w:sz w:val="24"/>
          <w:szCs w:val="24"/>
        </w:rPr>
        <w:t>,</w:t>
      </w:r>
      <w:r w:rsidR="002E79C4" w:rsidRPr="00FD0159">
        <w:rPr>
          <w:rFonts w:ascii="Times New Roman" w:hAnsi="Times New Roman" w:cs="Times New Roman"/>
          <w:sz w:val="24"/>
          <w:szCs w:val="24"/>
        </w:rPr>
        <w:t xml:space="preserve"> sobre todo si </w:t>
      </w:r>
      <w:r w:rsidR="00B13728" w:rsidRPr="00FD0159">
        <w:rPr>
          <w:rFonts w:ascii="Times New Roman" w:hAnsi="Times New Roman" w:cs="Times New Roman"/>
          <w:sz w:val="24"/>
          <w:szCs w:val="24"/>
        </w:rPr>
        <w:t>algunos están en</w:t>
      </w:r>
      <w:r w:rsidR="00827AA7" w:rsidRPr="00FD0159">
        <w:rPr>
          <w:rFonts w:ascii="Times New Roman" w:hAnsi="Times New Roman" w:cs="Times New Roman"/>
          <w:sz w:val="24"/>
          <w:szCs w:val="24"/>
        </w:rPr>
        <w:t xml:space="preserve"> </w:t>
      </w:r>
      <w:r w:rsidR="00B13728" w:rsidRPr="00FD0159">
        <w:rPr>
          <w:rFonts w:ascii="Times New Roman" w:hAnsi="Times New Roman" w:cs="Times New Roman"/>
          <w:sz w:val="24"/>
          <w:szCs w:val="24"/>
        </w:rPr>
        <w:t xml:space="preserve">edad adulta </w:t>
      </w:r>
      <w:r w:rsidR="00827AA7" w:rsidRPr="00FD0159">
        <w:rPr>
          <w:rFonts w:ascii="Times New Roman" w:hAnsi="Times New Roman" w:cs="Times New Roman"/>
          <w:sz w:val="24"/>
          <w:szCs w:val="24"/>
        </w:rPr>
        <w:t xml:space="preserve">(18-64 años) </w:t>
      </w:r>
      <w:r w:rsidR="00B13728" w:rsidRPr="00FD0159">
        <w:rPr>
          <w:rFonts w:ascii="Times New Roman" w:hAnsi="Times New Roman" w:cs="Times New Roman"/>
          <w:sz w:val="24"/>
          <w:szCs w:val="24"/>
        </w:rPr>
        <w:t>y otros en edad anciana</w:t>
      </w:r>
      <w:r w:rsidR="00827AA7" w:rsidRPr="00FD0159">
        <w:rPr>
          <w:rFonts w:ascii="Times New Roman" w:hAnsi="Times New Roman" w:cs="Times New Roman"/>
          <w:sz w:val="24"/>
          <w:szCs w:val="24"/>
        </w:rPr>
        <w:t xml:space="preserve"> (más de 64 años)</w:t>
      </w:r>
      <w:r w:rsidR="00B13728" w:rsidRPr="00FD0159">
        <w:rPr>
          <w:rFonts w:ascii="Times New Roman" w:hAnsi="Times New Roman" w:cs="Times New Roman"/>
          <w:sz w:val="24"/>
          <w:szCs w:val="24"/>
        </w:rPr>
        <w:t>.</w:t>
      </w:r>
      <w:r w:rsidRPr="00FD0159">
        <w:rPr>
          <w:rFonts w:ascii="Times New Roman" w:hAnsi="Times New Roman" w:cs="Times New Roman"/>
          <w:sz w:val="24"/>
          <w:szCs w:val="24"/>
        </w:rPr>
        <w:t xml:space="preserve"> Asimismo, también sería interesante investigar los efectos del HIIT en</w:t>
      </w:r>
      <w:r w:rsidR="003233A4" w:rsidRPr="00FD0159">
        <w:rPr>
          <w:rFonts w:ascii="Times New Roman" w:hAnsi="Times New Roman" w:cs="Times New Roman"/>
          <w:sz w:val="24"/>
          <w:szCs w:val="24"/>
        </w:rPr>
        <w:t xml:space="preserve"> </w:t>
      </w:r>
      <w:r w:rsidR="00E63EAE" w:rsidRPr="00FD0159">
        <w:rPr>
          <w:rFonts w:ascii="Times New Roman" w:hAnsi="Times New Roman" w:cs="Times New Roman"/>
          <w:sz w:val="24"/>
          <w:szCs w:val="24"/>
        </w:rPr>
        <w:t>sujetos</w:t>
      </w:r>
      <w:r w:rsidRPr="00FD0159">
        <w:rPr>
          <w:rFonts w:ascii="Times New Roman" w:hAnsi="Times New Roman" w:cs="Times New Roman"/>
          <w:sz w:val="24"/>
          <w:szCs w:val="24"/>
        </w:rPr>
        <w:t xml:space="preserve"> </w:t>
      </w:r>
      <w:r w:rsidR="00E63EAE" w:rsidRPr="00FD0159">
        <w:rPr>
          <w:rFonts w:ascii="Times New Roman" w:hAnsi="Times New Roman" w:cs="Times New Roman"/>
          <w:sz w:val="24"/>
          <w:szCs w:val="24"/>
        </w:rPr>
        <w:t xml:space="preserve">menores de </w:t>
      </w:r>
      <w:r w:rsidRPr="00FD0159">
        <w:rPr>
          <w:rFonts w:ascii="Times New Roman" w:hAnsi="Times New Roman" w:cs="Times New Roman"/>
          <w:sz w:val="24"/>
          <w:szCs w:val="24"/>
        </w:rPr>
        <w:t>18 años</w:t>
      </w:r>
      <w:r w:rsidR="00E63EAE" w:rsidRPr="00FD0159">
        <w:rPr>
          <w:rFonts w:ascii="Times New Roman" w:hAnsi="Times New Roman" w:cs="Times New Roman"/>
          <w:sz w:val="24"/>
          <w:szCs w:val="24"/>
        </w:rPr>
        <w:t xml:space="preserve"> que padecen DMT2 o prediabetes</w:t>
      </w:r>
      <w:r w:rsidR="00722256" w:rsidRPr="00FD0159">
        <w:rPr>
          <w:rFonts w:ascii="Times New Roman" w:hAnsi="Times New Roman" w:cs="Times New Roman"/>
          <w:sz w:val="24"/>
          <w:szCs w:val="24"/>
        </w:rPr>
        <w:t xml:space="preserve">, ya que cada vez existen más casos debido al aumento de la prevalencia de obesidad en niños y adolescentes en las últimas décadas </w:t>
      </w:r>
      <w:r w:rsidR="00812446"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86/1475-2891-4-24","ISBN":"1475-2891 (Electronic)\\r1475-2891 (Linking)","ISSN":"14752891","PMID":"16138930","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 Almost all researchers agree that prevention could be the key strategy for controlling the current epidemic of obesity. Prevention may include primary prevention of overweight or obesity, secondary prevention or prevention of weight regains following weight loss, and avoidance of more weight increase in obese persons unable to lose weight. Until now, most approaches have focused on changing the behaviour of individuals in diet and exercise. It seems, however, that these strategies have had little impact on the growing increase of the obesity epidemic. While about 50% of the adults are overweight and obese in many countries, it is difficult to reduce excessive weight once it becomes established. Children should therefore be considered the priority population for intervention strategies. Prevention may be achieved through a variety of interventions targeting built environment, physical activity, and diet. Some of these potential strategies for intervention in children can be implemented by targeting preschool institutions, schools or after-school care services as natural setting for influencing the diet and physical activity. All in all, there is an urgent need to initiate prevention and treatment of obesity in children.","author":[{"dropping-particle":"","family":"Dehghan","given":"Mahshid","non-dropping-particle":"","parse-names":false,"suffix":""},{"dropping-particle":"","family":"Akhtar-Danesh","given":"Noori","non-dropping-particle":"","parse-names":false,"suffix":""},{"dropping-particle":"","family":"Merchant","given":"Anwar T.","non-dropping-particle":"","parse-names":false,"suffix":""}],"container-title":"Nutrition Journal","id":"ITEM-1","issued":{"date-parts":[["2005"]]},"title":"Childhood obesity, prevalence and prevention","type":"article"},"uris":["http://www.mendeley.com/documents/?uuid=709a16ee-c902-4af0-98f1-9d6b596f02d4"]},{"id":"ITEM-2","itemData":{"DOI":"10.1001/jama.2014.732","ISBN":"1538-3598 (Electronic)\\r0098-7484 (Linking)","ISSN":"00987484","PMID":"24570244","abstract":"Importance \\nMore than one-third of adults and 17% of youth in the United States are obese, although the prevalence remained stable between 2003-2004 and 2009-2010.Objective\\nTo provide the most recent national estimates of childhood obesity, analyze trends in childhood obesity between 2003 and 2012, and provide detailed obesity trend analyses among adults.Design, Setting, and Participants\\nWeight and height or recumbent length were measured in 9120 participants in the 2011-2012 nationally representative National Health and Nutrition Examination Survey.Main Outcomes and Measures\\n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Results\\n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Conclusions and Relevance\\nOverall, there have been no significant changes in obesity prevalence in youth or adults between 2003-2004 and 2011-2012. Obesity prevalence remains high and thus it is important to continue surveillance.","author":[{"dropping-particle":"","family":"Ogden","given":"Cynthia L.","non-dropping-particle":"","parse-names":false,"suffix":""},{"dropping-particle":"","family":"Carroll","given":"Margaret D.","non-dropping-particle":"","parse-names":false,"suffix":""},{"dropping-particle":"","family":"Kit","given":"Brian K.","non-dropping-particle":"","parse-names":false,"suffix":""},{"dropping-particle":"","family":"Flegal","given":"Katherine M.","non-dropping-particle":"","parse-names":false,"suffix":""}],"container-title":"JAMA - Journal of the American Medical Association","id":"ITEM-2","issued":{"date-parts":[["2014"]]},"title":"Prevalence of childhood and adult obesity in the United States, 2011-2012","type":"article-journal"},"uris":["http://www.mendeley.com/documents/?uuid=cac185f4-291a-4ed7-b233-8d4116d273c3"]}],"mendeley":{"formattedCitation":"(Dehghan, Akhtar-Danesh, &amp; Merchant, 2005; Ogden, Carroll, Kit, &amp; Flegal, 2014)","plainTextFormattedCitation":"(Dehghan, Akhtar-Danesh, &amp; Merchant, 2005; Ogden, Carroll, Kit, &amp; Flegal, 2014)","previouslyFormattedCitation":"(27,28)"},"properties":{"noteIndex":0},"schema":"https://github.com/citation-style-language/schema/raw/master/csl-citation.json"}</w:instrText>
      </w:r>
      <w:r w:rsidR="00812446"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Dehghan, Akhtar-Danesh, &amp; Merchant, 2005; Ogden, Carroll, Kit, &amp; Flegal, 2014)</w:t>
      </w:r>
      <w:r w:rsidR="00812446" w:rsidRPr="00FD0159">
        <w:rPr>
          <w:rFonts w:ascii="Times New Roman" w:hAnsi="Times New Roman" w:cs="Times New Roman"/>
          <w:sz w:val="24"/>
          <w:szCs w:val="24"/>
        </w:rPr>
        <w:fldChar w:fldCharType="end"/>
      </w:r>
      <w:r w:rsidR="00D92FAA" w:rsidRPr="00FD0159">
        <w:rPr>
          <w:rFonts w:ascii="Times New Roman" w:hAnsi="Times New Roman" w:cs="Times New Roman"/>
          <w:sz w:val="24"/>
          <w:szCs w:val="24"/>
        </w:rPr>
        <w:t>.</w:t>
      </w:r>
    </w:p>
    <w:p w14:paraId="70EC05D3" w14:textId="31A2CD77" w:rsidR="00481EAD" w:rsidRPr="00FD0159" w:rsidRDefault="00D92FAA"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Además</w:t>
      </w:r>
      <w:r w:rsidR="00131F52" w:rsidRPr="00FD0159">
        <w:rPr>
          <w:rFonts w:ascii="Times New Roman" w:hAnsi="Times New Roman" w:cs="Times New Roman"/>
          <w:sz w:val="24"/>
          <w:szCs w:val="24"/>
        </w:rPr>
        <w:t xml:space="preserve"> de la edad de los sujetos,</w:t>
      </w:r>
      <w:r w:rsidRPr="00FD0159">
        <w:rPr>
          <w:rFonts w:ascii="Times New Roman" w:hAnsi="Times New Roman" w:cs="Times New Roman"/>
          <w:sz w:val="24"/>
          <w:szCs w:val="24"/>
        </w:rPr>
        <w:t xml:space="preserve"> sería también </w:t>
      </w:r>
      <w:r w:rsidR="00DA5695" w:rsidRPr="00FD0159">
        <w:rPr>
          <w:rFonts w:ascii="Times New Roman" w:hAnsi="Times New Roman" w:cs="Times New Roman"/>
          <w:sz w:val="24"/>
          <w:szCs w:val="24"/>
        </w:rPr>
        <w:t>aconsejable</w:t>
      </w:r>
      <w:r w:rsidRPr="00FD0159">
        <w:rPr>
          <w:rFonts w:ascii="Times New Roman" w:hAnsi="Times New Roman" w:cs="Times New Roman"/>
          <w:sz w:val="24"/>
          <w:szCs w:val="24"/>
        </w:rPr>
        <w:t xml:space="preserve"> plantear futuros proyectos de investigación </w:t>
      </w:r>
      <w:r w:rsidR="00D975EE" w:rsidRPr="00FD0159">
        <w:rPr>
          <w:rFonts w:ascii="Times New Roman" w:hAnsi="Times New Roman" w:cs="Times New Roman"/>
          <w:sz w:val="24"/>
          <w:szCs w:val="24"/>
        </w:rPr>
        <w:t xml:space="preserve">relacionados con el HIIT </w:t>
      </w:r>
      <w:r w:rsidRPr="00FD0159">
        <w:rPr>
          <w:rFonts w:ascii="Times New Roman" w:hAnsi="Times New Roman" w:cs="Times New Roman"/>
          <w:sz w:val="24"/>
          <w:szCs w:val="24"/>
        </w:rPr>
        <w:t xml:space="preserve">en los que se tengan en cuenta las diferencias en cuanto al </w:t>
      </w:r>
      <w:r w:rsidR="00DA5695" w:rsidRPr="00FD0159">
        <w:rPr>
          <w:rFonts w:ascii="Times New Roman" w:hAnsi="Times New Roman" w:cs="Times New Roman"/>
          <w:sz w:val="24"/>
          <w:szCs w:val="24"/>
        </w:rPr>
        <w:t xml:space="preserve">Índice de </w:t>
      </w:r>
      <w:r w:rsidRPr="00FD0159">
        <w:rPr>
          <w:rFonts w:ascii="Times New Roman" w:hAnsi="Times New Roman" w:cs="Times New Roman"/>
          <w:sz w:val="24"/>
          <w:szCs w:val="24"/>
        </w:rPr>
        <w:t>M</w:t>
      </w:r>
      <w:r w:rsidR="00DA5695" w:rsidRPr="00FD0159">
        <w:rPr>
          <w:rFonts w:ascii="Times New Roman" w:hAnsi="Times New Roman" w:cs="Times New Roman"/>
          <w:sz w:val="24"/>
          <w:szCs w:val="24"/>
        </w:rPr>
        <w:t xml:space="preserve">asa </w:t>
      </w:r>
      <w:r w:rsidRPr="00FD0159">
        <w:rPr>
          <w:rFonts w:ascii="Times New Roman" w:hAnsi="Times New Roman" w:cs="Times New Roman"/>
          <w:sz w:val="24"/>
          <w:szCs w:val="24"/>
        </w:rPr>
        <w:t>C</w:t>
      </w:r>
      <w:r w:rsidR="00DA5695" w:rsidRPr="00FD0159">
        <w:rPr>
          <w:rFonts w:ascii="Times New Roman" w:hAnsi="Times New Roman" w:cs="Times New Roman"/>
          <w:sz w:val="24"/>
          <w:szCs w:val="24"/>
        </w:rPr>
        <w:t>orporal (IMC)</w:t>
      </w:r>
      <w:r w:rsidRPr="00FD0159">
        <w:rPr>
          <w:rFonts w:ascii="Times New Roman" w:hAnsi="Times New Roman" w:cs="Times New Roman"/>
          <w:sz w:val="24"/>
          <w:szCs w:val="24"/>
        </w:rPr>
        <w:t xml:space="preserve"> y el nivel de actividad física</w:t>
      </w:r>
      <w:r w:rsidR="00F065D6" w:rsidRPr="00FD0159">
        <w:rPr>
          <w:rFonts w:ascii="Times New Roman" w:hAnsi="Times New Roman" w:cs="Times New Roman"/>
          <w:sz w:val="24"/>
          <w:szCs w:val="24"/>
        </w:rPr>
        <w:t xml:space="preserve"> </w:t>
      </w:r>
      <w:r w:rsidRPr="00FD0159">
        <w:rPr>
          <w:rFonts w:ascii="Times New Roman" w:hAnsi="Times New Roman" w:cs="Times New Roman"/>
          <w:sz w:val="24"/>
          <w:szCs w:val="24"/>
        </w:rPr>
        <w:t>de los sujetos</w:t>
      </w:r>
      <w:r w:rsidR="00DA5695" w:rsidRPr="00FD0159">
        <w:rPr>
          <w:rFonts w:ascii="Times New Roman" w:hAnsi="Times New Roman" w:cs="Times New Roman"/>
          <w:sz w:val="24"/>
          <w:szCs w:val="24"/>
        </w:rPr>
        <w:t xml:space="preserve"> con DMT2,</w:t>
      </w:r>
      <w:r w:rsidR="00D975EE" w:rsidRPr="00FD0159">
        <w:rPr>
          <w:rFonts w:ascii="Times New Roman" w:hAnsi="Times New Roman" w:cs="Times New Roman"/>
          <w:sz w:val="24"/>
          <w:szCs w:val="24"/>
        </w:rPr>
        <w:t xml:space="preserve"> </w:t>
      </w:r>
      <w:r w:rsidR="00DA5695" w:rsidRPr="00FD0159">
        <w:rPr>
          <w:rFonts w:ascii="Times New Roman" w:hAnsi="Times New Roman" w:cs="Times New Roman"/>
          <w:sz w:val="24"/>
          <w:szCs w:val="24"/>
        </w:rPr>
        <w:t xml:space="preserve">ya que los efectos del HIIT sobre </w:t>
      </w:r>
      <w:r w:rsidR="00D975EE" w:rsidRPr="00FD0159">
        <w:rPr>
          <w:rFonts w:ascii="Times New Roman" w:hAnsi="Times New Roman" w:cs="Times New Roman"/>
          <w:sz w:val="24"/>
          <w:szCs w:val="24"/>
        </w:rPr>
        <w:t>la</w:t>
      </w:r>
      <w:r w:rsidR="00DA5695" w:rsidRPr="00FD0159">
        <w:rPr>
          <w:rFonts w:ascii="Times New Roman" w:hAnsi="Times New Roman" w:cs="Times New Roman"/>
          <w:sz w:val="24"/>
          <w:szCs w:val="24"/>
        </w:rPr>
        <w:t xml:space="preserve"> salud </w:t>
      </w:r>
      <w:r w:rsidR="00D975EE" w:rsidRPr="00FD0159">
        <w:rPr>
          <w:rFonts w:ascii="Times New Roman" w:hAnsi="Times New Roman" w:cs="Times New Roman"/>
          <w:sz w:val="24"/>
          <w:szCs w:val="24"/>
        </w:rPr>
        <w:t xml:space="preserve">de estas personas </w:t>
      </w:r>
      <w:r w:rsidR="00DA5695" w:rsidRPr="00FD0159">
        <w:rPr>
          <w:rFonts w:ascii="Times New Roman" w:hAnsi="Times New Roman" w:cs="Times New Roman"/>
          <w:sz w:val="24"/>
          <w:szCs w:val="24"/>
        </w:rPr>
        <w:t xml:space="preserve">podrían variar en función de dichas características </w:t>
      </w:r>
      <w:r w:rsidR="00D975EE" w:rsidRPr="00FD0159">
        <w:rPr>
          <w:rFonts w:ascii="Times New Roman" w:hAnsi="Times New Roman" w:cs="Times New Roman"/>
          <w:sz w:val="24"/>
          <w:szCs w:val="24"/>
        </w:rPr>
        <w:t>individuales</w:t>
      </w:r>
      <w:r w:rsidRPr="00FD0159">
        <w:rPr>
          <w:rFonts w:ascii="Times New Roman" w:hAnsi="Times New Roman" w:cs="Times New Roman"/>
          <w:sz w:val="24"/>
          <w:szCs w:val="24"/>
        </w:rPr>
        <w:t>.</w:t>
      </w:r>
      <w:r w:rsidR="00131F52" w:rsidRPr="00FD0159">
        <w:rPr>
          <w:rFonts w:ascii="Times New Roman" w:hAnsi="Times New Roman" w:cs="Times New Roman"/>
          <w:sz w:val="24"/>
          <w:szCs w:val="24"/>
        </w:rPr>
        <w:t xml:space="preserve"> </w:t>
      </w:r>
      <w:r w:rsidR="00F065D6" w:rsidRPr="00FD0159">
        <w:rPr>
          <w:rFonts w:ascii="Times New Roman" w:hAnsi="Times New Roman" w:cs="Times New Roman"/>
          <w:sz w:val="24"/>
          <w:szCs w:val="24"/>
        </w:rPr>
        <w:t>En concreto</w:t>
      </w:r>
      <w:r w:rsidR="00131F52" w:rsidRPr="00FD0159">
        <w:rPr>
          <w:rFonts w:ascii="Times New Roman" w:hAnsi="Times New Roman" w:cs="Times New Roman"/>
          <w:sz w:val="24"/>
          <w:szCs w:val="24"/>
        </w:rPr>
        <w:t>,</w:t>
      </w:r>
      <w:r w:rsidR="00F065D6"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los</w:t>
      </w:r>
      <w:r w:rsidR="00F065D6" w:rsidRPr="00FD0159">
        <w:rPr>
          <w:rFonts w:ascii="Times New Roman" w:hAnsi="Times New Roman" w:cs="Times New Roman"/>
          <w:sz w:val="24"/>
          <w:szCs w:val="24"/>
        </w:rPr>
        <w:t xml:space="preserve"> estudio</w:t>
      </w:r>
      <w:r w:rsidR="00131F52" w:rsidRPr="00FD0159">
        <w:rPr>
          <w:rFonts w:ascii="Times New Roman" w:hAnsi="Times New Roman" w:cs="Times New Roman"/>
          <w:sz w:val="24"/>
          <w:szCs w:val="24"/>
        </w:rPr>
        <w:t xml:space="preserve">s </w:t>
      </w:r>
      <w:r w:rsidR="00F065D6" w:rsidRPr="00FD0159">
        <w:rPr>
          <w:rFonts w:ascii="Times New Roman" w:hAnsi="Times New Roman" w:cs="Times New Roman"/>
          <w:sz w:val="24"/>
          <w:szCs w:val="24"/>
        </w:rPr>
        <w:t>de esta revisión narrativa</w:t>
      </w:r>
      <w:r w:rsidR="00131F52" w:rsidRPr="00FD0159">
        <w:rPr>
          <w:rFonts w:ascii="Times New Roman" w:hAnsi="Times New Roman" w:cs="Times New Roman"/>
          <w:sz w:val="24"/>
          <w:szCs w:val="24"/>
        </w:rPr>
        <w:t xml:space="preserve"> </w:t>
      </w:r>
      <w:r w:rsidR="00F065D6" w:rsidRPr="00FD0159">
        <w:rPr>
          <w:rFonts w:ascii="Times New Roman" w:hAnsi="Times New Roman" w:cs="Times New Roman"/>
          <w:sz w:val="24"/>
          <w:szCs w:val="24"/>
        </w:rPr>
        <w:t xml:space="preserve">incluyen a sujetos </w:t>
      </w:r>
      <w:r w:rsidR="003C744F" w:rsidRPr="00FD0159">
        <w:rPr>
          <w:rFonts w:ascii="Times New Roman" w:hAnsi="Times New Roman" w:cs="Times New Roman"/>
          <w:sz w:val="24"/>
          <w:szCs w:val="24"/>
        </w:rPr>
        <w:t>sedentarios</w:t>
      </w:r>
      <w:r w:rsidR="00F20DF4"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y</w:t>
      </w:r>
      <w:r w:rsidR="00F20DF4"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con</w:t>
      </w:r>
      <w:r w:rsidR="00F20DF4"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sobrepeso/obesidad</w:t>
      </w:r>
      <w:r w:rsidR="00B808CA" w:rsidRPr="00FD0159">
        <w:rPr>
          <w:rFonts w:ascii="Times New Roman" w:hAnsi="Times New Roman" w:cs="Times New Roman"/>
          <w:sz w:val="24"/>
          <w:szCs w:val="24"/>
        </w:rPr>
        <w:t>; s</w:t>
      </w:r>
      <w:r w:rsidR="00481EAD" w:rsidRPr="00FD0159">
        <w:rPr>
          <w:rFonts w:ascii="Times New Roman" w:hAnsi="Times New Roman" w:cs="Times New Roman"/>
          <w:sz w:val="24"/>
          <w:szCs w:val="24"/>
        </w:rPr>
        <w:t xml:space="preserve">ólo hay </w:t>
      </w:r>
      <w:r w:rsidR="000242E1" w:rsidRPr="00FD0159">
        <w:rPr>
          <w:rFonts w:ascii="Times New Roman" w:hAnsi="Times New Roman" w:cs="Times New Roman"/>
          <w:sz w:val="24"/>
          <w:szCs w:val="24"/>
        </w:rPr>
        <w:t>1</w:t>
      </w:r>
      <w:r w:rsidR="00481EAD" w:rsidRPr="00FD0159">
        <w:rPr>
          <w:rFonts w:ascii="Times New Roman" w:hAnsi="Times New Roman" w:cs="Times New Roman"/>
          <w:sz w:val="24"/>
          <w:szCs w:val="24"/>
        </w:rPr>
        <w:t xml:space="preserve"> estudio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016/j.ajog.2016.12.017","ISBN":"0002-9378,10976868","ISSN":"10976868","PMID":"28024987","abstract":"Background Menopause is associated with increased risk of cardiovascular disease and the causal factors have been proposed to be the loss of estrogen and the subsequent alterations of the hormonal milieu. However, which factors contribute to the deterioration of cardiometabolic health in postmenopausal women is debated as the menopausal transition is also associated with increased age and fat mass. Furthermore, indications of reduced cardiometabolic adaptations to exercise in postmenopausal women add to the adverse health profile. Objective We sought to evaluate risk factors for type 2 diabetes and cardiovascular disease in late premenopausal and early postmenopausal women, matched by age and body composition, and investigate the effect of high-intensity training. Study Design A 3-month high-intensity aerobic training intervention, involving healthy, nonobese, late premenopausal (n = 40) and early postmenopausal (n = 39) women was conducted and anthropometrics, body composition, blood pressure, lipid profile, glucose tolerance, and maximal oxygen consumption were determined at baseline and after the intervention. Results At baseline, the groups matched in anthropometrics and body composition, and only differed by 4.2 years in age (mean [95% confidence limits] 49.2 [48.5-49.9] vs 53.4 [52.4-54.4] years). Time since last menstrual period for the postmenopausal women was (mean [95% confidence limits] 3.1 [2.6-3.7] years). Hormonal levels (estrogen, follicle stimulation hormone, luteinizing hormone) confirmed menopausal status. At baseline the postmenopausal women had higher total cholesterol (P &lt;.001), low-density lipoprotein-cholesterol (P &lt;.05), and high-density lipoprotein-cholesterol (P &lt;.001) than the premenopausal women. The training intervention reduced body weight (P &lt;.01), waist circumference (P &lt;.01), and improved body composition by increasing lean body mass (P &lt;.001) and decreasing fat mass (P &lt;.001) similarly in both groups. Moreover, training resulted in lower diastolic blood pressure (P &lt;.05), resting heart rate (P &lt;.001), total cholesterol (P &lt;.01), low-density lipoprotein-cholesterol (P &lt;.01), total cholesterol/high-density lipoprotein-cholesterol index (P &lt;.01), and improved plasma insulin concentration during the oral glucose tolerance test (P &lt;.05) in both groups. Conclusion Cardiovascular risk factors are similar in late premenopausal and early postmenopausal women, matched by age and body composition, with the exception that postmenop…","author":[{"dropping-particle":"","family":"Mandrup","given":"Camilla M.","non-dropping-particle":"","parse-names":false,"suffix":""},{"dropping-particle":"","family":"Egelund","given":"Jon","non-dropping-particle":"","parse-names":false,"suffix":""},{"dropping-particle":"","family":"Nyberg","given":"Michael","non-dropping-particle":"","parse-names":false,"suffix":""},{"dropping-particle":"","family":"Lundberg Slingsby","given":"Martina H.","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1","issued":{"date-parts":[["2017"]]},"title":"Effects of high-intensity training on cardiovascular risk factors in premenopausal and postmenopausal women","type":"article-journal"},"uris":["http://www.mendeley.com/documents/?uuid=f7b61597-60e9-4562-a241-d2a8d2e577eb"]}],"mendeley":{"formattedCitation":"(Mandrup et al., 2017)","plainTextFormattedCitation":"(Mandrup et al., 2017)","previouslyFormattedCitation":"(13)"},"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Mandrup et al., 2017)</w:t>
      </w:r>
      <w:r w:rsidR="00D954EF" w:rsidRPr="00FD0159">
        <w:rPr>
          <w:rFonts w:ascii="Times New Roman" w:hAnsi="Times New Roman" w:cs="Times New Roman"/>
          <w:sz w:val="24"/>
          <w:szCs w:val="24"/>
        </w:rPr>
        <w:fldChar w:fldCharType="end"/>
      </w:r>
      <w:r w:rsidR="00481EAD" w:rsidRPr="00FD0159">
        <w:rPr>
          <w:rFonts w:ascii="Times New Roman" w:hAnsi="Times New Roman" w:cs="Times New Roman"/>
          <w:sz w:val="24"/>
          <w:szCs w:val="24"/>
        </w:rPr>
        <w:t xml:space="preserve"> </w:t>
      </w:r>
      <w:r w:rsidR="00F20DF4" w:rsidRPr="00FD0159">
        <w:rPr>
          <w:rFonts w:ascii="Times New Roman" w:hAnsi="Times New Roman" w:cs="Times New Roman"/>
          <w:sz w:val="24"/>
          <w:szCs w:val="24"/>
        </w:rPr>
        <w:t>en el que los sujetos tienen un IMC clasificado como normopeso</w:t>
      </w:r>
      <w:r w:rsidR="00481EAD" w:rsidRPr="00FD0159">
        <w:rPr>
          <w:rFonts w:ascii="Times New Roman" w:hAnsi="Times New Roman" w:cs="Times New Roman"/>
          <w:sz w:val="24"/>
          <w:szCs w:val="24"/>
        </w:rPr>
        <w:t>.</w:t>
      </w:r>
      <w:r w:rsidR="00B808CA" w:rsidRPr="00FD0159">
        <w:rPr>
          <w:rFonts w:ascii="Times New Roman" w:hAnsi="Times New Roman" w:cs="Times New Roman"/>
          <w:sz w:val="24"/>
          <w:szCs w:val="24"/>
        </w:rPr>
        <w:t xml:space="preserve"> </w:t>
      </w:r>
      <w:r w:rsidR="00D37FE7" w:rsidRPr="00FD0159">
        <w:rPr>
          <w:rFonts w:ascii="Times New Roman" w:hAnsi="Times New Roman" w:cs="Times New Roman"/>
          <w:sz w:val="24"/>
          <w:szCs w:val="24"/>
        </w:rPr>
        <w:t>Además</w:t>
      </w:r>
      <w:r w:rsidR="00481EAD" w:rsidRPr="00FD0159">
        <w:rPr>
          <w:rFonts w:ascii="Times New Roman" w:hAnsi="Times New Roman" w:cs="Times New Roman"/>
          <w:sz w:val="24"/>
          <w:szCs w:val="24"/>
        </w:rPr>
        <w:t>, hay un</w:t>
      </w:r>
      <w:r w:rsidR="00D37FE7" w:rsidRPr="00FD0159">
        <w:rPr>
          <w:rFonts w:ascii="Times New Roman" w:hAnsi="Times New Roman" w:cs="Times New Roman"/>
          <w:sz w:val="24"/>
          <w:szCs w:val="24"/>
        </w:rPr>
        <w:t xml:space="preserve"> estudio</w:t>
      </w:r>
      <w:r w:rsidR="00481EAD" w:rsidRPr="00FD0159">
        <w:rPr>
          <w:rFonts w:ascii="Times New Roman" w:hAnsi="Times New Roman" w:cs="Times New Roman"/>
          <w:sz w:val="24"/>
          <w:szCs w:val="24"/>
        </w:rPr>
        <w:t xml:space="preserve"> </w:t>
      </w:r>
      <w:r w:rsidR="00D954EF"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52/ajpheart.00398.2016","ISBN":"0921-2728","ISSN":"0363-6135","PMID":"27638878","abstract":"We present the first continuous paleolimnological reconstruction from the North Island of New Zealand (37A degrees S) that spans the last 48.2 cal kyr. A tephra- and radiocarbon-based chronology was developed to infer the timing of marked paleolimnological changes in Lake Pupuke, Auckland, New Zealand, identified using sedimentology, magnetic susceptibility, grain size and geochemistry (carbon, nitrogen and sulphur concentrations and fluxes, carbon and nitrogen stable isotopes). Variable erosional influx, biomass and benthic REDOX conditions are linked to changing effective precipitation and seasonality within three inferred broad intervals of climatic change: (1) the Last Glacial Coldest Phase (LGCP) of reduced effective precipitation and cooler temperatures, from 28.8 to 18.0 cal kyr BP, (2) the Last Glacial Interglacial Transition (LGIT) of increasing effective precipitation and warmer conditions, from 18.0 to 10.2 cal kyr BP, and (3) a Holocene interval of high effective precipitation, beginning with a warm period of limited seasonality from 10.2 cal kyr BP and followed by increasing seasonality from 7.6 cal kyr BP. The LGCP and LGIT also contain millennial-scale climate events, including the coldest inferred glacial conditions during the LGCP from 27.8 to 26.0 and 22.0-19.0 cal kyr BP, and a climate reversal in the LGIT associated with lower lake level, from 14.5 to 13.8 cal kyr BP, coeval with the Antarctic Cold Reversal. The onset of seasonal thermal stratification occurred at 5.7 cal kyr BP and was linked to natural eutrophication of Lake Pupuke, which produced enhanced organic sedimentation.","author":[{"dropping-particle":"","family":"Francois","given":"Monique E.","non-dropping-particle":"","parse-names":false,"suffix":""},{"dropping-particle":"","family":"Durrer","given":"Cody","non-dropping-particle":"","parse-names":false,"suffix":""},{"dropping-particle":"","family":"Pistawka","given":"Kevin J.","non-dropping-particle":"","parse-names":false,"suffix":""},{"dropping-particle":"","family":"Halperin","given":"Frank A.","non-dropping-particle":"","parse-names":false,"suffix":""},{"dropping-particle":"","family":"Little","given":"Jonathan P.","non-dropping-particle":"","parse-names":false,"suffix":""}],"container-title":"American Journal of Physiology - Heart and Circulatory Physiology","id":"ITEM-1","issued":{"date-parts":[["2016"]]},"title":"Resistance-based interval exercise acutely improves endothelial function in type 2 diabetes","type":"article-journal"},"uris":["http://www.mendeley.com/documents/?uuid=c79a1fe0-551f-42fa-9d07-770b744ed50a"]}],"mendeley":{"formattedCitation":"(Francois et al., 2016)","plainTextFormattedCitation":"(Francois et al., 2016)","previouslyFormattedCitation":"(14)"},"properties":{"noteIndex":0},"schema":"https://github.com/citation-style-language/schema/raw/master/csl-citation.json"}</w:instrText>
      </w:r>
      <w:r w:rsidR="00D954EF"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Francois et al., 2016)</w:t>
      </w:r>
      <w:r w:rsidR="00D954EF" w:rsidRPr="00FD0159">
        <w:rPr>
          <w:rFonts w:ascii="Times New Roman" w:hAnsi="Times New Roman" w:cs="Times New Roman"/>
          <w:sz w:val="24"/>
          <w:szCs w:val="24"/>
        </w:rPr>
        <w:fldChar w:fldCharType="end"/>
      </w:r>
      <w:r w:rsidR="00481EAD" w:rsidRPr="00FD0159">
        <w:rPr>
          <w:rFonts w:ascii="Times New Roman" w:hAnsi="Times New Roman" w:cs="Times New Roman"/>
          <w:sz w:val="24"/>
          <w:szCs w:val="24"/>
        </w:rPr>
        <w:t xml:space="preserve"> que</w:t>
      </w:r>
      <w:r w:rsidR="00B808CA" w:rsidRPr="00FD0159">
        <w:rPr>
          <w:rFonts w:ascii="Times New Roman" w:hAnsi="Times New Roman" w:cs="Times New Roman"/>
          <w:sz w:val="24"/>
          <w:szCs w:val="24"/>
        </w:rPr>
        <w:t xml:space="preserve"> </w:t>
      </w:r>
      <w:r w:rsidR="00481EAD" w:rsidRPr="00FD0159">
        <w:rPr>
          <w:rFonts w:ascii="Times New Roman" w:hAnsi="Times New Roman" w:cs="Times New Roman"/>
          <w:sz w:val="24"/>
          <w:szCs w:val="24"/>
        </w:rPr>
        <w:t xml:space="preserve">sí divide a los sujetos entre </w:t>
      </w:r>
      <w:r w:rsidR="00E2564E" w:rsidRPr="00FD0159">
        <w:rPr>
          <w:rFonts w:ascii="Times New Roman" w:hAnsi="Times New Roman" w:cs="Times New Roman"/>
          <w:sz w:val="24"/>
          <w:szCs w:val="24"/>
        </w:rPr>
        <w:t xml:space="preserve">físicamente </w:t>
      </w:r>
      <w:r w:rsidR="00481EAD" w:rsidRPr="00FD0159">
        <w:rPr>
          <w:rFonts w:ascii="Times New Roman" w:hAnsi="Times New Roman" w:cs="Times New Roman"/>
          <w:sz w:val="24"/>
          <w:szCs w:val="24"/>
        </w:rPr>
        <w:t>activos y no activos, aunque ambos</w:t>
      </w:r>
      <w:r w:rsidR="005532A6" w:rsidRPr="00FD0159">
        <w:rPr>
          <w:rFonts w:ascii="Times New Roman" w:hAnsi="Times New Roman" w:cs="Times New Roman"/>
          <w:sz w:val="24"/>
          <w:szCs w:val="24"/>
        </w:rPr>
        <w:t xml:space="preserve"> </w:t>
      </w:r>
      <w:r w:rsidR="00481EAD" w:rsidRPr="00FD0159">
        <w:rPr>
          <w:rFonts w:ascii="Times New Roman" w:hAnsi="Times New Roman" w:cs="Times New Roman"/>
          <w:sz w:val="24"/>
          <w:szCs w:val="24"/>
        </w:rPr>
        <w:t xml:space="preserve">son </w:t>
      </w:r>
      <w:r w:rsidR="005532A6" w:rsidRPr="00FD0159">
        <w:rPr>
          <w:rFonts w:ascii="Times New Roman" w:hAnsi="Times New Roman" w:cs="Times New Roman"/>
          <w:sz w:val="24"/>
          <w:szCs w:val="24"/>
        </w:rPr>
        <w:t xml:space="preserve">grupos </w:t>
      </w:r>
      <w:r w:rsidR="00481EAD" w:rsidRPr="00FD0159">
        <w:rPr>
          <w:rFonts w:ascii="Times New Roman" w:hAnsi="Times New Roman" w:cs="Times New Roman"/>
          <w:sz w:val="24"/>
          <w:szCs w:val="24"/>
        </w:rPr>
        <w:t>normoglucémicos y, además, no se tiene en cuenta el IMC en los diferentes grupos.</w:t>
      </w:r>
      <w:r w:rsidR="00B808CA" w:rsidRPr="00FD0159">
        <w:rPr>
          <w:rFonts w:ascii="Times New Roman" w:hAnsi="Times New Roman" w:cs="Times New Roman"/>
          <w:sz w:val="24"/>
          <w:szCs w:val="24"/>
        </w:rPr>
        <w:t xml:space="preserve"> Por tanto</w:t>
      </w:r>
      <w:r w:rsidR="00481EAD" w:rsidRPr="00FD0159">
        <w:rPr>
          <w:rFonts w:ascii="Times New Roman" w:hAnsi="Times New Roman" w:cs="Times New Roman"/>
          <w:sz w:val="24"/>
          <w:szCs w:val="24"/>
        </w:rPr>
        <w:t>,</w:t>
      </w:r>
      <w:r w:rsidR="00131F52" w:rsidRPr="00FD0159">
        <w:rPr>
          <w:rFonts w:ascii="Times New Roman" w:hAnsi="Times New Roman" w:cs="Times New Roman"/>
          <w:sz w:val="24"/>
          <w:szCs w:val="24"/>
        </w:rPr>
        <w:t xml:space="preserve"> no hay</w:t>
      </w:r>
      <w:r w:rsidR="00B808CA"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ningún estudio en el que se ha</w:t>
      </w:r>
      <w:r w:rsidR="00F065D6" w:rsidRPr="00FD0159">
        <w:rPr>
          <w:rFonts w:ascii="Times New Roman" w:hAnsi="Times New Roman" w:cs="Times New Roman"/>
          <w:sz w:val="24"/>
          <w:szCs w:val="24"/>
        </w:rPr>
        <w:t>y</w:t>
      </w:r>
      <w:r w:rsidR="00131F52" w:rsidRPr="00FD0159">
        <w:rPr>
          <w:rFonts w:ascii="Times New Roman" w:hAnsi="Times New Roman" w:cs="Times New Roman"/>
          <w:sz w:val="24"/>
          <w:szCs w:val="24"/>
        </w:rPr>
        <w:t>a</w:t>
      </w:r>
      <w:r w:rsidR="00F065D6"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dividido a los sujetos por grupos en función de sus</w:t>
      </w:r>
      <w:r w:rsidR="00B808CA"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características físicas</w:t>
      </w:r>
      <w:r w:rsidR="00F065D6" w:rsidRPr="00FD0159">
        <w:rPr>
          <w:rFonts w:ascii="Times New Roman" w:hAnsi="Times New Roman" w:cs="Times New Roman"/>
          <w:sz w:val="24"/>
          <w:szCs w:val="24"/>
        </w:rPr>
        <w:t xml:space="preserve"> para observar posibles diferencias</w:t>
      </w:r>
      <w:r w:rsidR="00B808CA" w:rsidRPr="00FD0159">
        <w:rPr>
          <w:rFonts w:ascii="Times New Roman" w:hAnsi="Times New Roman" w:cs="Times New Roman"/>
          <w:sz w:val="24"/>
          <w:szCs w:val="24"/>
        </w:rPr>
        <w:t>, ya que</w:t>
      </w:r>
      <w:r w:rsidR="00131F52" w:rsidRPr="00FD0159">
        <w:rPr>
          <w:rFonts w:ascii="Times New Roman" w:hAnsi="Times New Roman" w:cs="Times New Roman"/>
          <w:sz w:val="24"/>
          <w:szCs w:val="24"/>
        </w:rPr>
        <w:t xml:space="preserve"> sólo se ha tenido en</w:t>
      </w:r>
      <w:r w:rsidR="00B808CA" w:rsidRPr="00FD0159">
        <w:rPr>
          <w:rFonts w:ascii="Times New Roman" w:hAnsi="Times New Roman" w:cs="Times New Roman"/>
          <w:sz w:val="24"/>
          <w:szCs w:val="24"/>
        </w:rPr>
        <w:t xml:space="preserve"> </w:t>
      </w:r>
      <w:r w:rsidR="00131F52" w:rsidRPr="00FD0159">
        <w:rPr>
          <w:rFonts w:ascii="Times New Roman" w:hAnsi="Times New Roman" w:cs="Times New Roman"/>
          <w:sz w:val="24"/>
          <w:szCs w:val="24"/>
        </w:rPr>
        <w:t>cuenta si padecen o no DMT2 o prediabetes.</w:t>
      </w:r>
      <w:r w:rsidR="00F065D6" w:rsidRPr="00FD0159">
        <w:rPr>
          <w:rFonts w:ascii="Times New Roman" w:hAnsi="Times New Roman" w:cs="Times New Roman"/>
          <w:sz w:val="24"/>
          <w:szCs w:val="24"/>
        </w:rPr>
        <w:t xml:space="preserve"> </w:t>
      </w:r>
    </w:p>
    <w:p w14:paraId="7A9045E6" w14:textId="3A758BB1" w:rsidR="00D954EF" w:rsidRPr="00FD0159" w:rsidRDefault="00DA5695"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En esta misma línea, cabe mencionar que en ninguno de los estudios se encontraron</w:t>
      </w:r>
      <w:r w:rsidR="00B808CA" w:rsidRPr="00FD0159">
        <w:rPr>
          <w:rFonts w:ascii="Times New Roman" w:hAnsi="Times New Roman" w:cs="Times New Roman"/>
          <w:sz w:val="24"/>
          <w:szCs w:val="24"/>
        </w:rPr>
        <w:t xml:space="preserve"> </w:t>
      </w:r>
      <w:r w:rsidRPr="00FD0159">
        <w:rPr>
          <w:rFonts w:ascii="Times New Roman" w:hAnsi="Times New Roman" w:cs="Times New Roman"/>
          <w:sz w:val="24"/>
          <w:szCs w:val="24"/>
        </w:rPr>
        <w:t xml:space="preserve">diferencias significativas entre hombres y mujeres con DMT2 que realizaron un programa de entrenamiento basado en el HIIT. Aunque, al igual que ocurre con la diferencia de edad, </w:t>
      </w:r>
      <w:r w:rsidR="00B808CA" w:rsidRPr="00FD0159">
        <w:rPr>
          <w:rFonts w:ascii="Times New Roman" w:hAnsi="Times New Roman" w:cs="Times New Roman"/>
          <w:sz w:val="24"/>
          <w:szCs w:val="24"/>
        </w:rPr>
        <w:t xml:space="preserve">el </w:t>
      </w:r>
      <w:r w:rsidRPr="00FD0159">
        <w:rPr>
          <w:rFonts w:ascii="Times New Roman" w:hAnsi="Times New Roman" w:cs="Times New Roman"/>
          <w:sz w:val="24"/>
          <w:szCs w:val="24"/>
        </w:rPr>
        <w:t xml:space="preserve">IMC y </w:t>
      </w:r>
      <w:r w:rsidR="00B808CA" w:rsidRPr="00FD0159">
        <w:rPr>
          <w:rFonts w:ascii="Times New Roman" w:hAnsi="Times New Roman" w:cs="Times New Roman"/>
          <w:sz w:val="24"/>
          <w:szCs w:val="24"/>
        </w:rPr>
        <w:t xml:space="preserve">el </w:t>
      </w:r>
      <w:r w:rsidRPr="00FD0159">
        <w:rPr>
          <w:rFonts w:ascii="Times New Roman" w:hAnsi="Times New Roman" w:cs="Times New Roman"/>
          <w:sz w:val="24"/>
          <w:szCs w:val="24"/>
        </w:rPr>
        <w:t>nivel de actividad física de los sujetos, en los próximos</w:t>
      </w:r>
      <w:r w:rsidR="00B808CA" w:rsidRPr="00FD0159">
        <w:rPr>
          <w:rFonts w:ascii="Times New Roman" w:hAnsi="Times New Roman" w:cs="Times New Roman"/>
          <w:sz w:val="24"/>
          <w:szCs w:val="24"/>
        </w:rPr>
        <w:t xml:space="preserve"> </w:t>
      </w:r>
      <w:r w:rsidRPr="00FD0159">
        <w:rPr>
          <w:rFonts w:ascii="Times New Roman" w:hAnsi="Times New Roman" w:cs="Times New Roman"/>
          <w:sz w:val="24"/>
          <w:szCs w:val="24"/>
        </w:rPr>
        <w:t>años sería interesante estudiar más profundamente las posibles diferencias entre</w:t>
      </w:r>
      <w:r w:rsidR="00B808CA" w:rsidRPr="00FD0159">
        <w:rPr>
          <w:rFonts w:ascii="Times New Roman" w:hAnsi="Times New Roman" w:cs="Times New Roman"/>
          <w:sz w:val="24"/>
          <w:szCs w:val="24"/>
        </w:rPr>
        <w:t xml:space="preserve"> </w:t>
      </w:r>
      <w:r w:rsidRPr="00FD0159">
        <w:rPr>
          <w:rFonts w:ascii="Times New Roman" w:hAnsi="Times New Roman" w:cs="Times New Roman"/>
          <w:sz w:val="24"/>
          <w:szCs w:val="24"/>
        </w:rPr>
        <w:t>ambos sexos bajo condiciones de entrenamiento similares.</w:t>
      </w:r>
    </w:p>
    <w:p w14:paraId="7A758343" w14:textId="44BA37D5" w:rsidR="00652A1E" w:rsidRPr="00FD0159" w:rsidRDefault="00901C0C"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Por último</w:t>
      </w:r>
      <w:r w:rsidR="007C1DFD" w:rsidRPr="00FD0159">
        <w:rPr>
          <w:rFonts w:ascii="Times New Roman" w:hAnsi="Times New Roman" w:cs="Times New Roman"/>
          <w:sz w:val="24"/>
          <w:szCs w:val="24"/>
        </w:rPr>
        <w:t>,</w:t>
      </w:r>
      <w:r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cabe s</w:t>
      </w:r>
      <w:r w:rsidR="00B808CA" w:rsidRPr="00FD0159">
        <w:rPr>
          <w:rFonts w:ascii="Times New Roman" w:hAnsi="Times New Roman" w:cs="Times New Roman"/>
          <w:sz w:val="24"/>
          <w:szCs w:val="24"/>
        </w:rPr>
        <w:t>ubrayar</w:t>
      </w:r>
      <w:r w:rsidR="007C1DFD" w:rsidRPr="00FD0159">
        <w:rPr>
          <w:rFonts w:ascii="Times New Roman" w:hAnsi="Times New Roman" w:cs="Times New Roman"/>
          <w:sz w:val="24"/>
          <w:szCs w:val="24"/>
        </w:rPr>
        <w:t xml:space="preserve"> que en ninguno de los estudios se evidenció o especificó ningún problema metabólico, hipoglucemia o náuseas </w:t>
      </w:r>
      <w:r w:rsidR="00417C05" w:rsidRPr="00FD0159">
        <w:rPr>
          <w:rFonts w:ascii="Times New Roman" w:hAnsi="Times New Roman" w:cs="Times New Roman"/>
          <w:sz w:val="24"/>
          <w:szCs w:val="24"/>
        </w:rPr>
        <w:t>entre</w:t>
      </w:r>
      <w:r w:rsidR="007C1DFD" w:rsidRPr="00FD0159">
        <w:rPr>
          <w:rFonts w:ascii="Times New Roman" w:hAnsi="Times New Roman" w:cs="Times New Roman"/>
          <w:sz w:val="24"/>
          <w:szCs w:val="24"/>
        </w:rPr>
        <w:t xml:space="preserve"> los participantes debido a la intensidad tan alta de la carga. Por tanto, este tipo de</w:t>
      </w:r>
      <w:r w:rsidR="00B808CA"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 xml:space="preserve">participantes pueden realizar este tipo de entrenamientos </w:t>
      </w:r>
      <w:r w:rsidR="0049445C" w:rsidRPr="00FD0159">
        <w:rPr>
          <w:rFonts w:ascii="Times New Roman" w:hAnsi="Times New Roman" w:cs="Times New Roman"/>
          <w:sz w:val="24"/>
          <w:szCs w:val="24"/>
        </w:rPr>
        <w:t xml:space="preserve">intensos </w:t>
      </w:r>
      <w:r w:rsidR="007C1DFD" w:rsidRPr="00FD0159">
        <w:rPr>
          <w:rFonts w:ascii="Times New Roman" w:hAnsi="Times New Roman" w:cs="Times New Roman"/>
          <w:sz w:val="24"/>
          <w:szCs w:val="24"/>
        </w:rPr>
        <w:t>sin ningún</w:t>
      </w:r>
      <w:r w:rsidR="00B808CA" w:rsidRPr="00FD0159">
        <w:rPr>
          <w:rFonts w:ascii="Times New Roman" w:hAnsi="Times New Roman" w:cs="Times New Roman"/>
          <w:sz w:val="24"/>
          <w:szCs w:val="24"/>
        </w:rPr>
        <w:t xml:space="preserve"> </w:t>
      </w:r>
      <w:r w:rsidR="007C1DFD" w:rsidRPr="00FD0159">
        <w:rPr>
          <w:rFonts w:ascii="Times New Roman" w:hAnsi="Times New Roman" w:cs="Times New Roman"/>
          <w:sz w:val="24"/>
          <w:szCs w:val="24"/>
        </w:rPr>
        <w:t>problema</w:t>
      </w:r>
      <w:r w:rsidR="00BF6382" w:rsidRPr="00FD0159">
        <w:rPr>
          <w:rFonts w:ascii="Times New Roman" w:hAnsi="Times New Roman" w:cs="Times New Roman"/>
          <w:sz w:val="24"/>
          <w:szCs w:val="24"/>
        </w:rPr>
        <w:t xml:space="preserve"> o limitación</w:t>
      </w:r>
      <w:r w:rsidR="00B808CA" w:rsidRPr="00FD0159">
        <w:rPr>
          <w:rFonts w:ascii="Times New Roman" w:hAnsi="Times New Roman" w:cs="Times New Roman"/>
          <w:sz w:val="24"/>
          <w:szCs w:val="24"/>
        </w:rPr>
        <w:t xml:space="preserve"> importante</w:t>
      </w:r>
      <w:r w:rsidR="007C1DFD" w:rsidRPr="00FD0159">
        <w:rPr>
          <w:rFonts w:ascii="Times New Roman" w:hAnsi="Times New Roman" w:cs="Times New Roman"/>
          <w:sz w:val="24"/>
          <w:szCs w:val="24"/>
        </w:rPr>
        <w:t>.</w:t>
      </w:r>
    </w:p>
    <w:p w14:paraId="36FCB79A" w14:textId="3AC36C3E" w:rsidR="00973051" w:rsidRPr="00FD0159" w:rsidRDefault="00973051" w:rsidP="005C6D91">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lastRenderedPageBreak/>
        <w:t xml:space="preserve">Por lo tanto, el HIIT podría ser una estrategia </w:t>
      </w:r>
      <w:r w:rsidR="005C6D91" w:rsidRPr="00FD0159">
        <w:rPr>
          <w:rFonts w:ascii="Times New Roman" w:hAnsi="Times New Roman" w:cs="Times New Roman"/>
          <w:sz w:val="24"/>
          <w:szCs w:val="24"/>
        </w:rPr>
        <w:t>alternativa</w:t>
      </w:r>
      <w:r w:rsidRPr="00FD0159">
        <w:rPr>
          <w:rFonts w:ascii="Times New Roman" w:hAnsi="Times New Roman" w:cs="Times New Roman"/>
          <w:sz w:val="24"/>
          <w:szCs w:val="24"/>
        </w:rPr>
        <w:t xml:space="preserve"> de salud para las personas con DMT2 que afirman no disponer de tiempo suficiente para hacer ejercicio, ya que los beneficios en cuanto a la resistencia a la insulina y el VO</w:t>
      </w:r>
      <w:r w:rsidRPr="00FD0159">
        <w:rPr>
          <w:rFonts w:ascii="Times New Roman" w:hAnsi="Times New Roman" w:cs="Times New Roman"/>
          <w:sz w:val="24"/>
          <w:szCs w:val="24"/>
          <w:vertAlign w:val="subscript"/>
        </w:rPr>
        <w:t>2</w:t>
      </w:r>
      <w:r w:rsidRPr="00FD0159">
        <w:rPr>
          <w:rFonts w:ascii="Times New Roman" w:hAnsi="Times New Roman" w:cs="Times New Roman"/>
          <w:sz w:val="24"/>
          <w:szCs w:val="24"/>
        </w:rPr>
        <w:t xml:space="preserve">max son </w:t>
      </w:r>
      <w:r w:rsidR="005C6D91" w:rsidRPr="00FD0159">
        <w:rPr>
          <w:rFonts w:ascii="Times New Roman" w:hAnsi="Times New Roman" w:cs="Times New Roman"/>
          <w:sz w:val="24"/>
          <w:szCs w:val="24"/>
        </w:rPr>
        <w:t xml:space="preserve">similares e incluso </w:t>
      </w:r>
      <w:r w:rsidRPr="00FD0159">
        <w:rPr>
          <w:rFonts w:ascii="Times New Roman" w:hAnsi="Times New Roman" w:cs="Times New Roman"/>
          <w:sz w:val="24"/>
          <w:szCs w:val="24"/>
        </w:rPr>
        <w:t xml:space="preserve">superiores al entrenamiento continuo, conllevando mucho menos tiempo al día y mayor adherencia </w:t>
      </w:r>
      <w:r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11/obr.12317","ISBN":"1467-7881","ISSN":"1467789X","PMID":"26481101","abstract":"The aim of this meta-analysis was to quantify the effects of high-intensity interval training ( HIIT) on markers of glucose regulation and insulin resistance compared with control conditions ( CON) or continuous training ( CT). Databases were searched for HIIT interventions based upon the inclusion criteria: training ≥2 weeks, adult participants and outcome measurements that included insulin resistance, fasting glucose, HbA1c or fasting insulin. Dual interventions and participants with type 1 diabetes were excluded. Fifty studies were included. There was a reduction in insulin resistance following HIIT compared with both CON and CT ( HIIT vs. CON: standardized mean difference [ SMD] = −0.49, confidence intervals [ CIs] −0.87 to −0.12, P = 0.009; CT: SMD = −0.35, −0.68 to −0.02, P = 0.036). Compared with CON, HbA1c decreased by 0.19% (−0.36 to −0.03, P = 0.021) and body weight decreased by 1.3 kg (−1.9 to −0.7, P &lt; 0.001). There were no statistically significant differences between groups in other outcomes overall. However, participants at risk of or with type 2 diabetes experienced reductions in fasting glucose (−0.92 mmol L−1, −1.22 to −0.62, P &lt; 0.001) compared with CON. HIIT appears effective at improving metabolic health, particularly in those at risk of or with type 2 diabetes. Larger randomized controlled trials of longer duration than those included in this meta-analysis are required to confirm these results. [ABSTRACT FROM AUTHOR]","author":[{"dropping-particle":"","family":"Jelleyman","given":"C.","non-dropping-particle":"","parse-names":false,"suffix":""},{"dropping-particle":"","family":"Yates","given":"T.","non-dropping-particle":"","parse-names":false,"suffix":""},{"dropping-particle":"","family":"O'Donovan","given":"G.","non-dropping-particle":"","parse-names":false,"suffix":""},{"dropping-particle":"","family":"Gray","given":"L. J.","non-dropping-particle":"","parse-names":false,"suffix":""},{"dropping-particle":"","family":"King","given":"J. A.","non-dropping-particle":"","parse-names":false,"suffix":""},{"dropping-particle":"","family":"Khunti","given":"K.","non-dropping-particle":"","parse-names":false,"suffix":""},{"dropping-particle":"","family":"Davies","given":"M. J.","non-dropping-particle":"","parse-names":false,"suffix":""}],"container-title":"Obesity Reviews","id":"ITEM-1","issued":{"date-parts":[["2015"]]},"title":"The effects of high-intensity interval training on glucose regulation and insulin resistance: A meta-analysis","type":"article"},"uris":["http://www.mendeley.com/documents/?uuid=7481a324-21a3-4004-92b0-4427212adacf"]}],"mendeley":{"formattedCitation":"(Jelleyman et al., 2015)","plainTextFormattedCitation":"(Jelleyman et al., 2015)","previouslyFormattedCitation":"(29)"},"properties":{"noteIndex":0},"schema":"https://github.com/citation-style-language/schema/raw/master/csl-citation.json"}</w:instrText>
      </w:r>
      <w:r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Jelleyman et al., 2015)</w:t>
      </w:r>
      <w:r w:rsidRPr="00FD0159">
        <w:rPr>
          <w:rFonts w:ascii="Times New Roman" w:hAnsi="Times New Roman" w:cs="Times New Roman"/>
          <w:sz w:val="24"/>
          <w:szCs w:val="24"/>
        </w:rPr>
        <w:fldChar w:fldCharType="end"/>
      </w:r>
      <w:r w:rsidRPr="00FD0159">
        <w:rPr>
          <w:rFonts w:ascii="Times New Roman" w:hAnsi="Times New Roman" w:cs="Times New Roman"/>
          <w:sz w:val="24"/>
          <w:szCs w:val="24"/>
        </w:rPr>
        <w:t>.</w:t>
      </w:r>
      <w:r w:rsidR="005C6D91" w:rsidRPr="00FD0159">
        <w:rPr>
          <w:rFonts w:ascii="Times New Roman" w:hAnsi="Times New Roman" w:cs="Times New Roman"/>
          <w:sz w:val="24"/>
          <w:szCs w:val="24"/>
        </w:rPr>
        <w:t xml:space="preserve"> No obstante, hay que tener en cuenta que enfoque contra las patologías metabólicas debe ser integral, por lo que se debe abordar la enfermedad utilizando entrenamientos combinados </w:t>
      </w:r>
      <w:r w:rsidR="005C6D91" w:rsidRPr="00FD0159">
        <w:rPr>
          <w:rFonts w:ascii="Times New Roman" w:hAnsi="Times New Roman" w:cs="Times New Roman"/>
          <w:sz w:val="24"/>
          <w:szCs w:val="24"/>
        </w:rPr>
        <w:fldChar w:fldCharType="begin" w:fldLock="1"/>
      </w:r>
      <w:r w:rsidR="006838B9">
        <w:rPr>
          <w:rFonts w:ascii="Times New Roman" w:hAnsi="Times New Roman" w:cs="Times New Roman"/>
          <w:sz w:val="24"/>
          <w:szCs w:val="24"/>
        </w:rPr>
        <w:instrText>ADDIN CSL_CITATION {"citationItems":[{"id":"ITEM-1","itemData":{"DOI":"10.1136/bjsports-2016-096724","ISBN":"0026-265x","ISSN":"14730480","PMID":"28501806","abstract":"The biological responses to exercise training are complex, as almost all organs and systems are involved in interactions that result in a plethora of adaptations at the genetic, metabolic and neuromuscular levels.To provide the general practitioner and the sports medicine professionals with a basic understanding of the genetic, metabolic and neuromuscular adaptations at a cellular level that occur with aerobic and resistance exercise in subjects with type 2 diabetes.For each of the three domains (genetic, metabolic and neuromuscular), the results of the major systematic reviews and original research published in relevant journals, indexed in PubMed, were selected. Owing to limitations of space, we focused primarily on the role of skeletal muscle, given its pivotal role in mediating adaptations at all levels.Generally, training-induced adaptations in skeletal muscle are seen as changes in contractile proteins, mitochondrial function, metabolic regulation, intracellular signalling, transcriptional responses and neuromuscular modifications. The main adaptation with clinical relevance would include an improved oxidative capacity derived from aerobic training, in addition to neuromuscular remodelling derived from resistance training. Both training modalities improve insulin sensitivity and reduce cardiovascular risk.Taken together, the modifications that occur at the genetic, metabolic and neuromuscular levels, work correlatively to optimise substrate delivery, mitochondrial respiratory capacity and contractile function during exercise.","author":[{"dropping-particle":"","family":"Zanuso","given":"Silvano","non-dropping-particle":"","parse-names":false,"suffix":""},{"dropping-particle":"","family":"Sacchetti","given":"Massimo","non-dropping-particle":"","parse-names":false,"suffix":""},{"dropping-particle":"","family":"Sundberg","given":"Carl Johan","non-dropping-particle":"","parse-names":false,"suffix":""},{"dropping-particle":"","family":"Orlando","given":"Giorgio","non-dropping-particle":"","parse-names":false,"suffix":""},{"dropping-particle":"","family":"Benvenuti","given":"Paolo","non-dropping-particle":"","parse-names":false,"suffix":""},{"dropping-particle":"","family":"Balducci","given":"Stefano","non-dropping-particle":"","parse-names":false,"suffix":""}],"container-title":"British Journal of Sports Medicine","id":"ITEM-1","issued":{"date-parts":[["2017"]]},"title":"Exercise in type 2 diabetes: Genetic, metabolic and neuromuscular adaptations. A review of the evidence","type":"article"},"uris":["http://www.mendeley.com/documents/?uuid=62ee2a8a-20f1-49a7-9c58-933b82dffa0e"]}],"mendeley":{"formattedCitation":"(Zanuso et al., 2017)","plainTextFormattedCitation":"(Zanuso et al., 2017)","previouslyFormattedCitation":"(9)"},"properties":{"noteIndex":0},"schema":"https://github.com/citation-style-language/schema/raw/master/csl-citation.json"}</w:instrText>
      </w:r>
      <w:r w:rsidR="005C6D91" w:rsidRPr="00FD0159">
        <w:rPr>
          <w:rFonts w:ascii="Times New Roman" w:hAnsi="Times New Roman" w:cs="Times New Roman"/>
          <w:sz w:val="24"/>
          <w:szCs w:val="24"/>
        </w:rPr>
        <w:fldChar w:fldCharType="separate"/>
      </w:r>
      <w:r w:rsidR="006838B9" w:rsidRPr="006838B9">
        <w:rPr>
          <w:rFonts w:ascii="Times New Roman" w:hAnsi="Times New Roman" w:cs="Times New Roman"/>
          <w:noProof/>
          <w:sz w:val="24"/>
          <w:szCs w:val="24"/>
        </w:rPr>
        <w:t>(Zanuso et al., 2017)</w:t>
      </w:r>
      <w:r w:rsidR="005C6D91" w:rsidRPr="00FD0159">
        <w:rPr>
          <w:rFonts w:ascii="Times New Roman" w:hAnsi="Times New Roman" w:cs="Times New Roman"/>
          <w:sz w:val="24"/>
          <w:szCs w:val="24"/>
        </w:rPr>
        <w:fldChar w:fldCharType="end"/>
      </w:r>
      <w:r w:rsidR="005C6D91" w:rsidRPr="00FD0159">
        <w:rPr>
          <w:rFonts w:ascii="Times New Roman" w:hAnsi="Times New Roman" w:cs="Times New Roman"/>
          <w:sz w:val="24"/>
          <w:szCs w:val="24"/>
        </w:rPr>
        <w:t>.</w:t>
      </w:r>
    </w:p>
    <w:p w14:paraId="01B531BB" w14:textId="1F04967B" w:rsidR="00F27E73" w:rsidRDefault="00EE3AE3"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En </w:t>
      </w:r>
      <w:r w:rsidR="00901C0C" w:rsidRPr="00FD0159">
        <w:rPr>
          <w:rFonts w:ascii="Times New Roman" w:hAnsi="Times New Roman" w:cs="Times New Roman"/>
          <w:sz w:val="24"/>
          <w:szCs w:val="24"/>
        </w:rPr>
        <w:t>resumen</w:t>
      </w:r>
      <w:r w:rsidRPr="00FD0159">
        <w:rPr>
          <w:rFonts w:ascii="Times New Roman" w:hAnsi="Times New Roman" w:cs="Times New Roman"/>
          <w:sz w:val="24"/>
          <w:szCs w:val="24"/>
        </w:rPr>
        <w:t>, esta revisión narrativa ofrece al lector algunas novedosas respuestas en lo relativo a los efectos del HIIT sobre la salud de las personas con DMT2, aunque en las intervenciones futuras será necesario atender a las limitaciones anteriormente comentadas de cara a la obtención de unos resultados más fiables</w:t>
      </w:r>
      <w:r w:rsidR="0044391B" w:rsidRPr="00FD0159">
        <w:rPr>
          <w:rFonts w:ascii="Times New Roman" w:hAnsi="Times New Roman" w:cs="Times New Roman"/>
          <w:sz w:val="24"/>
          <w:szCs w:val="24"/>
        </w:rPr>
        <w:t xml:space="preserve"> y con mayor transferencia a la vida real de los pacientes.</w:t>
      </w:r>
    </w:p>
    <w:p w14:paraId="0E0DC09B" w14:textId="77777777" w:rsidR="000D2B60" w:rsidRPr="00FD0159" w:rsidRDefault="000D2B60" w:rsidP="008D720E">
      <w:pPr>
        <w:spacing w:before="120" w:after="0" w:line="360" w:lineRule="auto"/>
        <w:jc w:val="both"/>
        <w:rPr>
          <w:rFonts w:ascii="Times New Roman" w:hAnsi="Times New Roman" w:cs="Times New Roman"/>
          <w:sz w:val="24"/>
          <w:szCs w:val="24"/>
        </w:rPr>
      </w:pPr>
    </w:p>
    <w:p w14:paraId="742E4C0E" w14:textId="0A7D8B8C" w:rsidR="00F27E73" w:rsidRPr="000D2B60" w:rsidRDefault="000D2B60" w:rsidP="000D2B60">
      <w:pPr>
        <w:spacing w:before="120" w:after="0" w:line="360" w:lineRule="auto"/>
        <w:ind w:firstLine="0"/>
        <w:jc w:val="both"/>
        <w:rPr>
          <w:rFonts w:ascii="Times New Roman" w:hAnsi="Times New Roman" w:cs="Times New Roman"/>
          <w:b/>
          <w:sz w:val="24"/>
          <w:szCs w:val="24"/>
        </w:rPr>
      </w:pPr>
      <w:r>
        <w:rPr>
          <w:rFonts w:ascii="Times New Roman" w:hAnsi="Times New Roman" w:cs="Times New Roman"/>
          <w:b/>
          <w:sz w:val="24"/>
          <w:szCs w:val="24"/>
        </w:rPr>
        <w:t>Conclusiones</w:t>
      </w:r>
    </w:p>
    <w:p w14:paraId="44AEED03" w14:textId="21301359" w:rsidR="0049445C" w:rsidRPr="00FD0159" w:rsidRDefault="0044391B"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El HIIT tiene efectos positivos en la salud de </w:t>
      </w:r>
      <w:r w:rsidR="0049445C" w:rsidRPr="00FD0159">
        <w:rPr>
          <w:rFonts w:ascii="Times New Roman" w:hAnsi="Times New Roman" w:cs="Times New Roman"/>
          <w:sz w:val="24"/>
          <w:szCs w:val="24"/>
        </w:rPr>
        <w:t>las persona</w:t>
      </w:r>
      <w:r w:rsidRPr="00FD0159">
        <w:rPr>
          <w:rFonts w:ascii="Times New Roman" w:hAnsi="Times New Roman" w:cs="Times New Roman"/>
          <w:sz w:val="24"/>
          <w:szCs w:val="24"/>
        </w:rPr>
        <w:t>s con DMT2, sobre todo en lo relativo a la mejora de la condición física, la salud cardio-metabólica (</w:t>
      </w:r>
      <w:r w:rsidR="0049445C" w:rsidRPr="00FD0159">
        <w:rPr>
          <w:rFonts w:ascii="Times New Roman" w:hAnsi="Times New Roman" w:cs="Times New Roman"/>
          <w:sz w:val="24"/>
          <w:szCs w:val="24"/>
        </w:rPr>
        <w:t>control glucémico, HbA1c, resistencia a la insulina, perfil lipídico, tensión arterial y función endotelial</w:t>
      </w:r>
      <w:r w:rsidRPr="00FD0159">
        <w:rPr>
          <w:rFonts w:ascii="Times New Roman" w:hAnsi="Times New Roman" w:cs="Times New Roman"/>
          <w:sz w:val="24"/>
          <w:szCs w:val="24"/>
        </w:rPr>
        <w:t xml:space="preserve">), la composición corporal y </w:t>
      </w:r>
      <w:r w:rsidR="00166A06" w:rsidRPr="00FD0159">
        <w:rPr>
          <w:rFonts w:ascii="Times New Roman" w:hAnsi="Times New Roman" w:cs="Times New Roman"/>
          <w:sz w:val="24"/>
          <w:szCs w:val="24"/>
        </w:rPr>
        <w:t xml:space="preserve">la </w:t>
      </w:r>
      <w:r w:rsidRPr="00FD0159">
        <w:rPr>
          <w:rFonts w:ascii="Times New Roman" w:hAnsi="Times New Roman" w:cs="Times New Roman"/>
          <w:sz w:val="24"/>
          <w:szCs w:val="24"/>
        </w:rPr>
        <w:t>calidad de vida.</w:t>
      </w:r>
      <w:r w:rsidR="007C7306" w:rsidRPr="00FD0159">
        <w:rPr>
          <w:rFonts w:ascii="Times New Roman" w:hAnsi="Times New Roman" w:cs="Times New Roman"/>
          <w:sz w:val="24"/>
          <w:szCs w:val="24"/>
        </w:rPr>
        <w:t xml:space="preserve"> De hecho, estos efectos son</w:t>
      </w:r>
      <w:r w:rsidR="00217468" w:rsidRPr="00FD0159">
        <w:rPr>
          <w:rFonts w:ascii="Times New Roman" w:hAnsi="Times New Roman" w:cs="Times New Roman"/>
          <w:sz w:val="24"/>
          <w:szCs w:val="24"/>
        </w:rPr>
        <w:t xml:space="preserve"> similares e incluso más notorios </w:t>
      </w:r>
      <w:r w:rsidR="007C7306" w:rsidRPr="00FD0159">
        <w:rPr>
          <w:rFonts w:ascii="Times New Roman" w:hAnsi="Times New Roman" w:cs="Times New Roman"/>
          <w:sz w:val="24"/>
          <w:szCs w:val="24"/>
        </w:rPr>
        <w:t xml:space="preserve">que los observados tras un entrenamiento </w:t>
      </w:r>
      <w:r w:rsidR="00F70CCD" w:rsidRPr="00FD0159">
        <w:rPr>
          <w:rFonts w:ascii="Times New Roman" w:hAnsi="Times New Roman" w:cs="Times New Roman"/>
          <w:sz w:val="24"/>
          <w:szCs w:val="24"/>
        </w:rPr>
        <w:t xml:space="preserve">aeróbico </w:t>
      </w:r>
      <w:r w:rsidR="007C7306" w:rsidRPr="00FD0159">
        <w:rPr>
          <w:rFonts w:ascii="Times New Roman" w:hAnsi="Times New Roman" w:cs="Times New Roman"/>
          <w:sz w:val="24"/>
          <w:szCs w:val="24"/>
        </w:rPr>
        <w:t>continuo</w:t>
      </w:r>
      <w:r w:rsidR="00F70CCD" w:rsidRPr="00FD0159">
        <w:rPr>
          <w:rFonts w:ascii="Times New Roman" w:hAnsi="Times New Roman" w:cs="Times New Roman"/>
          <w:sz w:val="24"/>
          <w:szCs w:val="24"/>
        </w:rPr>
        <w:t xml:space="preserve"> de intensidad moderada</w:t>
      </w:r>
      <w:r w:rsidR="007C7306" w:rsidRPr="00FD0159">
        <w:rPr>
          <w:rFonts w:ascii="Times New Roman" w:hAnsi="Times New Roman" w:cs="Times New Roman"/>
          <w:sz w:val="24"/>
          <w:szCs w:val="24"/>
        </w:rPr>
        <w:t xml:space="preserve"> (MICT).</w:t>
      </w:r>
    </w:p>
    <w:p w14:paraId="4BC3E279" w14:textId="4C630E41" w:rsidR="0044391B" w:rsidRPr="00FD0159" w:rsidRDefault="0044391B"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 xml:space="preserve">Por lo tanto, el HIIT puede representar una buena estrategia de </w:t>
      </w:r>
      <w:r w:rsidR="00FA7E62" w:rsidRPr="00FD0159">
        <w:rPr>
          <w:rFonts w:ascii="Times New Roman" w:hAnsi="Times New Roman" w:cs="Times New Roman"/>
          <w:sz w:val="24"/>
          <w:szCs w:val="24"/>
        </w:rPr>
        <w:t>entrenamiento</w:t>
      </w:r>
      <w:r w:rsidRPr="00FD0159">
        <w:rPr>
          <w:rFonts w:ascii="Times New Roman" w:hAnsi="Times New Roman" w:cs="Times New Roman"/>
          <w:sz w:val="24"/>
          <w:szCs w:val="24"/>
        </w:rPr>
        <w:t xml:space="preserve"> para mejorar la salud de los sujetos con DMT2 o prediabetes y prevenir los factores de riesgo cardiovasculares y metabólicos, sobre todo para aquellas personas que no</w:t>
      </w:r>
      <w:r w:rsidR="00754744" w:rsidRPr="00FD0159">
        <w:rPr>
          <w:rFonts w:ascii="Times New Roman" w:hAnsi="Times New Roman" w:cs="Times New Roman"/>
          <w:sz w:val="24"/>
          <w:szCs w:val="24"/>
        </w:rPr>
        <w:t xml:space="preserve"> </w:t>
      </w:r>
      <w:r w:rsidRPr="00FD0159">
        <w:rPr>
          <w:rFonts w:ascii="Times New Roman" w:hAnsi="Times New Roman" w:cs="Times New Roman"/>
          <w:sz w:val="24"/>
          <w:szCs w:val="24"/>
        </w:rPr>
        <w:t>disponen de mucho tiempo durante el día para practicar actividad física</w:t>
      </w:r>
      <w:r w:rsidR="00794F56" w:rsidRPr="00FD0159">
        <w:rPr>
          <w:rFonts w:ascii="Times New Roman" w:hAnsi="Times New Roman" w:cs="Times New Roman"/>
          <w:sz w:val="24"/>
          <w:szCs w:val="24"/>
        </w:rPr>
        <w:t>, ya que se trata de una actividad de alta intensidad y con un volumen de entrenamiento bajo</w:t>
      </w:r>
      <w:r w:rsidRPr="00FD0159">
        <w:rPr>
          <w:rFonts w:ascii="Times New Roman" w:hAnsi="Times New Roman" w:cs="Times New Roman"/>
          <w:sz w:val="24"/>
          <w:szCs w:val="24"/>
        </w:rPr>
        <w:t>.</w:t>
      </w:r>
    </w:p>
    <w:p w14:paraId="4EE95E1A" w14:textId="5F01C754" w:rsidR="00264536" w:rsidRPr="00FD0159" w:rsidRDefault="00DB46E1" w:rsidP="008D720E">
      <w:pPr>
        <w:spacing w:before="120" w:after="0" w:line="360" w:lineRule="auto"/>
        <w:jc w:val="both"/>
        <w:rPr>
          <w:rFonts w:ascii="Times New Roman" w:hAnsi="Times New Roman" w:cs="Times New Roman"/>
          <w:sz w:val="24"/>
          <w:szCs w:val="24"/>
        </w:rPr>
      </w:pPr>
      <w:r w:rsidRPr="00FD0159">
        <w:rPr>
          <w:rFonts w:ascii="Times New Roman" w:hAnsi="Times New Roman" w:cs="Times New Roman"/>
          <w:sz w:val="24"/>
          <w:szCs w:val="24"/>
        </w:rPr>
        <w:t>No obstante, es</w:t>
      </w:r>
      <w:r w:rsidR="0044391B" w:rsidRPr="00FD0159">
        <w:rPr>
          <w:rFonts w:ascii="Times New Roman" w:hAnsi="Times New Roman" w:cs="Times New Roman"/>
          <w:sz w:val="24"/>
          <w:szCs w:val="24"/>
        </w:rPr>
        <w:t xml:space="preserve"> necesario llevar a cabo más estudios </w:t>
      </w:r>
      <w:r w:rsidR="005F14F5" w:rsidRPr="00FD0159">
        <w:rPr>
          <w:rFonts w:ascii="Times New Roman" w:hAnsi="Times New Roman" w:cs="Times New Roman"/>
          <w:sz w:val="24"/>
          <w:szCs w:val="24"/>
        </w:rPr>
        <w:t xml:space="preserve">científicos </w:t>
      </w:r>
      <w:r w:rsidR="0044391B" w:rsidRPr="00FD0159">
        <w:rPr>
          <w:rFonts w:ascii="Times New Roman" w:hAnsi="Times New Roman" w:cs="Times New Roman"/>
          <w:sz w:val="24"/>
          <w:szCs w:val="24"/>
        </w:rPr>
        <w:t xml:space="preserve">de intervención en el futuro para corroborar la veracidad de estos hallazgos y para comprobar </w:t>
      </w:r>
      <w:r w:rsidR="00CF5376" w:rsidRPr="00FD0159">
        <w:rPr>
          <w:rFonts w:ascii="Times New Roman" w:hAnsi="Times New Roman" w:cs="Times New Roman"/>
          <w:sz w:val="24"/>
          <w:szCs w:val="24"/>
        </w:rPr>
        <w:t>con mayor e</w:t>
      </w:r>
      <w:r w:rsidR="004C7427" w:rsidRPr="00FD0159">
        <w:rPr>
          <w:rFonts w:ascii="Times New Roman" w:hAnsi="Times New Roman" w:cs="Times New Roman"/>
          <w:sz w:val="24"/>
          <w:szCs w:val="24"/>
        </w:rPr>
        <w:t>videncia</w:t>
      </w:r>
      <w:r w:rsidR="005F14F5" w:rsidRPr="00FD0159">
        <w:rPr>
          <w:rFonts w:ascii="Times New Roman" w:hAnsi="Times New Roman" w:cs="Times New Roman"/>
          <w:sz w:val="24"/>
          <w:szCs w:val="24"/>
        </w:rPr>
        <w:t xml:space="preserve"> científica </w:t>
      </w:r>
      <w:r w:rsidR="00CF5376" w:rsidRPr="00FD0159">
        <w:rPr>
          <w:rFonts w:ascii="Times New Roman" w:hAnsi="Times New Roman" w:cs="Times New Roman"/>
          <w:sz w:val="24"/>
          <w:szCs w:val="24"/>
        </w:rPr>
        <w:t>la eficacia de las distintas metodologías de</w:t>
      </w:r>
      <w:r w:rsidR="005F14F5" w:rsidRPr="00FD0159">
        <w:rPr>
          <w:rFonts w:ascii="Times New Roman" w:hAnsi="Times New Roman" w:cs="Times New Roman"/>
          <w:sz w:val="24"/>
          <w:szCs w:val="24"/>
        </w:rPr>
        <w:t xml:space="preserve"> entrenamiento </w:t>
      </w:r>
      <w:r w:rsidR="00CF5376" w:rsidRPr="00FD0159">
        <w:rPr>
          <w:rFonts w:ascii="Times New Roman" w:hAnsi="Times New Roman" w:cs="Times New Roman"/>
          <w:sz w:val="24"/>
          <w:szCs w:val="24"/>
        </w:rPr>
        <w:t>HIIT</w:t>
      </w:r>
      <w:r w:rsidR="0044391B" w:rsidRPr="00FD0159">
        <w:rPr>
          <w:rFonts w:ascii="Times New Roman" w:hAnsi="Times New Roman" w:cs="Times New Roman"/>
          <w:sz w:val="24"/>
          <w:szCs w:val="24"/>
        </w:rPr>
        <w:t xml:space="preserve">, ya que la </w:t>
      </w:r>
      <w:r w:rsidR="00794F56" w:rsidRPr="00FD0159">
        <w:rPr>
          <w:rFonts w:ascii="Times New Roman" w:hAnsi="Times New Roman" w:cs="Times New Roman"/>
          <w:sz w:val="24"/>
          <w:szCs w:val="24"/>
        </w:rPr>
        <w:t xml:space="preserve">gran </w:t>
      </w:r>
      <w:r w:rsidR="0044391B" w:rsidRPr="00FD0159">
        <w:rPr>
          <w:rFonts w:ascii="Times New Roman" w:hAnsi="Times New Roman" w:cs="Times New Roman"/>
          <w:sz w:val="24"/>
          <w:szCs w:val="24"/>
        </w:rPr>
        <w:t xml:space="preserve">mayoría de </w:t>
      </w:r>
      <w:r w:rsidR="00794F56" w:rsidRPr="00FD0159">
        <w:rPr>
          <w:rFonts w:ascii="Times New Roman" w:hAnsi="Times New Roman" w:cs="Times New Roman"/>
          <w:sz w:val="24"/>
          <w:szCs w:val="24"/>
        </w:rPr>
        <w:t xml:space="preserve">los </w:t>
      </w:r>
      <w:r w:rsidR="0044391B" w:rsidRPr="00FD0159">
        <w:rPr>
          <w:rFonts w:ascii="Times New Roman" w:hAnsi="Times New Roman" w:cs="Times New Roman"/>
          <w:sz w:val="24"/>
          <w:szCs w:val="24"/>
        </w:rPr>
        <w:t>diseños utilizados en las investigaciones incluidas en esta revisión</w:t>
      </w:r>
      <w:r w:rsidR="00794F56" w:rsidRPr="00FD0159">
        <w:rPr>
          <w:rFonts w:ascii="Times New Roman" w:hAnsi="Times New Roman" w:cs="Times New Roman"/>
          <w:sz w:val="24"/>
          <w:szCs w:val="24"/>
        </w:rPr>
        <w:t xml:space="preserve"> son de tipo aeróbico (sólo un estudio incluye ejercicios de fuerza) y, además, tienen una serie de limitaciones que </w:t>
      </w:r>
      <w:r w:rsidR="00217468" w:rsidRPr="00FD0159">
        <w:rPr>
          <w:rFonts w:ascii="Times New Roman" w:hAnsi="Times New Roman" w:cs="Times New Roman"/>
          <w:sz w:val="24"/>
          <w:szCs w:val="24"/>
        </w:rPr>
        <w:t>deberían</w:t>
      </w:r>
      <w:r w:rsidR="00CF5376" w:rsidRPr="00FD0159">
        <w:rPr>
          <w:rFonts w:ascii="Times New Roman" w:hAnsi="Times New Roman" w:cs="Times New Roman"/>
          <w:sz w:val="24"/>
          <w:szCs w:val="24"/>
        </w:rPr>
        <w:t xml:space="preserve"> </w:t>
      </w:r>
      <w:r w:rsidR="00794F56" w:rsidRPr="00FD0159">
        <w:rPr>
          <w:rFonts w:ascii="Times New Roman" w:hAnsi="Times New Roman" w:cs="Times New Roman"/>
          <w:sz w:val="24"/>
          <w:szCs w:val="24"/>
        </w:rPr>
        <w:t>corregirse en el futuro.</w:t>
      </w:r>
    </w:p>
    <w:p w14:paraId="21DCDB04" w14:textId="77777777" w:rsidR="00AA12EB" w:rsidRPr="00FD0159" w:rsidRDefault="00AA12EB" w:rsidP="00F27E73">
      <w:pPr>
        <w:spacing w:before="120" w:after="0" w:line="240" w:lineRule="auto"/>
        <w:jc w:val="both"/>
        <w:rPr>
          <w:rFonts w:ascii="Times New Roman" w:hAnsi="Times New Roman" w:cs="Times New Roman"/>
          <w:b/>
          <w:sz w:val="24"/>
          <w:szCs w:val="24"/>
        </w:rPr>
      </w:pPr>
      <w:r w:rsidRPr="00FD0159">
        <w:rPr>
          <w:rFonts w:ascii="Times New Roman" w:hAnsi="Times New Roman" w:cs="Times New Roman"/>
          <w:b/>
          <w:sz w:val="24"/>
          <w:szCs w:val="24"/>
        </w:rPr>
        <w:br w:type="page"/>
      </w:r>
    </w:p>
    <w:p w14:paraId="31AAFAC7" w14:textId="57F09A14" w:rsidR="00F27E73" w:rsidRPr="00FD0159" w:rsidRDefault="000C53E5" w:rsidP="000D2B60">
      <w:pPr>
        <w:spacing w:before="120" w:after="0" w:line="240" w:lineRule="auto"/>
        <w:ind w:firstLine="0"/>
        <w:jc w:val="both"/>
        <w:rPr>
          <w:rFonts w:ascii="Times New Roman" w:hAnsi="Times New Roman" w:cs="Times New Roman"/>
          <w:b/>
          <w:sz w:val="24"/>
          <w:szCs w:val="24"/>
        </w:rPr>
      </w:pPr>
      <w:r>
        <w:rPr>
          <w:rFonts w:ascii="Times New Roman" w:hAnsi="Times New Roman" w:cs="Times New Roman"/>
          <w:b/>
          <w:sz w:val="24"/>
          <w:szCs w:val="24"/>
        </w:rPr>
        <w:lastRenderedPageBreak/>
        <w:t>Referencias bibliográficas</w:t>
      </w:r>
    </w:p>
    <w:p w14:paraId="07638302" w14:textId="77777777" w:rsidR="00F27E73" w:rsidRPr="00FD0159" w:rsidRDefault="00F27E73" w:rsidP="00F27E73">
      <w:pPr>
        <w:spacing w:before="120" w:after="0" w:line="240" w:lineRule="auto"/>
        <w:jc w:val="both"/>
        <w:rPr>
          <w:rFonts w:ascii="Times New Roman" w:hAnsi="Times New Roman" w:cs="Times New Roman"/>
          <w:sz w:val="24"/>
          <w:szCs w:val="24"/>
        </w:rPr>
      </w:pPr>
    </w:p>
    <w:p w14:paraId="14B22706" w14:textId="7B9EFE32" w:rsidR="000D2B60" w:rsidRDefault="00D954EF"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FD0159">
        <w:rPr>
          <w:rFonts w:ascii="Times New Roman" w:hAnsi="Times New Roman" w:cs="Times New Roman"/>
          <w:sz w:val="24"/>
          <w:szCs w:val="24"/>
        </w:rPr>
        <w:fldChar w:fldCharType="begin" w:fldLock="1"/>
      </w:r>
      <w:r w:rsidRPr="000D2B60">
        <w:rPr>
          <w:rFonts w:ascii="Times New Roman" w:hAnsi="Times New Roman" w:cs="Times New Roman"/>
          <w:sz w:val="24"/>
          <w:szCs w:val="24"/>
        </w:rPr>
        <w:instrText xml:space="preserve">ADDIN Mendeley Bibliography CSL_BIBLIOGRAPHY </w:instrText>
      </w:r>
      <w:r w:rsidRPr="00FD0159">
        <w:rPr>
          <w:rFonts w:ascii="Times New Roman" w:hAnsi="Times New Roman" w:cs="Times New Roman"/>
          <w:sz w:val="24"/>
          <w:szCs w:val="24"/>
        </w:rPr>
        <w:fldChar w:fldCharType="separate"/>
      </w:r>
      <w:r w:rsidR="00390559" w:rsidRPr="00390559">
        <w:t xml:space="preserve"> </w:t>
      </w:r>
      <w:r w:rsidR="00390559" w:rsidRPr="00390559">
        <w:rPr>
          <w:rFonts w:ascii="Times New Roman" w:hAnsi="Times New Roman" w:cs="Times New Roman"/>
          <w:noProof/>
          <w:sz w:val="24"/>
          <w:szCs w:val="24"/>
        </w:rPr>
        <w:t xml:space="preserve">Aguilera, R. E., Russell, J. G., Soto, M. M., Villegas, B. G., Poblete, C. A., &amp; Ibacache, A. P. (2015). Effect of high-intensity interval training on the reduction of glycosylated hemoglobin in type-2 diabetic adult patients. </w:t>
      </w:r>
      <w:r w:rsidR="00390559" w:rsidRPr="00390559">
        <w:rPr>
          <w:rFonts w:ascii="Times New Roman" w:hAnsi="Times New Roman" w:cs="Times New Roman"/>
          <w:i/>
          <w:noProof/>
          <w:sz w:val="24"/>
          <w:szCs w:val="24"/>
        </w:rPr>
        <w:t>Medwave, 15(2)</w:t>
      </w:r>
      <w:r w:rsidR="00390559" w:rsidRPr="00390559">
        <w:rPr>
          <w:rFonts w:ascii="Times New Roman" w:hAnsi="Times New Roman" w:cs="Times New Roman"/>
          <w:noProof/>
          <w:sz w:val="24"/>
          <w:szCs w:val="24"/>
        </w:rPr>
        <w:t>, e6079-e6079.</w:t>
      </w:r>
    </w:p>
    <w:p w14:paraId="667D2AD5" w14:textId="77777777" w:rsidR="000D2B60" w:rsidRDefault="000D2B60" w:rsidP="000D2B60">
      <w:pPr>
        <w:pStyle w:val="Prrafodelista"/>
        <w:widowControl w:val="0"/>
        <w:autoSpaceDE w:val="0"/>
        <w:autoSpaceDN w:val="0"/>
        <w:adjustRightInd w:val="0"/>
        <w:spacing w:before="120" w:after="0" w:line="240" w:lineRule="auto"/>
        <w:ind w:firstLine="0"/>
        <w:rPr>
          <w:rFonts w:ascii="Times New Roman" w:hAnsi="Times New Roman" w:cs="Times New Roman"/>
          <w:noProof/>
          <w:sz w:val="24"/>
          <w:szCs w:val="24"/>
        </w:rPr>
      </w:pPr>
    </w:p>
    <w:p w14:paraId="78E9782F" w14:textId="0EE18E1A" w:rsidR="000D2B60" w:rsidRDefault="00221A4F"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221A4F">
        <w:rPr>
          <w:rFonts w:ascii="Times New Roman" w:hAnsi="Times New Roman" w:cs="Times New Roman"/>
          <w:noProof/>
          <w:sz w:val="24"/>
          <w:szCs w:val="24"/>
        </w:rPr>
        <w:t xml:space="preserve">Alvarez, C., Ramirez-Campillo, R., Martinez-Salazar, C., Mancilla, R., Flores-Opazo, M., Cano-Montoya, J., &amp; Ciolac, E. G. (2016). Low-volume high-intensity interval training as a therapy for type 2 diabetes. </w:t>
      </w:r>
      <w:r w:rsidRPr="00221A4F">
        <w:rPr>
          <w:rFonts w:ascii="Times New Roman" w:hAnsi="Times New Roman" w:cs="Times New Roman"/>
          <w:i/>
          <w:noProof/>
          <w:sz w:val="24"/>
          <w:szCs w:val="24"/>
        </w:rPr>
        <w:t xml:space="preserve">International </w:t>
      </w:r>
      <w:r w:rsidR="000E17E8">
        <w:rPr>
          <w:rFonts w:ascii="Times New Roman" w:hAnsi="Times New Roman" w:cs="Times New Roman"/>
          <w:i/>
          <w:noProof/>
          <w:sz w:val="24"/>
          <w:szCs w:val="24"/>
        </w:rPr>
        <w:t>J</w:t>
      </w:r>
      <w:r w:rsidRPr="00221A4F">
        <w:rPr>
          <w:rFonts w:ascii="Times New Roman" w:hAnsi="Times New Roman" w:cs="Times New Roman"/>
          <w:i/>
          <w:noProof/>
          <w:sz w:val="24"/>
          <w:szCs w:val="24"/>
        </w:rPr>
        <w:t xml:space="preserve">ournal of </w:t>
      </w:r>
      <w:r w:rsidR="000E17E8">
        <w:rPr>
          <w:rFonts w:ascii="Times New Roman" w:hAnsi="Times New Roman" w:cs="Times New Roman"/>
          <w:i/>
          <w:noProof/>
          <w:sz w:val="24"/>
          <w:szCs w:val="24"/>
        </w:rPr>
        <w:t>S</w:t>
      </w:r>
      <w:r w:rsidRPr="00221A4F">
        <w:rPr>
          <w:rFonts w:ascii="Times New Roman" w:hAnsi="Times New Roman" w:cs="Times New Roman"/>
          <w:i/>
          <w:noProof/>
          <w:sz w:val="24"/>
          <w:szCs w:val="24"/>
        </w:rPr>
        <w:t xml:space="preserve">ports </w:t>
      </w:r>
      <w:r w:rsidR="000E17E8">
        <w:rPr>
          <w:rFonts w:ascii="Times New Roman" w:hAnsi="Times New Roman" w:cs="Times New Roman"/>
          <w:i/>
          <w:noProof/>
          <w:sz w:val="24"/>
          <w:szCs w:val="24"/>
        </w:rPr>
        <w:t>M</w:t>
      </w:r>
      <w:r w:rsidRPr="00221A4F">
        <w:rPr>
          <w:rFonts w:ascii="Times New Roman" w:hAnsi="Times New Roman" w:cs="Times New Roman"/>
          <w:i/>
          <w:noProof/>
          <w:sz w:val="24"/>
          <w:szCs w:val="24"/>
        </w:rPr>
        <w:t>edicine, 37(9)</w:t>
      </w:r>
      <w:r w:rsidRPr="00221A4F">
        <w:rPr>
          <w:rFonts w:ascii="Times New Roman" w:hAnsi="Times New Roman" w:cs="Times New Roman"/>
          <w:noProof/>
          <w:sz w:val="24"/>
          <w:szCs w:val="24"/>
        </w:rPr>
        <w:t>, 723-729.</w:t>
      </w:r>
    </w:p>
    <w:p w14:paraId="1519C056" w14:textId="77777777" w:rsidR="000D2B60" w:rsidRPr="000D2B60" w:rsidRDefault="000D2B60" w:rsidP="000D2B60">
      <w:pPr>
        <w:pStyle w:val="Prrafodelista"/>
        <w:rPr>
          <w:rFonts w:ascii="Times New Roman" w:hAnsi="Times New Roman" w:cs="Times New Roman"/>
          <w:noProof/>
          <w:sz w:val="24"/>
          <w:szCs w:val="24"/>
        </w:rPr>
      </w:pPr>
    </w:p>
    <w:p w14:paraId="29DC0C51" w14:textId="63D586CB" w:rsidR="000D2B60" w:rsidRDefault="000E17E8"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0E17E8">
        <w:rPr>
          <w:rFonts w:ascii="Times New Roman" w:hAnsi="Times New Roman" w:cs="Times New Roman"/>
          <w:noProof/>
          <w:sz w:val="24"/>
          <w:szCs w:val="24"/>
        </w:rPr>
        <w:t xml:space="preserve">Buchheit, M., &amp; Laursen, P. B. (2013). High-intensity interval training, solutions to the programming puzzle. </w:t>
      </w:r>
      <w:r w:rsidRPr="000E17E8">
        <w:rPr>
          <w:rFonts w:ascii="Times New Roman" w:hAnsi="Times New Roman" w:cs="Times New Roman"/>
          <w:i/>
          <w:noProof/>
          <w:sz w:val="24"/>
          <w:szCs w:val="24"/>
        </w:rPr>
        <w:t>Sports medicine, 43(10)</w:t>
      </w:r>
      <w:r w:rsidRPr="000E17E8">
        <w:rPr>
          <w:rFonts w:ascii="Times New Roman" w:hAnsi="Times New Roman" w:cs="Times New Roman"/>
          <w:noProof/>
          <w:sz w:val="24"/>
          <w:szCs w:val="24"/>
        </w:rPr>
        <w:t>, 927-954</w:t>
      </w:r>
      <w:r w:rsidR="000D2B60">
        <w:rPr>
          <w:rFonts w:ascii="Times New Roman" w:hAnsi="Times New Roman" w:cs="Times New Roman"/>
          <w:noProof/>
          <w:sz w:val="24"/>
          <w:szCs w:val="24"/>
        </w:rPr>
        <w:t>.</w:t>
      </w:r>
    </w:p>
    <w:p w14:paraId="3A350B2E" w14:textId="77777777" w:rsidR="000D2B60" w:rsidRPr="000D2B60" w:rsidRDefault="000D2B60" w:rsidP="000D2B60">
      <w:pPr>
        <w:pStyle w:val="Prrafodelista"/>
        <w:rPr>
          <w:rFonts w:ascii="Times New Roman" w:hAnsi="Times New Roman" w:cs="Times New Roman"/>
          <w:noProof/>
          <w:sz w:val="24"/>
          <w:szCs w:val="24"/>
        </w:rPr>
      </w:pPr>
    </w:p>
    <w:p w14:paraId="4E21495C" w14:textId="27082126" w:rsidR="000D2B60" w:rsidRDefault="00FF499A"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FF499A">
        <w:rPr>
          <w:rFonts w:ascii="Times New Roman" w:hAnsi="Times New Roman" w:cs="Times New Roman"/>
          <w:noProof/>
          <w:sz w:val="24"/>
          <w:szCs w:val="24"/>
        </w:rPr>
        <w:t>Dehghan, M., Akhtar-Danesh, N., &amp; Merchant, A. T. (2005). Childhood obesity, prevalence and prevention. </w:t>
      </w:r>
      <w:r w:rsidRPr="00FF499A">
        <w:rPr>
          <w:rFonts w:ascii="Times New Roman" w:hAnsi="Times New Roman" w:cs="Times New Roman"/>
          <w:i/>
          <w:iCs/>
          <w:noProof/>
          <w:sz w:val="24"/>
          <w:szCs w:val="24"/>
        </w:rPr>
        <w:t>Nutrition journal</w:t>
      </w:r>
      <w:r w:rsidRPr="00FF499A">
        <w:rPr>
          <w:rFonts w:ascii="Times New Roman" w:hAnsi="Times New Roman" w:cs="Times New Roman"/>
          <w:noProof/>
          <w:sz w:val="24"/>
          <w:szCs w:val="24"/>
        </w:rPr>
        <w:t>, </w:t>
      </w:r>
      <w:r w:rsidRPr="00FF499A">
        <w:rPr>
          <w:rFonts w:ascii="Times New Roman" w:hAnsi="Times New Roman" w:cs="Times New Roman"/>
          <w:i/>
          <w:iCs/>
          <w:noProof/>
          <w:sz w:val="24"/>
          <w:szCs w:val="24"/>
        </w:rPr>
        <w:t>4</w:t>
      </w:r>
      <w:r w:rsidRPr="00FF499A">
        <w:rPr>
          <w:rFonts w:ascii="Times New Roman" w:hAnsi="Times New Roman" w:cs="Times New Roman"/>
          <w:noProof/>
          <w:sz w:val="24"/>
          <w:szCs w:val="24"/>
        </w:rPr>
        <w:t>(1), 24.</w:t>
      </w:r>
    </w:p>
    <w:p w14:paraId="684F190D" w14:textId="77777777" w:rsidR="000D2B60" w:rsidRPr="000D2B60" w:rsidRDefault="000D2B60" w:rsidP="000D2B60">
      <w:pPr>
        <w:pStyle w:val="Prrafodelista"/>
        <w:rPr>
          <w:rFonts w:ascii="Times New Roman" w:hAnsi="Times New Roman" w:cs="Times New Roman"/>
          <w:noProof/>
          <w:sz w:val="24"/>
          <w:szCs w:val="24"/>
        </w:rPr>
      </w:pPr>
    </w:p>
    <w:p w14:paraId="2A838EB9" w14:textId="6203DE4C" w:rsidR="000D2B60" w:rsidRDefault="008563D9"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8563D9">
        <w:rPr>
          <w:rFonts w:ascii="Times New Roman" w:hAnsi="Times New Roman" w:cs="Times New Roman"/>
          <w:noProof/>
          <w:sz w:val="24"/>
          <w:szCs w:val="24"/>
        </w:rPr>
        <w:t>Esposito, K., Maiorino, M. I., Bellastella, G., Chiodini, P., Panagiotakos, D., &amp; Giugliano, D. (2015). A journey into a Mediterranean diet and type 2 diabetes: a systematic review with meta-analyses. </w:t>
      </w:r>
      <w:r w:rsidRPr="008563D9">
        <w:rPr>
          <w:rFonts w:ascii="Times New Roman" w:hAnsi="Times New Roman" w:cs="Times New Roman"/>
          <w:i/>
          <w:iCs/>
          <w:noProof/>
          <w:sz w:val="24"/>
          <w:szCs w:val="24"/>
        </w:rPr>
        <w:t>BMJ open</w:t>
      </w:r>
      <w:r w:rsidRPr="008563D9">
        <w:rPr>
          <w:rFonts w:ascii="Times New Roman" w:hAnsi="Times New Roman" w:cs="Times New Roman"/>
          <w:noProof/>
          <w:sz w:val="24"/>
          <w:szCs w:val="24"/>
        </w:rPr>
        <w:t>, </w:t>
      </w:r>
      <w:r w:rsidRPr="008563D9">
        <w:rPr>
          <w:rFonts w:ascii="Times New Roman" w:hAnsi="Times New Roman" w:cs="Times New Roman"/>
          <w:i/>
          <w:iCs/>
          <w:noProof/>
          <w:sz w:val="24"/>
          <w:szCs w:val="24"/>
        </w:rPr>
        <w:t>5</w:t>
      </w:r>
      <w:r w:rsidRPr="008563D9">
        <w:rPr>
          <w:rFonts w:ascii="Times New Roman" w:hAnsi="Times New Roman" w:cs="Times New Roman"/>
          <w:noProof/>
          <w:sz w:val="24"/>
          <w:szCs w:val="24"/>
        </w:rPr>
        <w:t>(8), e008222.</w:t>
      </w:r>
    </w:p>
    <w:p w14:paraId="4EE3D514" w14:textId="77777777" w:rsidR="000D2B60" w:rsidRPr="000D2B60" w:rsidRDefault="000D2B60" w:rsidP="000D2B60">
      <w:pPr>
        <w:pStyle w:val="Prrafodelista"/>
        <w:rPr>
          <w:rFonts w:ascii="Times New Roman" w:hAnsi="Times New Roman" w:cs="Times New Roman"/>
          <w:noProof/>
          <w:sz w:val="24"/>
          <w:szCs w:val="24"/>
        </w:rPr>
      </w:pPr>
    </w:p>
    <w:p w14:paraId="526D451C" w14:textId="642CAAA8" w:rsidR="000D2B60" w:rsidRDefault="008563D9"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8563D9">
        <w:rPr>
          <w:rFonts w:ascii="Times New Roman" w:hAnsi="Times New Roman" w:cs="Times New Roman"/>
          <w:noProof/>
          <w:sz w:val="24"/>
          <w:szCs w:val="24"/>
        </w:rPr>
        <w:t>Evert, A. B., Boucher, J. L., Cypress, M., Dunbar, S. A., Franz, M. J., Mayer-Davis, E. J., ... &amp; Yancy, W. S. (2014). Nutrition therapy recommendations for the management of adults with diabetes. </w:t>
      </w:r>
      <w:r w:rsidRPr="008563D9">
        <w:rPr>
          <w:rFonts w:ascii="Times New Roman" w:hAnsi="Times New Roman" w:cs="Times New Roman"/>
          <w:i/>
          <w:iCs/>
          <w:noProof/>
          <w:sz w:val="24"/>
          <w:szCs w:val="24"/>
        </w:rPr>
        <w:t>Diabetes care</w:t>
      </w:r>
      <w:r w:rsidRPr="008563D9">
        <w:rPr>
          <w:rFonts w:ascii="Times New Roman" w:hAnsi="Times New Roman" w:cs="Times New Roman"/>
          <w:noProof/>
          <w:sz w:val="24"/>
          <w:szCs w:val="24"/>
        </w:rPr>
        <w:t>, </w:t>
      </w:r>
      <w:r w:rsidRPr="008563D9">
        <w:rPr>
          <w:rFonts w:ascii="Times New Roman" w:hAnsi="Times New Roman" w:cs="Times New Roman"/>
          <w:i/>
          <w:iCs/>
          <w:noProof/>
          <w:sz w:val="24"/>
          <w:szCs w:val="24"/>
        </w:rPr>
        <w:t>37</w:t>
      </w:r>
      <w:r w:rsidRPr="008563D9">
        <w:rPr>
          <w:rFonts w:ascii="Times New Roman" w:hAnsi="Times New Roman" w:cs="Times New Roman"/>
          <w:noProof/>
          <w:sz w:val="24"/>
          <w:szCs w:val="24"/>
        </w:rPr>
        <w:t>(Supplement 1), S120-S143.</w:t>
      </w:r>
    </w:p>
    <w:p w14:paraId="1AD1D042" w14:textId="77777777" w:rsidR="000D2B60" w:rsidRPr="000D2B60" w:rsidRDefault="000D2B60" w:rsidP="000D2B60">
      <w:pPr>
        <w:pStyle w:val="Prrafodelista"/>
        <w:rPr>
          <w:rFonts w:ascii="Times New Roman" w:hAnsi="Times New Roman" w:cs="Times New Roman"/>
          <w:noProof/>
          <w:sz w:val="24"/>
          <w:szCs w:val="24"/>
        </w:rPr>
      </w:pPr>
    </w:p>
    <w:p w14:paraId="78081B6D" w14:textId="53C3DFB3" w:rsidR="000D2B60" w:rsidRDefault="00ED16A9"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ED16A9">
        <w:rPr>
          <w:rFonts w:ascii="Times New Roman" w:hAnsi="Times New Roman" w:cs="Times New Roman"/>
          <w:noProof/>
          <w:sz w:val="24"/>
          <w:szCs w:val="24"/>
        </w:rPr>
        <w:t>Fex, A., Leduc-Gaudet, J. P., Filion, M. E., Karelis, A. D., &amp; Aubertin-Leheudre, M. (2015). Effect of elliptical high intensity interval training on metabolic risk factor in pre-and type 2 diabetes patients: A pilot study. </w:t>
      </w:r>
      <w:r w:rsidRPr="00ED16A9">
        <w:rPr>
          <w:rFonts w:ascii="Times New Roman" w:hAnsi="Times New Roman" w:cs="Times New Roman"/>
          <w:i/>
          <w:iCs/>
          <w:noProof/>
          <w:sz w:val="24"/>
          <w:szCs w:val="24"/>
        </w:rPr>
        <w:t>Journal of Physical Activity and Health</w:t>
      </w:r>
      <w:r w:rsidRPr="00ED16A9">
        <w:rPr>
          <w:rFonts w:ascii="Times New Roman" w:hAnsi="Times New Roman" w:cs="Times New Roman"/>
          <w:noProof/>
          <w:sz w:val="24"/>
          <w:szCs w:val="24"/>
        </w:rPr>
        <w:t>, </w:t>
      </w:r>
      <w:r w:rsidRPr="00ED16A9">
        <w:rPr>
          <w:rFonts w:ascii="Times New Roman" w:hAnsi="Times New Roman" w:cs="Times New Roman"/>
          <w:i/>
          <w:iCs/>
          <w:noProof/>
          <w:sz w:val="24"/>
          <w:szCs w:val="24"/>
        </w:rPr>
        <w:t>12</w:t>
      </w:r>
      <w:r w:rsidRPr="00ED16A9">
        <w:rPr>
          <w:rFonts w:ascii="Times New Roman" w:hAnsi="Times New Roman" w:cs="Times New Roman"/>
          <w:noProof/>
          <w:sz w:val="24"/>
          <w:szCs w:val="24"/>
        </w:rPr>
        <w:t>(7), 942-946.</w:t>
      </w:r>
    </w:p>
    <w:p w14:paraId="6DB0199E" w14:textId="77777777" w:rsidR="000D2B60" w:rsidRPr="000D2B60" w:rsidRDefault="000D2B60" w:rsidP="000D2B60">
      <w:pPr>
        <w:pStyle w:val="Prrafodelista"/>
        <w:rPr>
          <w:rFonts w:ascii="Times New Roman" w:hAnsi="Times New Roman" w:cs="Times New Roman"/>
          <w:noProof/>
          <w:sz w:val="24"/>
          <w:szCs w:val="24"/>
        </w:rPr>
      </w:pPr>
    </w:p>
    <w:p w14:paraId="4086184C" w14:textId="15F63DF2" w:rsidR="000D2B60" w:rsidRDefault="00ED16A9"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ED16A9">
        <w:rPr>
          <w:rFonts w:ascii="Times New Roman" w:hAnsi="Times New Roman" w:cs="Times New Roman"/>
          <w:noProof/>
          <w:sz w:val="24"/>
          <w:szCs w:val="24"/>
        </w:rPr>
        <w:t>Francois, M. E., Durrer, C., Pistawka, K. J., Halperin, F. A., &amp; Little, J. P. (2016). Resistance-based interval exercise acutely improves endothelial function in type 2 diabetes. </w:t>
      </w:r>
      <w:r w:rsidRPr="00ED16A9">
        <w:rPr>
          <w:rFonts w:ascii="Times New Roman" w:hAnsi="Times New Roman" w:cs="Times New Roman"/>
          <w:i/>
          <w:iCs/>
          <w:noProof/>
          <w:sz w:val="24"/>
          <w:szCs w:val="24"/>
        </w:rPr>
        <w:t>American Journal of Physiology-Heart and Circulatory Physiology</w:t>
      </w:r>
      <w:r w:rsidRPr="00ED16A9">
        <w:rPr>
          <w:rFonts w:ascii="Times New Roman" w:hAnsi="Times New Roman" w:cs="Times New Roman"/>
          <w:noProof/>
          <w:sz w:val="24"/>
          <w:szCs w:val="24"/>
        </w:rPr>
        <w:t>, </w:t>
      </w:r>
      <w:r w:rsidRPr="00ED16A9">
        <w:rPr>
          <w:rFonts w:ascii="Times New Roman" w:hAnsi="Times New Roman" w:cs="Times New Roman"/>
          <w:i/>
          <w:iCs/>
          <w:noProof/>
          <w:sz w:val="24"/>
          <w:szCs w:val="24"/>
        </w:rPr>
        <w:t>311</w:t>
      </w:r>
      <w:r w:rsidRPr="00ED16A9">
        <w:rPr>
          <w:rFonts w:ascii="Times New Roman" w:hAnsi="Times New Roman" w:cs="Times New Roman"/>
          <w:noProof/>
          <w:sz w:val="24"/>
          <w:szCs w:val="24"/>
        </w:rPr>
        <w:t>(5), H1258-H1267.</w:t>
      </w:r>
    </w:p>
    <w:p w14:paraId="5F835687" w14:textId="77777777" w:rsidR="000D2B60" w:rsidRPr="000D2B60" w:rsidRDefault="000D2B60" w:rsidP="000D2B60">
      <w:pPr>
        <w:pStyle w:val="Prrafodelista"/>
        <w:rPr>
          <w:rFonts w:ascii="Times New Roman" w:hAnsi="Times New Roman" w:cs="Times New Roman"/>
          <w:noProof/>
          <w:sz w:val="24"/>
          <w:szCs w:val="24"/>
        </w:rPr>
      </w:pPr>
    </w:p>
    <w:p w14:paraId="247F0E75" w14:textId="05B5C23B" w:rsidR="000D2B60" w:rsidRDefault="00E24E04"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E24E04">
        <w:rPr>
          <w:rFonts w:ascii="Times New Roman" w:hAnsi="Times New Roman" w:cs="Times New Roman"/>
          <w:noProof/>
          <w:sz w:val="24"/>
          <w:szCs w:val="24"/>
        </w:rPr>
        <w:t>Geloneze, B., Repetto, E. M., Geloneze, S. R., Tambascia, M. A., &amp; Ermetice, M. N. (2006). The threshold value for insulin resistance (HOMA-IR) in an admixtured population. </w:t>
      </w:r>
      <w:r w:rsidRPr="00E24E04">
        <w:rPr>
          <w:rFonts w:ascii="Times New Roman" w:hAnsi="Times New Roman" w:cs="Times New Roman"/>
          <w:i/>
          <w:iCs/>
          <w:noProof/>
          <w:sz w:val="24"/>
          <w:szCs w:val="24"/>
        </w:rPr>
        <w:t>Diabetes research and clinical practice</w:t>
      </w:r>
      <w:r w:rsidRPr="00E24E04">
        <w:rPr>
          <w:rFonts w:ascii="Times New Roman" w:hAnsi="Times New Roman" w:cs="Times New Roman"/>
          <w:noProof/>
          <w:sz w:val="24"/>
          <w:szCs w:val="24"/>
        </w:rPr>
        <w:t>, </w:t>
      </w:r>
      <w:r w:rsidRPr="00E24E04">
        <w:rPr>
          <w:rFonts w:ascii="Times New Roman" w:hAnsi="Times New Roman" w:cs="Times New Roman"/>
          <w:i/>
          <w:iCs/>
          <w:noProof/>
          <w:sz w:val="24"/>
          <w:szCs w:val="24"/>
        </w:rPr>
        <w:t>2</w:t>
      </w:r>
      <w:r w:rsidRPr="00E24E04">
        <w:rPr>
          <w:rFonts w:ascii="Times New Roman" w:hAnsi="Times New Roman" w:cs="Times New Roman"/>
          <w:noProof/>
          <w:sz w:val="24"/>
          <w:szCs w:val="24"/>
        </w:rPr>
        <w:t>(72), 219-220.</w:t>
      </w:r>
    </w:p>
    <w:p w14:paraId="2175B440" w14:textId="77777777" w:rsidR="000D2B60" w:rsidRPr="000D2B60" w:rsidRDefault="000D2B60" w:rsidP="000D2B60">
      <w:pPr>
        <w:pStyle w:val="Prrafodelista"/>
        <w:rPr>
          <w:rFonts w:ascii="Times New Roman" w:hAnsi="Times New Roman" w:cs="Times New Roman"/>
          <w:noProof/>
          <w:sz w:val="24"/>
          <w:szCs w:val="24"/>
        </w:rPr>
      </w:pPr>
    </w:p>
    <w:p w14:paraId="4CE21B4D" w14:textId="5037123A" w:rsidR="000D2B60" w:rsidRDefault="00E24E04"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E24E04">
        <w:rPr>
          <w:rFonts w:ascii="Times New Roman" w:hAnsi="Times New Roman" w:cs="Times New Roman"/>
          <w:noProof/>
          <w:sz w:val="24"/>
          <w:szCs w:val="24"/>
        </w:rPr>
        <w:t>Gillen, J. B., Little, J. P., Punthakee, Z., Tarnopolsky, M. A., Riddell, M. C., &amp; Gibala, M. J. (2012). Acute high‐intensity interval exercise reduces the postprandial glucose response and prevalence of hyperglycaemia in patients with type 2 diabetes. </w:t>
      </w:r>
      <w:r w:rsidRPr="00E24E04">
        <w:rPr>
          <w:rFonts w:ascii="Times New Roman" w:hAnsi="Times New Roman" w:cs="Times New Roman"/>
          <w:i/>
          <w:iCs/>
          <w:noProof/>
          <w:sz w:val="24"/>
          <w:szCs w:val="24"/>
        </w:rPr>
        <w:t>Diabetes, Obesity and Metabolism</w:t>
      </w:r>
      <w:r w:rsidRPr="00E24E04">
        <w:rPr>
          <w:rFonts w:ascii="Times New Roman" w:hAnsi="Times New Roman" w:cs="Times New Roman"/>
          <w:noProof/>
          <w:sz w:val="24"/>
          <w:szCs w:val="24"/>
        </w:rPr>
        <w:t>, </w:t>
      </w:r>
      <w:r w:rsidRPr="00E24E04">
        <w:rPr>
          <w:rFonts w:ascii="Times New Roman" w:hAnsi="Times New Roman" w:cs="Times New Roman"/>
          <w:i/>
          <w:iCs/>
          <w:noProof/>
          <w:sz w:val="24"/>
          <w:szCs w:val="24"/>
        </w:rPr>
        <w:t>14</w:t>
      </w:r>
      <w:r w:rsidRPr="00E24E04">
        <w:rPr>
          <w:rFonts w:ascii="Times New Roman" w:hAnsi="Times New Roman" w:cs="Times New Roman"/>
          <w:noProof/>
          <w:sz w:val="24"/>
          <w:szCs w:val="24"/>
        </w:rPr>
        <w:t>(6), 575-577.</w:t>
      </w:r>
    </w:p>
    <w:p w14:paraId="49BE2164" w14:textId="77777777" w:rsidR="000D2B60" w:rsidRPr="000D2B60" w:rsidRDefault="000D2B60" w:rsidP="000D2B60">
      <w:pPr>
        <w:pStyle w:val="Prrafodelista"/>
        <w:rPr>
          <w:rFonts w:ascii="Times New Roman" w:hAnsi="Times New Roman" w:cs="Times New Roman"/>
          <w:noProof/>
          <w:sz w:val="24"/>
          <w:szCs w:val="24"/>
        </w:rPr>
      </w:pPr>
    </w:p>
    <w:p w14:paraId="1DCD6EC3" w14:textId="56B9DCB4" w:rsidR="000D2B60" w:rsidRPr="00DF026E" w:rsidRDefault="00DF026E" w:rsidP="00DF026E">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DF026E">
        <w:rPr>
          <w:rFonts w:ascii="Times New Roman" w:hAnsi="Times New Roman" w:cs="Times New Roman"/>
          <w:noProof/>
          <w:sz w:val="24"/>
          <w:szCs w:val="24"/>
        </w:rPr>
        <w:t>Honkala, S. M., Motiani, K. K., Eskelinen, J. J., Savolainen, A., Saunavaara, V., Virtanen, K. A., ... &amp; Hannukainen, J. C. (2017). Exercise training reduces intrathoracic fat regardless of defective glucose tolerance. </w:t>
      </w:r>
      <w:r w:rsidRPr="00DF026E">
        <w:rPr>
          <w:rFonts w:ascii="Times New Roman" w:hAnsi="Times New Roman" w:cs="Times New Roman"/>
          <w:i/>
          <w:iCs/>
          <w:noProof/>
          <w:sz w:val="24"/>
          <w:szCs w:val="24"/>
        </w:rPr>
        <w:t>Medicine and science in sports and exercise</w:t>
      </w:r>
      <w:r w:rsidRPr="00DF026E">
        <w:rPr>
          <w:rFonts w:ascii="Times New Roman" w:hAnsi="Times New Roman" w:cs="Times New Roman"/>
          <w:noProof/>
          <w:sz w:val="24"/>
          <w:szCs w:val="24"/>
        </w:rPr>
        <w:t>, </w:t>
      </w:r>
      <w:r w:rsidRPr="00DF026E">
        <w:rPr>
          <w:rFonts w:ascii="Times New Roman" w:hAnsi="Times New Roman" w:cs="Times New Roman"/>
          <w:i/>
          <w:iCs/>
          <w:noProof/>
          <w:sz w:val="24"/>
          <w:szCs w:val="24"/>
        </w:rPr>
        <w:t>49</w:t>
      </w:r>
      <w:r w:rsidRPr="00DF026E">
        <w:rPr>
          <w:rFonts w:ascii="Times New Roman" w:hAnsi="Times New Roman" w:cs="Times New Roman"/>
          <w:noProof/>
          <w:sz w:val="24"/>
          <w:szCs w:val="24"/>
        </w:rPr>
        <w:t>(7), 1313.</w:t>
      </w:r>
    </w:p>
    <w:p w14:paraId="066180FA" w14:textId="1E8CECBB" w:rsidR="000D2B60" w:rsidRDefault="00FB0E71"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FB0E71">
        <w:rPr>
          <w:rFonts w:ascii="Times New Roman" w:hAnsi="Times New Roman" w:cs="Times New Roman"/>
          <w:noProof/>
          <w:sz w:val="24"/>
          <w:szCs w:val="24"/>
        </w:rPr>
        <w:lastRenderedPageBreak/>
        <w:t>Inzucchi, S. E., &amp; Sherwin, R. S. (2011). Type 2 diabetes mellitus. </w:t>
      </w:r>
      <w:r w:rsidRPr="00FB0E71">
        <w:rPr>
          <w:rFonts w:ascii="Times New Roman" w:hAnsi="Times New Roman" w:cs="Times New Roman"/>
          <w:i/>
          <w:iCs/>
          <w:noProof/>
          <w:sz w:val="24"/>
          <w:szCs w:val="24"/>
        </w:rPr>
        <w:t>Cecil Medicine. 24th ed. Philadelphia, Pa: Saunders Elsevier</w:t>
      </w:r>
      <w:r w:rsidR="000D2B60">
        <w:rPr>
          <w:rFonts w:ascii="Times New Roman" w:hAnsi="Times New Roman" w:cs="Times New Roman"/>
          <w:noProof/>
          <w:sz w:val="24"/>
          <w:szCs w:val="24"/>
        </w:rPr>
        <w:t>.</w:t>
      </w:r>
    </w:p>
    <w:p w14:paraId="0FC128D6" w14:textId="77777777" w:rsidR="000D2B60" w:rsidRPr="000D2B60" w:rsidRDefault="000D2B60" w:rsidP="000D2B60">
      <w:pPr>
        <w:pStyle w:val="Prrafodelista"/>
        <w:rPr>
          <w:rFonts w:ascii="Times New Roman" w:hAnsi="Times New Roman" w:cs="Times New Roman"/>
          <w:noProof/>
          <w:sz w:val="24"/>
          <w:szCs w:val="24"/>
        </w:rPr>
      </w:pPr>
    </w:p>
    <w:p w14:paraId="1F694039" w14:textId="3E873970" w:rsidR="000D2B60" w:rsidRDefault="00B65BA0"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B65BA0">
        <w:rPr>
          <w:rFonts w:ascii="Times New Roman" w:hAnsi="Times New Roman" w:cs="Times New Roman"/>
          <w:noProof/>
          <w:sz w:val="24"/>
          <w:szCs w:val="24"/>
        </w:rPr>
        <w:t>Jelleyman, C., Yates, T., O'Donovan, G., Gray, L. J., King, J. A., Khunti, K., &amp; Davies, M. J. (2015). The effects of high‐intensity interval training on glucose regulation and insulin resistance: a meta‐analysis. </w:t>
      </w:r>
      <w:r w:rsidRPr="00B65BA0">
        <w:rPr>
          <w:rFonts w:ascii="Times New Roman" w:hAnsi="Times New Roman" w:cs="Times New Roman"/>
          <w:i/>
          <w:iCs/>
          <w:noProof/>
          <w:sz w:val="24"/>
          <w:szCs w:val="24"/>
        </w:rPr>
        <w:t>Obesity reviews</w:t>
      </w:r>
      <w:r w:rsidRPr="00B65BA0">
        <w:rPr>
          <w:rFonts w:ascii="Times New Roman" w:hAnsi="Times New Roman" w:cs="Times New Roman"/>
          <w:noProof/>
          <w:sz w:val="24"/>
          <w:szCs w:val="24"/>
        </w:rPr>
        <w:t>, </w:t>
      </w:r>
      <w:r w:rsidRPr="00B65BA0">
        <w:rPr>
          <w:rFonts w:ascii="Times New Roman" w:hAnsi="Times New Roman" w:cs="Times New Roman"/>
          <w:i/>
          <w:iCs/>
          <w:noProof/>
          <w:sz w:val="24"/>
          <w:szCs w:val="24"/>
        </w:rPr>
        <w:t>16</w:t>
      </w:r>
      <w:r w:rsidRPr="00B65BA0">
        <w:rPr>
          <w:rFonts w:ascii="Times New Roman" w:hAnsi="Times New Roman" w:cs="Times New Roman"/>
          <w:noProof/>
          <w:sz w:val="24"/>
          <w:szCs w:val="24"/>
        </w:rPr>
        <w:t>(11), 942-961</w:t>
      </w:r>
      <w:r w:rsidR="000D2B60">
        <w:rPr>
          <w:rFonts w:ascii="Times New Roman" w:hAnsi="Times New Roman" w:cs="Times New Roman"/>
          <w:noProof/>
          <w:sz w:val="24"/>
          <w:szCs w:val="24"/>
        </w:rPr>
        <w:t>.</w:t>
      </w:r>
    </w:p>
    <w:p w14:paraId="0BB656C8" w14:textId="77777777" w:rsidR="000D2B60" w:rsidRPr="000D2B60" w:rsidRDefault="000D2B60" w:rsidP="000D2B60">
      <w:pPr>
        <w:pStyle w:val="Prrafodelista"/>
        <w:rPr>
          <w:rFonts w:ascii="Times New Roman" w:hAnsi="Times New Roman" w:cs="Times New Roman"/>
          <w:noProof/>
          <w:sz w:val="24"/>
          <w:szCs w:val="24"/>
        </w:rPr>
      </w:pPr>
    </w:p>
    <w:p w14:paraId="15228172" w14:textId="735DE773" w:rsidR="000D2B60" w:rsidRDefault="00D14FF9"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D14FF9">
        <w:rPr>
          <w:rFonts w:ascii="Times New Roman" w:hAnsi="Times New Roman" w:cs="Times New Roman"/>
          <w:noProof/>
          <w:sz w:val="24"/>
          <w:szCs w:val="24"/>
        </w:rPr>
        <w:t>Kumar, P. R., Bhansali, A., Ravikiran, M., Bhansali, S., Dutta, P., Thakur, J. S., ... &amp; Walia, R. (2010). Utility of glycated hemoglobin in diagnosing type 2 diabetes mellitus: a community-based study. </w:t>
      </w:r>
      <w:r w:rsidRPr="00D14FF9">
        <w:rPr>
          <w:rFonts w:ascii="Times New Roman" w:hAnsi="Times New Roman" w:cs="Times New Roman"/>
          <w:i/>
          <w:iCs/>
          <w:noProof/>
          <w:sz w:val="24"/>
          <w:szCs w:val="24"/>
        </w:rPr>
        <w:t>The Journal of Clinical Endocrinology &amp; Metabolism</w:t>
      </w:r>
      <w:r w:rsidRPr="00D14FF9">
        <w:rPr>
          <w:rFonts w:ascii="Times New Roman" w:hAnsi="Times New Roman" w:cs="Times New Roman"/>
          <w:noProof/>
          <w:sz w:val="24"/>
          <w:szCs w:val="24"/>
        </w:rPr>
        <w:t>, </w:t>
      </w:r>
      <w:r w:rsidRPr="00D14FF9">
        <w:rPr>
          <w:rFonts w:ascii="Times New Roman" w:hAnsi="Times New Roman" w:cs="Times New Roman"/>
          <w:i/>
          <w:iCs/>
          <w:noProof/>
          <w:sz w:val="24"/>
          <w:szCs w:val="24"/>
        </w:rPr>
        <w:t>95</w:t>
      </w:r>
      <w:r w:rsidRPr="00D14FF9">
        <w:rPr>
          <w:rFonts w:ascii="Times New Roman" w:hAnsi="Times New Roman" w:cs="Times New Roman"/>
          <w:noProof/>
          <w:sz w:val="24"/>
          <w:szCs w:val="24"/>
        </w:rPr>
        <w:t>(6), 2832-2835.</w:t>
      </w:r>
    </w:p>
    <w:p w14:paraId="567266D8" w14:textId="77777777" w:rsidR="000D2B60" w:rsidRPr="000D2B60" w:rsidRDefault="000D2B60" w:rsidP="000D2B60">
      <w:pPr>
        <w:pStyle w:val="Prrafodelista"/>
        <w:rPr>
          <w:rFonts w:ascii="Times New Roman" w:hAnsi="Times New Roman" w:cs="Times New Roman"/>
          <w:noProof/>
          <w:sz w:val="24"/>
          <w:szCs w:val="24"/>
        </w:rPr>
      </w:pPr>
    </w:p>
    <w:p w14:paraId="63059063" w14:textId="6CCC3930" w:rsidR="000D2B60" w:rsidRDefault="00D14FF9"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D14FF9">
        <w:rPr>
          <w:rFonts w:ascii="Times New Roman" w:hAnsi="Times New Roman" w:cs="Times New Roman"/>
          <w:noProof/>
          <w:sz w:val="24"/>
          <w:szCs w:val="24"/>
        </w:rPr>
        <w:t>Little, J. P., Gillen, J. B., Percival, M. E., Safdar, A., Tarnopolsky, M. A., Punthakee, Z., ... &amp; Gibala, M. J. (2011). Low-volume high-intensity interval training reduces hyperglycemia and increases muscle mitochondrial capacity in patients with type 2 diabetes. </w:t>
      </w:r>
      <w:r w:rsidRPr="00D14FF9">
        <w:rPr>
          <w:rFonts w:ascii="Times New Roman" w:hAnsi="Times New Roman" w:cs="Times New Roman"/>
          <w:i/>
          <w:iCs/>
          <w:noProof/>
          <w:sz w:val="24"/>
          <w:szCs w:val="24"/>
        </w:rPr>
        <w:t>Journal of applied physiology</w:t>
      </w:r>
      <w:r w:rsidRPr="00D14FF9">
        <w:rPr>
          <w:rFonts w:ascii="Times New Roman" w:hAnsi="Times New Roman" w:cs="Times New Roman"/>
          <w:noProof/>
          <w:sz w:val="24"/>
          <w:szCs w:val="24"/>
        </w:rPr>
        <w:t>, </w:t>
      </w:r>
      <w:r w:rsidRPr="00D14FF9">
        <w:rPr>
          <w:rFonts w:ascii="Times New Roman" w:hAnsi="Times New Roman" w:cs="Times New Roman"/>
          <w:i/>
          <w:iCs/>
          <w:noProof/>
          <w:sz w:val="24"/>
          <w:szCs w:val="24"/>
        </w:rPr>
        <w:t>111</w:t>
      </w:r>
      <w:r w:rsidRPr="00D14FF9">
        <w:rPr>
          <w:rFonts w:ascii="Times New Roman" w:hAnsi="Times New Roman" w:cs="Times New Roman"/>
          <w:noProof/>
          <w:sz w:val="24"/>
          <w:szCs w:val="24"/>
        </w:rPr>
        <w:t>(6), 1554-1560.</w:t>
      </w:r>
    </w:p>
    <w:p w14:paraId="484645FA" w14:textId="77777777" w:rsidR="000D2B60" w:rsidRPr="000D2B60" w:rsidRDefault="000D2B60" w:rsidP="000D2B60">
      <w:pPr>
        <w:pStyle w:val="Prrafodelista"/>
        <w:rPr>
          <w:rFonts w:ascii="Times New Roman" w:hAnsi="Times New Roman" w:cs="Times New Roman"/>
          <w:noProof/>
          <w:sz w:val="24"/>
          <w:szCs w:val="24"/>
        </w:rPr>
      </w:pPr>
    </w:p>
    <w:p w14:paraId="410F1A37" w14:textId="3DFEB4EC" w:rsidR="000D2B60" w:rsidRDefault="00DC1F12"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DC1F12">
        <w:rPr>
          <w:rFonts w:ascii="Times New Roman" w:hAnsi="Times New Roman" w:cs="Times New Roman"/>
          <w:noProof/>
          <w:sz w:val="24"/>
          <w:szCs w:val="24"/>
        </w:rPr>
        <w:t>Chicharro, J. L., &amp; Mojares, L. M. L. (2008). </w:t>
      </w:r>
      <w:r w:rsidRPr="00DC1F12">
        <w:rPr>
          <w:rFonts w:ascii="Times New Roman" w:hAnsi="Times New Roman" w:cs="Times New Roman"/>
          <w:i/>
          <w:iCs/>
          <w:noProof/>
          <w:sz w:val="24"/>
          <w:szCs w:val="24"/>
        </w:rPr>
        <w:t>Fisiología clínica del ejercicio</w:t>
      </w:r>
      <w:r w:rsidRPr="00DC1F12">
        <w:rPr>
          <w:rFonts w:ascii="Times New Roman" w:hAnsi="Times New Roman" w:cs="Times New Roman"/>
          <w:noProof/>
          <w:sz w:val="24"/>
          <w:szCs w:val="24"/>
        </w:rPr>
        <w:t>. Ed. Médica Panamericana</w:t>
      </w:r>
      <w:r w:rsidR="000D2B60">
        <w:rPr>
          <w:rFonts w:ascii="Times New Roman" w:hAnsi="Times New Roman" w:cs="Times New Roman"/>
          <w:noProof/>
          <w:sz w:val="24"/>
          <w:szCs w:val="24"/>
        </w:rPr>
        <w:t>.</w:t>
      </w:r>
    </w:p>
    <w:p w14:paraId="202D440C" w14:textId="77777777" w:rsidR="000D2B60" w:rsidRPr="000D2B60" w:rsidRDefault="000D2B60" w:rsidP="000D2B60">
      <w:pPr>
        <w:pStyle w:val="Prrafodelista"/>
        <w:rPr>
          <w:rFonts w:ascii="Times New Roman" w:hAnsi="Times New Roman" w:cs="Times New Roman"/>
          <w:noProof/>
          <w:sz w:val="24"/>
          <w:szCs w:val="24"/>
        </w:rPr>
      </w:pPr>
    </w:p>
    <w:p w14:paraId="3EAF7D4E" w14:textId="1310CCDD" w:rsidR="000D2B60" w:rsidRDefault="002C12D8"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2C12D8">
        <w:rPr>
          <w:rFonts w:ascii="Times New Roman" w:hAnsi="Times New Roman" w:cs="Times New Roman"/>
          <w:noProof/>
          <w:sz w:val="24"/>
          <w:szCs w:val="24"/>
        </w:rPr>
        <w:t>Madsen, S. M., Thorup, A. C., Bjerre, M., &amp; Jeppesen, P. B. (2015). Does 8 weeks of strenuous bicycle exercise improve diabetes-related inflammatory cytokines and free fatty acids in type 2 diabetes patients and individuals at high-risk of metabolic syndrome?. </w:t>
      </w:r>
      <w:r w:rsidRPr="002C12D8">
        <w:rPr>
          <w:rFonts w:ascii="Times New Roman" w:hAnsi="Times New Roman" w:cs="Times New Roman"/>
          <w:i/>
          <w:iCs/>
          <w:noProof/>
          <w:sz w:val="24"/>
          <w:szCs w:val="24"/>
        </w:rPr>
        <w:t>Archives of physiology and biochemistry</w:t>
      </w:r>
      <w:r w:rsidRPr="002C12D8">
        <w:rPr>
          <w:rFonts w:ascii="Times New Roman" w:hAnsi="Times New Roman" w:cs="Times New Roman"/>
          <w:noProof/>
          <w:sz w:val="24"/>
          <w:szCs w:val="24"/>
        </w:rPr>
        <w:t>, </w:t>
      </w:r>
      <w:r w:rsidRPr="002C12D8">
        <w:rPr>
          <w:rFonts w:ascii="Times New Roman" w:hAnsi="Times New Roman" w:cs="Times New Roman"/>
          <w:i/>
          <w:iCs/>
          <w:noProof/>
          <w:sz w:val="24"/>
          <w:szCs w:val="24"/>
        </w:rPr>
        <w:t>121</w:t>
      </w:r>
      <w:r w:rsidRPr="002C12D8">
        <w:rPr>
          <w:rFonts w:ascii="Times New Roman" w:hAnsi="Times New Roman" w:cs="Times New Roman"/>
          <w:noProof/>
          <w:sz w:val="24"/>
          <w:szCs w:val="24"/>
        </w:rPr>
        <w:t>(4), 129-138</w:t>
      </w:r>
      <w:r w:rsidR="000D2B60">
        <w:rPr>
          <w:rFonts w:ascii="Times New Roman" w:hAnsi="Times New Roman" w:cs="Times New Roman"/>
          <w:noProof/>
          <w:sz w:val="24"/>
          <w:szCs w:val="24"/>
        </w:rPr>
        <w:t>.</w:t>
      </w:r>
    </w:p>
    <w:p w14:paraId="0E4988CC" w14:textId="77777777" w:rsidR="000D2B60" w:rsidRPr="000D2B60" w:rsidRDefault="000D2B60" w:rsidP="000D2B60">
      <w:pPr>
        <w:pStyle w:val="Prrafodelista"/>
        <w:rPr>
          <w:rFonts w:ascii="Times New Roman" w:hAnsi="Times New Roman" w:cs="Times New Roman"/>
          <w:noProof/>
          <w:sz w:val="24"/>
          <w:szCs w:val="24"/>
        </w:rPr>
      </w:pPr>
    </w:p>
    <w:p w14:paraId="73AF785B" w14:textId="1E31B2BE" w:rsidR="000D2B60" w:rsidRDefault="00384574"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384574">
        <w:rPr>
          <w:rFonts w:ascii="Times New Roman" w:hAnsi="Times New Roman" w:cs="Times New Roman"/>
          <w:noProof/>
          <w:sz w:val="24"/>
          <w:szCs w:val="24"/>
        </w:rPr>
        <w:t>Madsen, S. M., Thorup, A. C., Overgaard, K., Bjerre, M., &amp; Jeppesen, P. B. (2015). Functional and structural vascular adaptations following 8 weeks of low volume high intensity interval training in lower leg of type 2 diabetes patients and individuals at high risk of metabolic syndrome. </w:t>
      </w:r>
      <w:r w:rsidRPr="00384574">
        <w:rPr>
          <w:rFonts w:ascii="Times New Roman" w:hAnsi="Times New Roman" w:cs="Times New Roman"/>
          <w:i/>
          <w:iCs/>
          <w:noProof/>
          <w:sz w:val="24"/>
          <w:szCs w:val="24"/>
        </w:rPr>
        <w:t>Archives of physiology and biochemistry</w:t>
      </w:r>
      <w:r w:rsidRPr="00384574">
        <w:rPr>
          <w:rFonts w:ascii="Times New Roman" w:hAnsi="Times New Roman" w:cs="Times New Roman"/>
          <w:noProof/>
          <w:sz w:val="24"/>
          <w:szCs w:val="24"/>
        </w:rPr>
        <w:t>, </w:t>
      </w:r>
      <w:r w:rsidRPr="00384574">
        <w:rPr>
          <w:rFonts w:ascii="Times New Roman" w:hAnsi="Times New Roman" w:cs="Times New Roman"/>
          <w:i/>
          <w:iCs/>
          <w:noProof/>
          <w:sz w:val="24"/>
          <w:szCs w:val="24"/>
        </w:rPr>
        <w:t>121</w:t>
      </w:r>
      <w:r w:rsidRPr="00384574">
        <w:rPr>
          <w:rFonts w:ascii="Times New Roman" w:hAnsi="Times New Roman" w:cs="Times New Roman"/>
          <w:noProof/>
          <w:sz w:val="24"/>
          <w:szCs w:val="24"/>
        </w:rPr>
        <w:t>(5), 178-186</w:t>
      </w:r>
      <w:r w:rsidR="000D2B60">
        <w:rPr>
          <w:rFonts w:ascii="Times New Roman" w:hAnsi="Times New Roman" w:cs="Times New Roman"/>
          <w:noProof/>
          <w:sz w:val="24"/>
          <w:szCs w:val="24"/>
        </w:rPr>
        <w:t>.</w:t>
      </w:r>
    </w:p>
    <w:p w14:paraId="2D236527" w14:textId="77777777" w:rsidR="000D2B60" w:rsidRPr="000D2B60" w:rsidRDefault="000D2B60" w:rsidP="000D2B60">
      <w:pPr>
        <w:pStyle w:val="Prrafodelista"/>
        <w:rPr>
          <w:rFonts w:ascii="Times New Roman" w:hAnsi="Times New Roman" w:cs="Times New Roman"/>
          <w:noProof/>
          <w:sz w:val="24"/>
          <w:szCs w:val="24"/>
        </w:rPr>
      </w:pPr>
    </w:p>
    <w:p w14:paraId="75CF30B7" w14:textId="5BB31EE3" w:rsidR="000D2B60" w:rsidRDefault="00384574"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384574">
        <w:rPr>
          <w:rFonts w:ascii="Times New Roman" w:hAnsi="Times New Roman" w:cs="Times New Roman"/>
          <w:noProof/>
          <w:sz w:val="24"/>
          <w:szCs w:val="24"/>
        </w:rPr>
        <w:t>Madsen, S. M., Thorup, A. C., Overgaard, K., &amp; Jeppesen, P. B. (2015). High intensity interval training improves glycaemic control and pancreatic β cell function of type 2 diabetes patients. </w:t>
      </w:r>
      <w:r w:rsidRPr="00384574">
        <w:rPr>
          <w:rFonts w:ascii="Times New Roman" w:hAnsi="Times New Roman" w:cs="Times New Roman"/>
          <w:i/>
          <w:iCs/>
          <w:noProof/>
          <w:sz w:val="24"/>
          <w:szCs w:val="24"/>
        </w:rPr>
        <w:t>PLoS One</w:t>
      </w:r>
      <w:r w:rsidRPr="00384574">
        <w:rPr>
          <w:rFonts w:ascii="Times New Roman" w:hAnsi="Times New Roman" w:cs="Times New Roman"/>
          <w:noProof/>
          <w:sz w:val="24"/>
          <w:szCs w:val="24"/>
        </w:rPr>
        <w:t>, </w:t>
      </w:r>
      <w:r w:rsidRPr="00384574">
        <w:rPr>
          <w:rFonts w:ascii="Times New Roman" w:hAnsi="Times New Roman" w:cs="Times New Roman"/>
          <w:i/>
          <w:iCs/>
          <w:noProof/>
          <w:sz w:val="24"/>
          <w:szCs w:val="24"/>
        </w:rPr>
        <w:t>10</w:t>
      </w:r>
      <w:r w:rsidRPr="00384574">
        <w:rPr>
          <w:rFonts w:ascii="Times New Roman" w:hAnsi="Times New Roman" w:cs="Times New Roman"/>
          <w:noProof/>
          <w:sz w:val="24"/>
          <w:szCs w:val="24"/>
        </w:rPr>
        <w:t>(8), e0133286.</w:t>
      </w:r>
    </w:p>
    <w:p w14:paraId="14D2D3B8" w14:textId="77777777" w:rsidR="000D2B60" w:rsidRPr="000D2B60" w:rsidRDefault="000D2B60" w:rsidP="000D2B60">
      <w:pPr>
        <w:pStyle w:val="Prrafodelista"/>
        <w:rPr>
          <w:rFonts w:ascii="Times New Roman" w:hAnsi="Times New Roman" w:cs="Times New Roman"/>
          <w:noProof/>
          <w:sz w:val="24"/>
          <w:szCs w:val="24"/>
        </w:rPr>
      </w:pPr>
    </w:p>
    <w:p w14:paraId="295FCEB6" w14:textId="1DEEDEAE" w:rsidR="000D2B60" w:rsidRDefault="0075380F"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75380F">
        <w:rPr>
          <w:rFonts w:ascii="Times New Roman" w:hAnsi="Times New Roman" w:cs="Times New Roman"/>
          <w:noProof/>
          <w:sz w:val="24"/>
          <w:szCs w:val="24"/>
        </w:rPr>
        <w:t>Maillard, F., Rousset, S., Pereira, B., Traore, A., Del Amaze, P. D. P., Boirie, Y., ... &amp; Boisseau, N. (2016). High-intensity interval training reduces abdominal fat mass in postmenopausal women with type 2 diabetes. </w:t>
      </w:r>
      <w:r w:rsidRPr="0075380F">
        <w:rPr>
          <w:rFonts w:ascii="Times New Roman" w:hAnsi="Times New Roman" w:cs="Times New Roman"/>
          <w:i/>
          <w:iCs/>
          <w:noProof/>
          <w:sz w:val="24"/>
          <w:szCs w:val="24"/>
        </w:rPr>
        <w:t>Diabetes &amp; metabolism</w:t>
      </w:r>
      <w:r w:rsidRPr="0075380F">
        <w:rPr>
          <w:rFonts w:ascii="Times New Roman" w:hAnsi="Times New Roman" w:cs="Times New Roman"/>
          <w:noProof/>
          <w:sz w:val="24"/>
          <w:szCs w:val="24"/>
        </w:rPr>
        <w:t>, </w:t>
      </w:r>
      <w:r w:rsidRPr="0075380F">
        <w:rPr>
          <w:rFonts w:ascii="Times New Roman" w:hAnsi="Times New Roman" w:cs="Times New Roman"/>
          <w:i/>
          <w:iCs/>
          <w:noProof/>
          <w:sz w:val="24"/>
          <w:szCs w:val="24"/>
        </w:rPr>
        <w:t>42</w:t>
      </w:r>
      <w:r w:rsidRPr="0075380F">
        <w:rPr>
          <w:rFonts w:ascii="Times New Roman" w:hAnsi="Times New Roman" w:cs="Times New Roman"/>
          <w:noProof/>
          <w:sz w:val="24"/>
          <w:szCs w:val="24"/>
        </w:rPr>
        <w:t>(6), 433-441.</w:t>
      </w:r>
    </w:p>
    <w:p w14:paraId="197C9A8D" w14:textId="77777777" w:rsidR="000D2B60" w:rsidRPr="000D2B60" w:rsidRDefault="000D2B60" w:rsidP="000D2B60">
      <w:pPr>
        <w:pStyle w:val="Prrafodelista"/>
        <w:rPr>
          <w:rFonts w:ascii="Times New Roman" w:hAnsi="Times New Roman" w:cs="Times New Roman"/>
          <w:noProof/>
          <w:sz w:val="24"/>
          <w:szCs w:val="24"/>
        </w:rPr>
      </w:pPr>
    </w:p>
    <w:p w14:paraId="5AD9DBED" w14:textId="369E4F90" w:rsidR="000D2B60" w:rsidRDefault="0075380F"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75380F">
        <w:rPr>
          <w:rFonts w:ascii="Times New Roman" w:hAnsi="Times New Roman" w:cs="Times New Roman"/>
          <w:noProof/>
          <w:sz w:val="24"/>
          <w:szCs w:val="24"/>
        </w:rPr>
        <w:t>Mandrup, C. M., Egelund, J., Nyberg, M., Slingsby, M. H. L., Andersen, C. B., Løgstrup, S., ... &amp; Hellsten, Y. (2017). Effects of high-intensity training on cardiovascular risk factors in premenopausal and postmenopausal women. </w:t>
      </w:r>
      <w:r w:rsidRPr="0075380F">
        <w:rPr>
          <w:rFonts w:ascii="Times New Roman" w:hAnsi="Times New Roman" w:cs="Times New Roman"/>
          <w:i/>
          <w:iCs/>
          <w:noProof/>
          <w:sz w:val="24"/>
          <w:szCs w:val="24"/>
        </w:rPr>
        <w:t>American journal of obstetrics and gynecology</w:t>
      </w:r>
      <w:r w:rsidRPr="0075380F">
        <w:rPr>
          <w:rFonts w:ascii="Times New Roman" w:hAnsi="Times New Roman" w:cs="Times New Roman"/>
          <w:noProof/>
          <w:sz w:val="24"/>
          <w:szCs w:val="24"/>
        </w:rPr>
        <w:t>, </w:t>
      </w:r>
      <w:r w:rsidRPr="0075380F">
        <w:rPr>
          <w:rFonts w:ascii="Times New Roman" w:hAnsi="Times New Roman" w:cs="Times New Roman"/>
          <w:i/>
          <w:iCs/>
          <w:noProof/>
          <w:sz w:val="24"/>
          <w:szCs w:val="24"/>
        </w:rPr>
        <w:t>216</w:t>
      </w:r>
      <w:r w:rsidRPr="0075380F">
        <w:rPr>
          <w:rFonts w:ascii="Times New Roman" w:hAnsi="Times New Roman" w:cs="Times New Roman"/>
          <w:noProof/>
          <w:sz w:val="24"/>
          <w:szCs w:val="24"/>
        </w:rPr>
        <w:t>(4), 384-e1</w:t>
      </w:r>
      <w:r w:rsidR="000D2B60">
        <w:rPr>
          <w:rFonts w:ascii="Times New Roman" w:hAnsi="Times New Roman" w:cs="Times New Roman"/>
          <w:noProof/>
          <w:sz w:val="24"/>
          <w:szCs w:val="24"/>
        </w:rPr>
        <w:t>.</w:t>
      </w:r>
    </w:p>
    <w:p w14:paraId="7CB13D47" w14:textId="77777777" w:rsidR="000D2B60" w:rsidRPr="000D2B60" w:rsidRDefault="000D2B60" w:rsidP="000D2B60">
      <w:pPr>
        <w:pStyle w:val="Prrafodelista"/>
        <w:rPr>
          <w:rFonts w:ascii="Times New Roman" w:hAnsi="Times New Roman" w:cs="Times New Roman"/>
          <w:noProof/>
          <w:sz w:val="24"/>
          <w:szCs w:val="24"/>
        </w:rPr>
      </w:pPr>
    </w:p>
    <w:p w14:paraId="40DBA6C5" w14:textId="3F36C28E" w:rsidR="000D2B60" w:rsidRDefault="009B4F67"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9B4F67">
        <w:rPr>
          <w:rFonts w:ascii="Times New Roman" w:hAnsi="Times New Roman" w:cs="Times New Roman"/>
          <w:noProof/>
          <w:sz w:val="24"/>
          <w:szCs w:val="24"/>
        </w:rPr>
        <w:t>Mangiamarchi, P., Caniuqueo, A., Ramirez-Campillo, R., Cardenas, P., Morales, S., Cano-Montoya, J., ... &amp; Alvarez, C. (2017). Effects of high-intensity interval training and nutritional education in patients with type 2 diabetes. </w:t>
      </w:r>
      <w:r w:rsidRPr="009B4F67">
        <w:rPr>
          <w:rFonts w:ascii="Times New Roman" w:hAnsi="Times New Roman" w:cs="Times New Roman"/>
          <w:i/>
          <w:iCs/>
          <w:noProof/>
          <w:sz w:val="24"/>
          <w:szCs w:val="24"/>
        </w:rPr>
        <w:t>Revista medica de Chile</w:t>
      </w:r>
      <w:r w:rsidRPr="009B4F67">
        <w:rPr>
          <w:rFonts w:ascii="Times New Roman" w:hAnsi="Times New Roman" w:cs="Times New Roman"/>
          <w:noProof/>
          <w:sz w:val="24"/>
          <w:szCs w:val="24"/>
        </w:rPr>
        <w:t>, </w:t>
      </w:r>
      <w:r w:rsidRPr="009B4F67">
        <w:rPr>
          <w:rFonts w:ascii="Times New Roman" w:hAnsi="Times New Roman" w:cs="Times New Roman"/>
          <w:i/>
          <w:iCs/>
          <w:noProof/>
          <w:sz w:val="24"/>
          <w:szCs w:val="24"/>
        </w:rPr>
        <w:t>145</w:t>
      </w:r>
      <w:r w:rsidRPr="009B4F67">
        <w:rPr>
          <w:rFonts w:ascii="Times New Roman" w:hAnsi="Times New Roman" w:cs="Times New Roman"/>
          <w:noProof/>
          <w:sz w:val="24"/>
          <w:szCs w:val="24"/>
        </w:rPr>
        <w:t>(7), 845-853</w:t>
      </w:r>
      <w:r w:rsidR="000D2B60">
        <w:rPr>
          <w:rFonts w:ascii="Times New Roman" w:hAnsi="Times New Roman" w:cs="Times New Roman"/>
          <w:noProof/>
          <w:sz w:val="24"/>
          <w:szCs w:val="24"/>
        </w:rPr>
        <w:t>.</w:t>
      </w:r>
    </w:p>
    <w:p w14:paraId="793DA6FE" w14:textId="77777777" w:rsidR="000D2B60" w:rsidRPr="000D2B60" w:rsidRDefault="000D2B60" w:rsidP="000D2B60">
      <w:pPr>
        <w:pStyle w:val="Prrafodelista"/>
        <w:rPr>
          <w:rFonts w:ascii="Times New Roman" w:hAnsi="Times New Roman" w:cs="Times New Roman"/>
          <w:noProof/>
          <w:sz w:val="24"/>
          <w:szCs w:val="24"/>
        </w:rPr>
      </w:pPr>
    </w:p>
    <w:p w14:paraId="4D54BB3D" w14:textId="11243FFE" w:rsidR="000D2B60" w:rsidRDefault="00AB15A8"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AB15A8">
        <w:rPr>
          <w:rFonts w:ascii="Times New Roman" w:hAnsi="Times New Roman" w:cs="Times New Roman"/>
          <w:noProof/>
          <w:sz w:val="24"/>
          <w:szCs w:val="24"/>
        </w:rPr>
        <w:lastRenderedPageBreak/>
        <w:t>Ogden, C. L., Carroll, M. D., Kit, B. K., &amp; Flegal, K. M. (2014). Prevalence of childhood and adult obesity in the United States, 2011-2012. </w:t>
      </w:r>
      <w:r w:rsidRPr="00AB15A8">
        <w:rPr>
          <w:rFonts w:ascii="Times New Roman" w:hAnsi="Times New Roman" w:cs="Times New Roman"/>
          <w:i/>
          <w:iCs/>
          <w:noProof/>
          <w:sz w:val="24"/>
          <w:szCs w:val="24"/>
        </w:rPr>
        <w:t>Jama</w:t>
      </w:r>
      <w:r w:rsidRPr="00AB15A8">
        <w:rPr>
          <w:rFonts w:ascii="Times New Roman" w:hAnsi="Times New Roman" w:cs="Times New Roman"/>
          <w:noProof/>
          <w:sz w:val="24"/>
          <w:szCs w:val="24"/>
        </w:rPr>
        <w:t>, </w:t>
      </w:r>
      <w:r w:rsidRPr="00AB15A8">
        <w:rPr>
          <w:rFonts w:ascii="Times New Roman" w:hAnsi="Times New Roman" w:cs="Times New Roman"/>
          <w:i/>
          <w:iCs/>
          <w:noProof/>
          <w:sz w:val="24"/>
          <w:szCs w:val="24"/>
        </w:rPr>
        <w:t>311</w:t>
      </w:r>
      <w:r w:rsidRPr="00AB15A8">
        <w:rPr>
          <w:rFonts w:ascii="Times New Roman" w:hAnsi="Times New Roman" w:cs="Times New Roman"/>
          <w:noProof/>
          <w:sz w:val="24"/>
          <w:szCs w:val="24"/>
        </w:rPr>
        <w:t>(8), 806-814</w:t>
      </w:r>
      <w:r w:rsidR="000D2B60">
        <w:rPr>
          <w:rFonts w:ascii="Times New Roman" w:hAnsi="Times New Roman" w:cs="Times New Roman"/>
          <w:noProof/>
          <w:sz w:val="24"/>
          <w:szCs w:val="24"/>
        </w:rPr>
        <w:t>.</w:t>
      </w:r>
    </w:p>
    <w:p w14:paraId="2A039A36" w14:textId="77777777" w:rsidR="000D2B60" w:rsidRPr="000D2B60" w:rsidRDefault="000D2B60" w:rsidP="000D2B60">
      <w:pPr>
        <w:pStyle w:val="Prrafodelista"/>
        <w:rPr>
          <w:rFonts w:ascii="Times New Roman" w:hAnsi="Times New Roman" w:cs="Times New Roman"/>
          <w:noProof/>
          <w:sz w:val="24"/>
          <w:szCs w:val="24"/>
        </w:rPr>
      </w:pPr>
    </w:p>
    <w:p w14:paraId="40E8FAA0" w14:textId="664A889D" w:rsidR="000D2B60" w:rsidRDefault="00AB15A8"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AB15A8">
        <w:rPr>
          <w:rFonts w:ascii="Times New Roman" w:hAnsi="Times New Roman" w:cs="Times New Roman"/>
          <w:noProof/>
          <w:sz w:val="24"/>
          <w:szCs w:val="24"/>
        </w:rPr>
        <w:t>Phillips, B. E., Kelly, B. M., Lilja, M., Ponce-González, J. G., Brogan, R. J., Morris, D. L., ... &amp; Rooyackers, O. (2017). A practical and time-efficient high-intensity interval training program modifies cardio-metabolic risk factors in adults with risk factors for type II diabetes. </w:t>
      </w:r>
      <w:r w:rsidRPr="00AB15A8">
        <w:rPr>
          <w:rFonts w:ascii="Times New Roman" w:hAnsi="Times New Roman" w:cs="Times New Roman"/>
          <w:i/>
          <w:iCs/>
          <w:noProof/>
          <w:sz w:val="24"/>
          <w:szCs w:val="24"/>
        </w:rPr>
        <w:t>Frontiers in endocrinology</w:t>
      </w:r>
      <w:r w:rsidRPr="00AB15A8">
        <w:rPr>
          <w:rFonts w:ascii="Times New Roman" w:hAnsi="Times New Roman" w:cs="Times New Roman"/>
          <w:noProof/>
          <w:sz w:val="24"/>
          <w:szCs w:val="24"/>
        </w:rPr>
        <w:t>, </w:t>
      </w:r>
      <w:r w:rsidRPr="00AB15A8">
        <w:rPr>
          <w:rFonts w:ascii="Times New Roman" w:hAnsi="Times New Roman" w:cs="Times New Roman"/>
          <w:i/>
          <w:iCs/>
          <w:noProof/>
          <w:sz w:val="24"/>
          <w:szCs w:val="24"/>
        </w:rPr>
        <w:t>8</w:t>
      </w:r>
      <w:r w:rsidRPr="00AB15A8">
        <w:rPr>
          <w:rFonts w:ascii="Times New Roman" w:hAnsi="Times New Roman" w:cs="Times New Roman"/>
          <w:noProof/>
          <w:sz w:val="24"/>
          <w:szCs w:val="24"/>
        </w:rPr>
        <w:t>, 229</w:t>
      </w:r>
      <w:r w:rsidR="000D2B60">
        <w:rPr>
          <w:rFonts w:ascii="Times New Roman" w:hAnsi="Times New Roman" w:cs="Times New Roman"/>
          <w:noProof/>
          <w:sz w:val="24"/>
          <w:szCs w:val="24"/>
        </w:rPr>
        <w:t>.</w:t>
      </w:r>
    </w:p>
    <w:p w14:paraId="06E8895C" w14:textId="77777777" w:rsidR="000D2B60" w:rsidRPr="000D2B60" w:rsidRDefault="000D2B60" w:rsidP="000D2B60">
      <w:pPr>
        <w:pStyle w:val="Prrafodelista"/>
        <w:rPr>
          <w:rFonts w:ascii="Times New Roman" w:hAnsi="Times New Roman" w:cs="Times New Roman"/>
          <w:noProof/>
          <w:sz w:val="24"/>
          <w:szCs w:val="24"/>
        </w:rPr>
      </w:pPr>
    </w:p>
    <w:p w14:paraId="4901828A" w14:textId="1EE35843" w:rsidR="000D2B60" w:rsidRDefault="005F401E"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5F401E">
        <w:rPr>
          <w:rFonts w:ascii="Times New Roman" w:hAnsi="Times New Roman" w:cs="Times New Roman"/>
          <w:noProof/>
          <w:sz w:val="24"/>
          <w:szCs w:val="24"/>
        </w:rPr>
        <w:t>Poblete Aro, C. E., Guzmán, R., Antonio, J., Soto Muñoz, M. E., &amp; Villegas González, B. E. (2015). Effects of high intensity interval training versus moderate intensity continuous training on the reduction of oxidative stress in type 2 diabetic adult patients: CAT. </w:t>
      </w:r>
      <w:r w:rsidRPr="005F401E">
        <w:rPr>
          <w:rFonts w:ascii="Times New Roman" w:hAnsi="Times New Roman" w:cs="Times New Roman"/>
          <w:i/>
          <w:iCs/>
          <w:noProof/>
          <w:sz w:val="24"/>
          <w:szCs w:val="24"/>
        </w:rPr>
        <w:t>Medwave</w:t>
      </w:r>
      <w:r w:rsidRPr="005F401E">
        <w:rPr>
          <w:rFonts w:ascii="Times New Roman" w:hAnsi="Times New Roman" w:cs="Times New Roman"/>
          <w:noProof/>
          <w:sz w:val="24"/>
          <w:szCs w:val="24"/>
        </w:rPr>
        <w:t>, </w:t>
      </w:r>
      <w:r w:rsidRPr="005F401E">
        <w:rPr>
          <w:rFonts w:ascii="Times New Roman" w:hAnsi="Times New Roman" w:cs="Times New Roman"/>
          <w:i/>
          <w:iCs/>
          <w:noProof/>
          <w:sz w:val="24"/>
          <w:szCs w:val="24"/>
        </w:rPr>
        <w:t>15</w:t>
      </w:r>
      <w:r w:rsidRPr="005F401E">
        <w:rPr>
          <w:rFonts w:ascii="Times New Roman" w:hAnsi="Times New Roman" w:cs="Times New Roman"/>
          <w:noProof/>
          <w:sz w:val="24"/>
          <w:szCs w:val="24"/>
        </w:rPr>
        <w:t>(07)</w:t>
      </w:r>
      <w:r w:rsidR="000D2B60">
        <w:rPr>
          <w:rFonts w:ascii="Times New Roman" w:hAnsi="Times New Roman" w:cs="Times New Roman"/>
          <w:noProof/>
          <w:sz w:val="24"/>
          <w:szCs w:val="24"/>
        </w:rPr>
        <w:t>.</w:t>
      </w:r>
    </w:p>
    <w:p w14:paraId="24C1DC03" w14:textId="77777777" w:rsidR="000D2B60" w:rsidRPr="000D2B60" w:rsidRDefault="000D2B60" w:rsidP="000D2B60">
      <w:pPr>
        <w:pStyle w:val="Prrafodelista"/>
        <w:rPr>
          <w:rFonts w:ascii="Times New Roman" w:hAnsi="Times New Roman" w:cs="Times New Roman"/>
          <w:noProof/>
          <w:sz w:val="24"/>
          <w:szCs w:val="24"/>
        </w:rPr>
      </w:pPr>
    </w:p>
    <w:p w14:paraId="5AB42374" w14:textId="4EE427CF" w:rsidR="000D2B60" w:rsidRDefault="005F401E"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5F401E">
        <w:rPr>
          <w:rFonts w:ascii="Times New Roman" w:hAnsi="Times New Roman" w:cs="Times New Roman"/>
          <w:noProof/>
          <w:sz w:val="24"/>
          <w:szCs w:val="24"/>
        </w:rPr>
        <w:t>Salas-Salvadó, J., Bulló, M., Estruch, R., Ros, E., Covas, M. I., Ibarrola-Jurado, N., ... &amp; Romaguera, D. (2014). Prevention of diabetes with Mediterranean diets: a subgroup analysis of a randomized trial. </w:t>
      </w:r>
      <w:r w:rsidRPr="005F401E">
        <w:rPr>
          <w:rFonts w:ascii="Times New Roman" w:hAnsi="Times New Roman" w:cs="Times New Roman"/>
          <w:i/>
          <w:iCs/>
          <w:noProof/>
          <w:sz w:val="24"/>
          <w:szCs w:val="24"/>
        </w:rPr>
        <w:t>Annals of internal medicine</w:t>
      </w:r>
      <w:r w:rsidRPr="005F401E">
        <w:rPr>
          <w:rFonts w:ascii="Times New Roman" w:hAnsi="Times New Roman" w:cs="Times New Roman"/>
          <w:noProof/>
          <w:sz w:val="24"/>
          <w:szCs w:val="24"/>
        </w:rPr>
        <w:t>, </w:t>
      </w:r>
      <w:r w:rsidRPr="005F401E">
        <w:rPr>
          <w:rFonts w:ascii="Times New Roman" w:hAnsi="Times New Roman" w:cs="Times New Roman"/>
          <w:i/>
          <w:iCs/>
          <w:noProof/>
          <w:sz w:val="24"/>
          <w:szCs w:val="24"/>
        </w:rPr>
        <w:t>160</w:t>
      </w:r>
      <w:r w:rsidRPr="005F401E">
        <w:rPr>
          <w:rFonts w:ascii="Times New Roman" w:hAnsi="Times New Roman" w:cs="Times New Roman"/>
          <w:noProof/>
          <w:sz w:val="24"/>
          <w:szCs w:val="24"/>
        </w:rPr>
        <w:t>(1), 1-10</w:t>
      </w:r>
      <w:r w:rsidR="000D2B60">
        <w:rPr>
          <w:rFonts w:ascii="Times New Roman" w:hAnsi="Times New Roman" w:cs="Times New Roman"/>
          <w:noProof/>
          <w:sz w:val="24"/>
          <w:szCs w:val="24"/>
        </w:rPr>
        <w:t>.</w:t>
      </w:r>
    </w:p>
    <w:p w14:paraId="0FCD486C" w14:textId="77777777" w:rsidR="000D2B60" w:rsidRPr="000D2B60" w:rsidRDefault="000D2B60" w:rsidP="000D2B60">
      <w:pPr>
        <w:pStyle w:val="Prrafodelista"/>
        <w:rPr>
          <w:rFonts w:ascii="Times New Roman" w:hAnsi="Times New Roman" w:cs="Times New Roman"/>
          <w:noProof/>
          <w:sz w:val="24"/>
          <w:szCs w:val="24"/>
        </w:rPr>
      </w:pPr>
    </w:p>
    <w:p w14:paraId="1063E283" w14:textId="342C9BB7" w:rsidR="000D2B60" w:rsidRDefault="00504B7F"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504B7F">
        <w:rPr>
          <w:rFonts w:ascii="Times New Roman" w:hAnsi="Times New Roman" w:cs="Times New Roman"/>
          <w:noProof/>
          <w:sz w:val="24"/>
          <w:szCs w:val="24"/>
        </w:rPr>
        <w:t>Støa, E. M., Meling, S., Nyhus, L. K., Strømstad, G., Mangerud, K. M., Helgerud, J., ... &amp; Støren, Ø. (2017). High-intensity aerobic interval training improves aerobic fitness and HbA1c among persons diagnosed with type 2 diabetes. </w:t>
      </w:r>
      <w:r w:rsidRPr="00504B7F">
        <w:rPr>
          <w:rFonts w:ascii="Times New Roman" w:hAnsi="Times New Roman" w:cs="Times New Roman"/>
          <w:i/>
          <w:iCs/>
          <w:noProof/>
          <w:sz w:val="24"/>
          <w:szCs w:val="24"/>
        </w:rPr>
        <w:t>European journal of applied physiology</w:t>
      </w:r>
      <w:r w:rsidRPr="00504B7F">
        <w:rPr>
          <w:rFonts w:ascii="Times New Roman" w:hAnsi="Times New Roman" w:cs="Times New Roman"/>
          <w:noProof/>
          <w:sz w:val="24"/>
          <w:szCs w:val="24"/>
        </w:rPr>
        <w:t>, </w:t>
      </w:r>
      <w:r w:rsidRPr="00504B7F">
        <w:rPr>
          <w:rFonts w:ascii="Times New Roman" w:hAnsi="Times New Roman" w:cs="Times New Roman"/>
          <w:i/>
          <w:iCs/>
          <w:noProof/>
          <w:sz w:val="24"/>
          <w:szCs w:val="24"/>
        </w:rPr>
        <w:t>117</w:t>
      </w:r>
      <w:r w:rsidRPr="00504B7F">
        <w:rPr>
          <w:rFonts w:ascii="Times New Roman" w:hAnsi="Times New Roman" w:cs="Times New Roman"/>
          <w:noProof/>
          <w:sz w:val="24"/>
          <w:szCs w:val="24"/>
        </w:rPr>
        <w:t>(3), 455-467</w:t>
      </w:r>
      <w:r w:rsidR="000D2B60">
        <w:rPr>
          <w:rFonts w:ascii="Times New Roman" w:hAnsi="Times New Roman" w:cs="Times New Roman"/>
          <w:noProof/>
          <w:sz w:val="24"/>
          <w:szCs w:val="24"/>
        </w:rPr>
        <w:t>.</w:t>
      </w:r>
    </w:p>
    <w:p w14:paraId="6213F5EC" w14:textId="77777777" w:rsidR="000D2B60" w:rsidRPr="000D2B60" w:rsidRDefault="000D2B60" w:rsidP="000D2B60">
      <w:pPr>
        <w:pStyle w:val="Prrafodelista"/>
        <w:rPr>
          <w:rFonts w:ascii="Times New Roman" w:hAnsi="Times New Roman" w:cs="Times New Roman"/>
          <w:noProof/>
          <w:sz w:val="24"/>
          <w:szCs w:val="24"/>
        </w:rPr>
      </w:pPr>
    </w:p>
    <w:p w14:paraId="5C529ABD" w14:textId="6D6BA820" w:rsidR="000D2B60" w:rsidRDefault="00504B7F"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504B7F">
        <w:rPr>
          <w:rFonts w:ascii="Times New Roman" w:hAnsi="Times New Roman" w:cs="Times New Roman"/>
          <w:noProof/>
          <w:sz w:val="24"/>
          <w:szCs w:val="24"/>
        </w:rPr>
        <w:t>Umpierre, D., Ribeiro, P. A., Kramer, C. K., Leitão, C. B., Zucatti, A. T., Azevedo, M. J., ... &amp; Schaan, B. D. (2011). Physical activity advice only or structured exercise training and association with HbA1c levels in type 2 diabetes: a systematic review and meta-analysis. </w:t>
      </w:r>
      <w:r w:rsidRPr="00504B7F">
        <w:rPr>
          <w:rFonts w:ascii="Times New Roman" w:hAnsi="Times New Roman" w:cs="Times New Roman"/>
          <w:i/>
          <w:iCs/>
          <w:noProof/>
          <w:sz w:val="24"/>
          <w:szCs w:val="24"/>
        </w:rPr>
        <w:t>Jama</w:t>
      </w:r>
      <w:r w:rsidRPr="00504B7F">
        <w:rPr>
          <w:rFonts w:ascii="Times New Roman" w:hAnsi="Times New Roman" w:cs="Times New Roman"/>
          <w:noProof/>
          <w:sz w:val="24"/>
          <w:szCs w:val="24"/>
        </w:rPr>
        <w:t>, </w:t>
      </w:r>
      <w:r w:rsidRPr="00504B7F">
        <w:rPr>
          <w:rFonts w:ascii="Times New Roman" w:hAnsi="Times New Roman" w:cs="Times New Roman"/>
          <w:i/>
          <w:iCs/>
          <w:noProof/>
          <w:sz w:val="24"/>
          <w:szCs w:val="24"/>
        </w:rPr>
        <w:t>305</w:t>
      </w:r>
      <w:r w:rsidRPr="00504B7F">
        <w:rPr>
          <w:rFonts w:ascii="Times New Roman" w:hAnsi="Times New Roman" w:cs="Times New Roman"/>
          <w:noProof/>
          <w:sz w:val="24"/>
          <w:szCs w:val="24"/>
        </w:rPr>
        <w:t>(17), 1790-1799.</w:t>
      </w:r>
    </w:p>
    <w:p w14:paraId="7C96CB45" w14:textId="77777777" w:rsidR="000D2B60" w:rsidRPr="000D2B60" w:rsidRDefault="000D2B60" w:rsidP="000D2B60">
      <w:pPr>
        <w:pStyle w:val="Prrafodelista"/>
        <w:rPr>
          <w:rFonts w:ascii="Times New Roman" w:hAnsi="Times New Roman" w:cs="Times New Roman"/>
          <w:noProof/>
          <w:sz w:val="24"/>
          <w:szCs w:val="24"/>
        </w:rPr>
      </w:pPr>
    </w:p>
    <w:p w14:paraId="65D52F92" w14:textId="1B57023B" w:rsidR="006838B9" w:rsidRPr="000D2B60" w:rsidRDefault="00B808E4" w:rsidP="000D2B60">
      <w:pPr>
        <w:pStyle w:val="Prrafodelista"/>
        <w:widowControl w:val="0"/>
        <w:numPr>
          <w:ilvl w:val="0"/>
          <w:numId w:val="41"/>
        </w:numPr>
        <w:autoSpaceDE w:val="0"/>
        <w:autoSpaceDN w:val="0"/>
        <w:adjustRightInd w:val="0"/>
        <w:spacing w:before="120" w:after="0" w:line="240" w:lineRule="auto"/>
        <w:rPr>
          <w:rFonts w:ascii="Times New Roman" w:hAnsi="Times New Roman" w:cs="Times New Roman"/>
          <w:noProof/>
          <w:sz w:val="24"/>
          <w:szCs w:val="24"/>
        </w:rPr>
      </w:pPr>
      <w:r w:rsidRPr="00B808E4">
        <w:rPr>
          <w:rFonts w:ascii="Times New Roman" w:hAnsi="Times New Roman" w:cs="Times New Roman"/>
          <w:noProof/>
          <w:sz w:val="24"/>
          <w:szCs w:val="24"/>
        </w:rPr>
        <w:t>Zanuso, S., Sacchetti, M., Sundberg, C. J., Orlando, G., Benvenuti, P., &amp; Balducci, S. (2017). Exercise in type 2 diabetes: genetic, metabolic and neuromuscular adaptations. A review of the evidence. </w:t>
      </w:r>
      <w:r w:rsidRPr="00B808E4">
        <w:rPr>
          <w:rFonts w:ascii="Times New Roman" w:hAnsi="Times New Roman" w:cs="Times New Roman"/>
          <w:i/>
          <w:iCs/>
          <w:noProof/>
          <w:sz w:val="24"/>
          <w:szCs w:val="24"/>
        </w:rPr>
        <w:t>Br J Sports Med</w:t>
      </w:r>
      <w:r w:rsidRPr="00B808E4">
        <w:rPr>
          <w:rFonts w:ascii="Times New Roman" w:hAnsi="Times New Roman" w:cs="Times New Roman"/>
          <w:noProof/>
          <w:sz w:val="24"/>
          <w:szCs w:val="24"/>
        </w:rPr>
        <w:t>, </w:t>
      </w:r>
      <w:r w:rsidRPr="00B808E4">
        <w:rPr>
          <w:rFonts w:ascii="Times New Roman" w:hAnsi="Times New Roman" w:cs="Times New Roman"/>
          <w:i/>
          <w:iCs/>
          <w:noProof/>
          <w:sz w:val="24"/>
          <w:szCs w:val="24"/>
        </w:rPr>
        <w:t>51</w:t>
      </w:r>
      <w:r w:rsidRPr="00B808E4">
        <w:rPr>
          <w:rFonts w:ascii="Times New Roman" w:hAnsi="Times New Roman" w:cs="Times New Roman"/>
          <w:noProof/>
          <w:sz w:val="24"/>
          <w:szCs w:val="24"/>
        </w:rPr>
        <w:t>(21), 1533-1538.</w:t>
      </w:r>
    </w:p>
    <w:p w14:paraId="28CD3CDF" w14:textId="40175F13" w:rsidR="005C2246" w:rsidRPr="00FD0159" w:rsidRDefault="00D954EF" w:rsidP="00931B25">
      <w:pPr>
        <w:spacing w:before="120" w:after="0" w:line="240" w:lineRule="auto"/>
        <w:jc w:val="both"/>
        <w:rPr>
          <w:rFonts w:ascii="Times New Roman" w:hAnsi="Times New Roman" w:cs="Times New Roman"/>
          <w:sz w:val="24"/>
          <w:szCs w:val="24"/>
        </w:rPr>
      </w:pPr>
      <w:r w:rsidRPr="00FD0159">
        <w:rPr>
          <w:rFonts w:ascii="Times New Roman" w:hAnsi="Times New Roman" w:cs="Times New Roman"/>
          <w:sz w:val="24"/>
          <w:szCs w:val="24"/>
        </w:rPr>
        <w:fldChar w:fldCharType="end"/>
      </w:r>
    </w:p>
    <w:p w14:paraId="3B18C9E9" w14:textId="74964C32" w:rsidR="00B63300" w:rsidRPr="00FD0159" w:rsidRDefault="00B63300" w:rsidP="00B63300">
      <w:pPr>
        <w:spacing w:before="120" w:after="0" w:line="360" w:lineRule="auto"/>
        <w:jc w:val="center"/>
        <w:rPr>
          <w:rFonts w:ascii="Times New Roman" w:hAnsi="Times New Roman" w:cs="Times New Roman"/>
          <w:sz w:val="24"/>
          <w:szCs w:val="24"/>
        </w:rPr>
      </w:pPr>
    </w:p>
    <w:p w14:paraId="7044586A" w14:textId="06C0A16A" w:rsidR="00217468" w:rsidRDefault="00217468" w:rsidP="00B808E4">
      <w:pPr>
        <w:spacing w:before="120" w:after="0" w:line="360" w:lineRule="auto"/>
        <w:jc w:val="both"/>
        <w:rPr>
          <w:rFonts w:ascii="Times New Roman" w:hAnsi="Times New Roman" w:cs="Times New Roman"/>
          <w:sz w:val="24"/>
          <w:szCs w:val="24"/>
        </w:rPr>
      </w:pPr>
    </w:p>
    <w:p w14:paraId="26FD1DB3" w14:textId="7B9614D5" w:rsidR="00B808E4" w:rsidRDefault="00B808E4" w:rsidP="00B808E4">
      <w:pPr>
        <w:spacing w:before="120" w:after="0" w:line="360" w:lineRule="auto"/>
        <w:jc w:val="both"/>
        <w:rPr>
          <w:rFonts w:ascii="Times New Roman" w:hAnsi="Times New Roman" w:cs="Times New Roman"/>
          <w:sz w:val="24"/>
          <w:szCs w:val="24"/>
        </w:rPr>
      </w:pPr>
    </w:p>
    <w:p w14:paraId="47AA229E" w14:textId="725C798F" w:rsidR="00B808E4" w:rsidRDefault="00B808E4" w:rsidP="00B808E4">
      <w:pPr>
        <w:spacing w:before="120" w:after="0" w:line="360" w:lineRule="auto"/>
        <w:jc w:val="both"/>
        <w:rPr>
          <w:rFonts w:ascii="Times New Roman" w:hAnsi="Times New Roman" w:cs="Times New Roman"/>
          <w:sz w:val="24"/>
          <w:szCs w:val="24"/>
        </w:rPr>
      </w:pPr>
    </w:p>
    <w:p w14:paraId="60B0513E" w14:textId="7723515F" w:rsidR="00B808E4" w:rsidRDefault="00B808E4" w:rsidP="00B808E4">
      <w:pPr>
        <w:spacing w:before="120" w:after="0" w:line="360" w:lineRule="auto"/>
        <w:jc w:val="both"/>
        <w:rPr>
          <w:rFonts w:ascii="Times New Roman" w:hAnsi="Times New Roman" w:cs="Times New Roman"/>
          <w:sz w:val="24"/>
          <w:szCs w:val="24"/>
        </w:rPr>
      </w:pPr>
    </w:p>
    <w:p w14:paraId="20F599AE" w14:textId="1493D318" w:rsidR="00B808E4" w:rsidRDefault="00B808E4" w:rsidP="00B808E4">
      <w:pPr>
        <w:spacing w:before="120" w:after="0" w:line="360" w:lineRule="auto"/>
        <w:jc w:val="both"/>
        <w:rPr>
          <w:rFonts w:ascii="Times New Roman" w:hAnsi="Times New Roman" w:cs="Times New Roman"/>
          <w:sz w:val="24"/>
          <w:szCs w:val="24"/>
        </w:rPr>
      </w:pPr>
    </w:p>
    <w:p w14:paraId="0616010F" w14:textId="4A6534FD" w:rsidR="00B808E4" w:rsidRDefault="00B808E4" w:rsidP="00B808E4">
      <w:pPr>
        <w:spacing w:before="120" w:after="0" w:line="360" w:lineRule="auto"/>
        <w:jc w:val="both"/>
        <w:rPr>
          <w:rFonts w:ascii="Times New Roman" w:hAnsi="Times New Roman" w:cs="Times New Roman"/>
          <w:sz w:val="24"/>
          <w:szCs w:val="24"/>
        </w:rPr>
      </w:pPr>
    </w:p>
    <w:p w14:paraId="27AEA295" w14:textId="7301C7A5" w:rsidR="00B808E4" w:rsidRDefault="00B808E4" w:rsidP="00B808E4">
      <w:pPr>
        <w:spacing w:before="120" w:after="0" w:line="360" w:lineRule="auto"/>
        <w:jc w:val="both"/>
        <w:rPr>
          <w:rFonts w:ascii="Times New Roman" w:hAnsi="Times New Roman" w:cs="Times New Roman"/>
          <w:sz w:val="24"/>
          <w:szCs w:val="24"/>
        </w:rPr>
      </w:pPr>
    </w:p>
    <w:p w14:paraId="265509F1" w14:textId="77777777" w:rsidR="00B808E4" w:rsidRPr="00FD0159" w:rsidRDefault="00B808E4" w:rsidP="00B808E4">
      <w:pPr>
        <w:spacing w:before="120" w:after="0" w:line="360" w:lineRule="auto"/>
        <w:jc w:val="both"/>
        <w:rPr>
          <w:rFonts w:ascii="Times New Roman" w:hAnsi="Times New Roman" w:cs="Times New Roman"/>
          <w:sz w:val="24"/>
          <w:szCs w:val="24"/>
        </w:rPr>
      </w:pPr>
    </w:p>
    <w:p w14:paraId="66ACE076" w14:textId="40E8BAF2" w:rsidR="00B63300" w:rsidRPr="00FD0159" w:rsidRDefault="000D2B60" w:rsidP="00B63300">
      <w:pPr>
        <w:spacing w:before="120"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Anexos</w:t>
      </w:r>
    </w:p>
    <w:p w14:paraId="47915054" w14:textId="77777777" w:rsidR="00B63300" w:rsidRPr="00FD0159" w:rsidRDefault="00B63300" w:rsidP="00B63300">
      <w:pPr>
        <w:spacing w:before="120" w:after="0" w:line="360" w:lineRule="auto"/>
        <w:rPr>
          <w:rFonts w:ascii="Times New Roman" w:hAnsi="Times New Roman" w:cs="Times New Roman"/>
          <w:sz w:val="24"/>
          <w:szCs w:val="24"/>
        </w:rPr>
      </w:pPr>
    </w:p>
    <w:p w14:paraId="5488A266" w14:textId="008C86B5" w:rsidR="00217468" w:rsidRDefault="00B63300" w:rsidP="00B63300">
      <w:pPr>
        <w:spacing w:before="120" w:after="0" w:line="360" w:lineRule="auto"/>
        <w:rPr>
          <w:rFonts w:ascii="Times New Roman" w:hAnsi="Times New Roman" w:cs="Times New Roman"/>
          <w:sz w:val="24"/>
          <w:szCs w:val="24"/>
        </w:rPr>
      </w:pPr>
      <w:r w:rsidRPr="00FD0159">
        <w:rPr>
          <w:rFonts w:ascii="Times New Roman" w:hAnsi="Times New Roman" w:cs="Times New Roman"/>
          <w:sz w:val="24"/>
          <w:szCs w:val="24"/>
        </w:rPr>
        <w:t>Figura 1. Diagrama de flujo del proceso de selección de artículos</w:t>
      </w:r>
      <w:r w:rsidR="009C33B9" w:rsidRPr="00FD0159">
        <w:rPr>
          <w:rFonts w:ascii="Times New Roman" w:hAnsi="Times New Roman" w:cs="Times New Roman"/>
          <w:sz w:val="24"/>
          <w:szCs w:val="24"/>
        </w:rPr>
        <w:t>.</w:t>
      </w:r>
    </w:p>
    <w:p w14:paraId="2A1880C8" w14:textId="6FDED624" w:rsidR="000D2B60" w:rsidRPr="00FD0159" w:rsidRDefault="000D2B60" w:rsidP="00B63300">
      <w:pPr>
        <w:spacing w:before="120" w:after="0" w:line="360" w:lineRule="auto"/>
        <w:rPr>
          <w:rFonts w:ascii="Times New Roman" w:hAnsi="Times New Roman" w:cs="Times New Roman"/>
          <w:sz w:val="24"/>
          <w:szCs w:val="24"/>
        </w:rPr>
      </w:pPr>
      <w:r w:rsidRPr="000D2B60">
        <w:rPr>
          <w:rFonts w:ascii="Times New Roman" w:hAnsi="Times New Roman" w:cs="Times New Roman"/>
          <w:sz w:val="24"/>
          <w:szCs w:val="24"/>
        </w:rPr>
        <w:t xml:space="preserve">Tabla </w:t>
      </w:r>
      <w:r>
        <w:rPr>
          <w:rFonts w:ascii="Times New Roman" w:hAnsi="Times New Roman" w:cs="Times New Roman"/>
          <w:sz w:val="24"/>
          <w:szCs w:val="24"/>
        </w:rPr>
        <w:t>1</w:t>
      </w:r>
      <w:r w:rsidRPr="000D2B60">
        <w:rPr>
          <w:rFonts w:ascii="Times New Roman" w:hAnsi="Times New Roman" w:cs="Times New Roman"/>
          <w:sz w:val="24"/>
          <w:szCs w:val="24"/>
        </w:rPr>
        <w:t>. Características de los estudios incluidos en la revisión</w:t>
      </w:r>
      <w:r w:rsidR="007A2831">
        <w:rPr>
          <w:rFonts w:ascii="Times New Roman" w:hAnsi="Times New Roman" w:cs="Times New Roman"/>
          <w:sz w:val="24"/>
          <w:szCs w:val="24"/>
        </w:rPr>
        <w:t>.</w:t>
      </w:r>
    </w:p>
    <w:sectPr w:rsidR="000D2B60" w:rsidRPr="00FD0159" w:rsidSect="00720B2A">
      <w:headerReference w:type="default" r:id="rId12"/>
      <w:footerReference w:type="first" r:id="rId13"/>
      <w:type w:val="continuous"/>
      <w:pgSz w:w="11906" w:h="16838"/>
      <w:pgMar w:top="1418" w:right="1418" w:bottom="1418" w:left="1418" w:header="567" w:footer="567" w:gutter="0"/>
      <w:lnNumType w:countBy="1" w:start="270" w:restart="continuous"/>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36CEF0" w14:textId="77777777" w:rsidR="0091550F" w:rsidRDefault="0091550F" w:rsidP="003F1F92">
      <w:pPr>
        <w:spacing w:after="0" w:line="240" w:lineRule="auto"/>
      </w:pPr>
      <w:r>
        <w:separator/>
      </w:r>
    </w:p>
  </w:endnote>
  <w:endnote w:type="continuationSeparator" w:id="0">
    <w:p w14:paraId="741B5BA2" w14:textId="77777777" w:rsidR="0091550F" w:rsidRDefault="0091550F" w:rsidP="003F1F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A05D2" w14:textId="78DF90A9" w:rsidR="000D2B60" w:rsidRDefault="000D2B60" w:rsidP="00FD0159">
    <w:pPr>
      <w:pStyle w:val="Piedepgina"/>
      <w:jc w:val="center"/>
    </w:pPr>
  </w:p>
  <w:p w14:paraId="315627B8" w14:textId="77777777" w:rsidR="000D2B60" w:rsidRDefault="000D2B60">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966C3" w14:textId="132026C0" w:rsidR="000D2B60" w:rsidRDefault="000D2B60">
    <w:pPr>
      <w:pStyle w:val="Piedepgina"/>
      <w:jc w:val="right"/>
    </w:pPr>
  </w:p>
  <w:p w14:paraId="5922130C" w14:textId="77777777" w:rsidR="000D2B60" w:rsidRDefault="000D2B60">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4716558"/>
      <w:docPartObj>
        <w:docPartGallery w:val="Page Numbers (Bottom of Page)"/>
        <w:docPartUnique/>
      </w:docPartObj>
    </w:sdtPr>
    <w:sdtEndPr>
      <w:rPr>
        <w:rFonts w:ascii="Arial" w:hAnsi="Arial" w:cs="Arial"/>
        <w:sz w:val="16"/>
        <w:szCs w:val="16"/>
      </w:rPr>
    </w:sdtEndPr>
    <w:sdtContent>
      <w:p w14:paraId="78E72482" w14:textId="77777777" w:rsidR="000D2B60" w:rsidRDefault="000D2B60">
        <w:pPr>
          <w:pStyle w:val="Piedepgina"/>
          <w:jc w:val="right"/>
        </w:pPr>
        <w:r w:rsidRPr="005C2246">
          <w:rPr>
            <w:rFonts w:ascii="Arial" w:hAnsi="Arial" w:cs="Arial"/>
            <w:sz w:val="16"/>
            <w:szCs w:val="16"/>
          </w:rPr>
          <w:fldChar w:fldCharType="begin"/>
        </w:r>
        <w:r w:rsidRPr="005C2246">
          <w:rPr>
            <w:rFonts w:ascii="Arial" w:hAnsi="Arial" w:cs="Arial"/>
            <w:sz w:val="16"/>
            <w:szCs w:val="16"/>
          </w:rPr>
          <w:instrText>PAGE   \* MERGEFORMAT</w:instrText>
        </w:r>
        <w:r w:rsidRPr="005C2246">
          <w:rPr>
            <w:rFonts w:ascii="Arial" w:hAnsi="Arial" w:cs="Arial"/>
            <w:sz w:val="16"/>
            <w:szCs w:val="16"/>
          </w:rPr>
          <w:fldChar w:fldCharType="separate"/>
        </w:r>
        <w:r>
          <w:rPr>
            <w:rFonts w:ascii="Arial" w:hAnsi="Arial" w:cs="Arial"/>
            <w:noProof/>
            <w:sz w:val="16"/>
            <w:szCs w:val="16"/>
          </w:rPr>
          <w:t>11</w:t>
        </w:r>
        <w:r w:rsidRPr="005C2246">
          <w:rPr>
            <w:rFonts w:ascii="Arial" w:hAnsi="Arial" w:cs="Arial"/>
            <w:sz w:val="16"/>
            <w:szCs w:val="16"/>
          </w:rPr>
          <w:fldChar w:fldCharType="end"/>
        </w:r>
      </w:p>
    </w:sdtContent>
  </w:sdt>
  <w:p w14:paraId="56708144" w14:textId="77777777" w:rsidR="000D2B60" w:rsidRDefault="000D2B6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37B9A9" w14:textId="77777777" w:rsidR="0091550F" w:rsidRDefault="0091550F" w:rsidP="003F1F92">
      <w:pPr>
        <w:spacing w:after="0" w:line="240" w:lineRule="auto"/>
      </w:pPr>
      <w:r>
        <w:separator/>
      </w:r>
    </w:p>
  </w:footnote>
  <w:footnote w:type="continuationSeparator" w:id="0">
    <w:p w14:paraId="5D13A5A5" w14:textId="77777777" w:rsidR="0091550F" w:rsidRDefault="0091550F" w:rsidP="003F1F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1503791"/>
      <w:docPartObj>
        <w:docPartGallery w:val="Page Numbers (Top of Page)"/>
        <w:docPartUnique/>
      </w:docPartObj>
    </w:sdtPr>
    <w:sdtEndPr>
      <w:rPr>
        <w:rFonts w:ascii="Times New Roman" w:hAnsi="Times New Roman" w:cs="Times New Roman"/>
        <w:sz w:val="24"/>
        <w:szCs w:val="24"/>
      </w:rPr>
    </w:sdtEndPr>
    <w:sdtContent>
      <w:p w14:paraId="6D0ADDDA" w14:textId="47E55D74" w:rsidR="000D2B60" w:rsidRDefault="000D2B60">
        <w:pPr>
          <w:pStyle w:val="Encabezado"/>
          <w:jc w:val="right"/>
        </w:pPr>
        <w:r>
          <w:fldChar w:fldCharType="begin"/>
        </w:r>
        <w:r>
          <w:instrText>PAGE   \* MERGEFORMAT</w:instrText>
        </w:r>
        <w:r>
          <w:fldChar w:fldCharType="separate"/>
        </w:r>
        <w:r>
          <w:t>2</w:t>
        </w:r>
        <w:r>
          <w:fldChar w:fldCharType="end"/>
        </w:r>
      </w:p>
    </w:sdtContent>
  </w:sdt>
  <w:p w14:paraId="120B800C" w14:textId="77777777" w:rsidR="000D2B60" w:rsidRDefault="000D2B60">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993958"/>
      <w:docPartObj>
        <w:docPartGallery w:val="Page Numbers (Top of Page)"/>
        <w:docPartUnique/>
      </w:docPartObj>
    </w:sdtPr>
    <w:sdtEndPr>
      <w:rPr>
        <w:sz w:val="20"/>
        <w:szCs w:val="20"/>
      </w:rPr>
    </w:sdtEndPr>
    <w:sdtContent>
      <w:p w14:paraId="66F2356E" w14:textId="00873F19" w:rsidR="000D2B60" w:rsidRPr="002E2B1A" w:rsidRDefault="000D2B60">
        <w:pPr>
          <w:pStyle w:val="Encabezado"/>
          <w:jc w:val="right"/>
          <w:rPr>
            <w:sz w:val="20"/>
            <w:szCs w:val="20"/>
          </w:rPr>
        </w:pPr>
        <w:r w:rsidRPr="002E2B1A">
          <w:rPr>
            <w:rFonts w:ascii="Times New Roman" w:hAnsi="Times New Roman" w:cs="Times New Roman"/>
            <w:sz w:val="20"/>
            <w:szCs w:val="20"/>
          </w:rPr>
          <w:fldChar w:fldCharType="begin"/>
        </w:r>
        <w:r w:rsidRPr="002E2B1A">
          <w:rPr>
            <w:rFonts w:ascii="Times New Roman" w:hAnsi="Times New Roman" w:cs="Times New Roman"/>
            <w:sz w:val="20"/>
            <w:szCs w:val="20"/>
          </w:rPr>
          <w:instrText>PAGE   \* MERGEFORMAT</w:instrText>
        </w:r>
        <w:r w:rsidRPr="002E2B1A">
          <w:rPr>
            <w:rFonts w:ascii="Times New Roman" w:hAnsi="Times New Roman" w:cs="Times New Roman"/>
            <w:sz w:val="20"/>
            <w:szCs w:val="20"/>
          </w:rPr>
          <w:fldChar w:fldCharType="separate"/>
        </w:r>
        <w:r w:rsidR="00E12D09">
          <w:rPr>
            <w:rFonts w:ascii="Times New Roman" w:hAnsi="Times New Roman" w:cs="Times New Roman"/>
            <w:noProof/>
            <w:sz w:val="20"/>
            <w:szCs w:val="20"/>
          </w:rPr>
          <w:t>16</w:t>
        </w:r>
        <w:r w:rsidRPr="002E2B1A">
          <w:rPr>
            <w:rFonts w:ascii="Times New Roman" w:hAnsi="Times New Roman" w:cs="Times New Roman"/>
            <w:sz w:val="20"/>
            <w:szCs w:val="20"/>
          </w:rPr>
          <w:fldChar w:fldCharType="end"/>
        </w:r>
      </w:p>
    </w:sdtContent>
  </w:sdt>
  <w:p w14:paraId="60D62F46" w14:textId="77777777" w:rsidR="000D2B60" w:rsidRDefault="000D2B60">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9509C"/>
    <w:multiLevelType w:val="hybridMultilevel"/>
    <w:tmpl w:val="9170F0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5B63813"/>
    <w:multiLevelType w:val="hybridMultilevel"/>
    <w:tmpl w:val="F4701B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74B01AE"/>
    <w:multiLevelType w:val="hybridMultilevel"/>
    <w:tmpl w:val="4D40F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B515991"/>
    <w:multiLevelType w:val="hybridMultilevel"/>
    <w:tmpl w:val="C07CFA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D06B8F"/>
    <w:multiLevelType w:val="hybridMultilevel"/>
    <w:tmpl w:val="42401B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E3702B5"/>
    <w:multiLevelType w:val="hybridMultilevel"/>
    <w:tmpl w:val="363E60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0E12AA2"/>
    <w:multiLevelType w:val="hybridMultilevel"/>
    <w:tmpl w:val="1BDABA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521461B"/>
    <w:multiLevelType w:val="hybridMultilevel"/>
    <w:tmpl w:val="985A559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B5797C"/>
    <w:multiLevelType w:val="hybridMultilevel"/>
    <w:tmpl w:val="3932B8C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270EBD"/>
    <w:multiLevelType w:val="hybridMultilevel"/>
    <w:tmpl w:val="5ADC376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7107AF9"/>
    <w:multiLevelType w:val="hybridMultilevel"/>
    <w:tmpl w:val="E4622FE8"/>
    <w:lvl w:ilvl="0" w:tplc="0C0A0005">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nsid w:val="181B7616"/>
    <w:multiLevelType w:val="hybridMultilevel"/>
    <w:tmpl w:val="EA9299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AEB50BA"/>
    <w:multiLevelType w:val="hybridMultilevel"/>
    <w:tmpl w:val="4D1463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A10DB7"/>
    <w:multiLevelType w:val="hybridMultilevel"/>
    <w:tmpl w:val="AC4095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1DB25EE1"/>
    <w:multiLevelType w:val="hybridMultilevel"/>
    <w:tmpl w:val="582634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26537A45"/>
    <w:multiLevelType w:val="hybridMultilevel"/>
    <w:tmpl w:val="E9C0F6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A6B1760"/>
    <w:multiLevelType w:val="hybridMultilevel"/>
    <w:tmpl w:val="567430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B9657CA"/>
    <w:multiLevelType w:val="hybridMultilevel"/>
    <w:tmpl w:val="4E4885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0AA255C"/>
    <w:multiLevelType w:val="hybridMultilevel"/>
    <w:tmpl w:val="F362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0D77736"/>
    <w:multiLevelType w:val="hybridMultilevel"/>
    <w:tmpl w:val="3218193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E1A1D30"/>
    <w:multiLevelType w:val="hybridMultilevel"/>
    <w:tmpl w:val="08B6A34E"/>
    <w:lvl w:ilvl="0" w:tplc="0C0A0009">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1">
    <w:nsid w:val="3F696A18"/>
    <w:multiLevelType w:val="hybridMultilevel"/>
    <w:tmpl w:val="1BDABA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043035D"/>
    <w:multiLevelType w:val="hybridMultilevel"/>
    <w:tmpl w:val="5980E48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1AF1185"/>
    <w:multiLevelType w:val="hybridMultilevel"/>
    <w:tmpl w:val="B12C63B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2882B7B"/>
    <w:multiLevelType w:val="hybridMultilevel"/>
    <w:tmpl w:val="A4F260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5A1005B"/>
    <w:multiLevelType w:val="hybridMultilevel"/>
    <w:tmpl w:val="7D28E1D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470C4ED8"/>
    <w:multiLevelType w:val="hybridMultilevel"/>
    <w:tmpl w:val="DD80FF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8361434"/>
    <w:multiLevelType w:val="hybridMultilevel"/>
    <w:tmpl w:val="8F9E03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8C03249"/>
    <w:multiLevelType w:val="hybridMultilevel"/>
    <w:tmpl w:val="AF445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4F1680A"/>
    <w:multiLevelType w:val="hybridMultilevel"/>
    <w:tmpl w:val="19C6289A"/>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6B10537"/>
    <w:multiLevelType w:val="hybridMultilevel"/>
    <w:tmpl w:val="5A32BE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9944429"/>
    <w:multiLevelType w:val="hybridMultilevel"/>
    <w:tmpl w:val="1DCC8378"/>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03C20AD"/>
    <w:multiLevelType w:val="multilevel"/>
    <w:tmpl w:val="E6F0050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nsid w:val="60C7079C"/>
    <w:multiLevelType w:val="hybridMultilevel"/>
    <w:tmpl w:val="5764EA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6255FA2"/>
    <w:multiLevelType w:val="hybridMultilevel"/>
    <w:tmpl w:val="18340BF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8C6328B"/>
    <w:multiLevelType w:val="hybridMultilevel"/>
    <w:tmpl w:val="70AABE50"/>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A4B7F65"/>
    <w:multiLevelType w:val="hybridMultilevel"/>
    <w:tmpl w:val="1D4AF4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B1E1FB4"/>
    <w:multiLevelType w:val="hybridMultilevel"/>
    <w:tmpl w:val="EA10EEF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405422A"/>
    <w:multiLevelType w:val="hybridMultilevel"/>
    <w:tmpl w:val="F8E2846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718158A"/>
    <w:multiLevelType w:val="hybridMultilevel"/>
    <w:tmpl w:val="1BDABA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9092EA5"/>
    <w:multiLevelType w:val="hybridMultilevel"/>
    <w:tmpl w:val="415E454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E9743EE"/>
    <w:multiLevelType w:val="hybridMultilevel"/>
    <w:tmpl w:val="9588F2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11"/>
  </w:num>
  <w:num w:numId="4">
    <w:abstractNumId w:val="33"/>
  </w:num>
  <w:num w:numId="5">
    <w:abstractNumId w:val="15"/>
  </w:num>
  <w:num w:numId="6">
    <w:abstractNumId w:val="27"/>
  </w:num>
  <w:num w:numId="7">
    <w:abstractNumId w:val="3"/>
  </w:num>
  <w:num w:numId="8">
    <w:abstractNumId w:val="17"/>
  </w:num>
  <w:num w:numId="9">
    <w:abstractNumId w:val="30"/>
  </w:num>
  <w:num w:numId="10">
    <w:abstractNumId w:val="28"/>
  </w:num>
  <w:num w:numId="11">
    <w:abstractNumId w:val="7"/>
  </w:num>
  <w:num w:numId="12">
    <w:abstractNumId w:val="35"/>
  </w:num>
  <w:num w:numId="13">
    <w:abstractNumId w:val="1"/>
  </w:num>
  <w:num w:numId="14">
    <w:abstractNumId w:val="19"/>
  </w:num>
  <w:num w:numId="15">
    <w:abstractNumId w:val="0"/>
  </w:num>
  <w:num w:numId="16">
    <w:abstractNumId w:val="14"/>
  </w:num>
  <w:num w:numId="17">
    <w:abstractNumId w:val="22"/>
  </w:num>
  <w:num w:numId="18">
    <w:abstractNumId w:val="32"/>
  </w:num>
  <w:num w:numId="19">
    <w:abstractNumId w:val="25"/>
  </w:num>
  <w:num w:numId="20">
    <w:abstractNumId w:val="41"/>
  </w:num>
  <w:num w:numId="21">
    <w:abstractNumId w:val="18"/>
  </w:num>
  <w:num w:numId="22">
    <w:abstractNumId w:val="24"/>
  </w:num>
  <w:num w:numId="23">
    <w:abstractNumId w:val="39"/>
  </w:num>
  <w:num w:numId="24">
    <w:abstractNumId w:val="6"/>
  </w:num>
  <w:num w:numId="25">
    <w:abstractNumId w:val="21"/>
  </w:num>
  <w:num w:numId="26">
    <w:abstractNumId w:val="16"/>
  </w:num>
  <w:num w:numId="27">
    <w:abstractNumId w:val="8"/>
  </w:num>
  <w:num w:numId="28">
    <w:abstractNumId w:val="2"/>
  </w:num>
  <w:num w:numId="29">
    <w:abstractNumId w:val="36"/>
  </w:num>
  <w:num w:numId="30">
    <w:abstractNumId w:val="40"/>
  </w:num>
  <w:num w:numId="31">
    <w:abstractNumId w:val="5"/>
  </w:num>
  <w:num w:numId="32">
    <w:abstractNumId w:val="29"/>
  </w:num>
  <w:num w:numId="33">
    <w:abstractNumId w:val="26"/>
  </w:num>
  <w:num w:numId="34">
    <w:abstractNumId w:val="4"/>
  </w:num>
  <w:num w:numId="35">
    <w:abstractNumId w:val="9"/>
  </w:num>
  <w:num w:numId="36">
    <w:abstractNumId w:val="37"/>
  </w:num>
  <w:num w:numId="37">
    <w:abstractNumId w:val="31"/>
  </w:num>
  <w:num w:numId="38">
    <w:abstractNumId w:val="20"/>
  </w:num>
  <w:num w:numId="39">
    <w:abstractNumId w:val="34"/>
  </w:num>
  <w:num w:numId="40">
    <w:abstractNumId w:val="10"/>
  </w:num>
  <w:num w:numId="41">
    <w:abstractNumId w:val="38"/>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494A"/>
    <w:rsid w:val="00005599"/>
    <w:rsid w:val="00006121"/>
    <w:rsid w:val="00010DF4"/>
    <w:rsid w:val="0001188C"/>
    <w:rsid w:val="00012170"/>
    <w:rsid w:val="00013065"/>
    <w:rsid w:val="000134B8"/>
    <w:rsid w:val="00014B5F"/>
    <w:rsid w:val="000155DE"/>
    <w:rsid w:val="0001684F"/>
    <w:rsid w:val="00017B33"/>
    <w:rsid w:val="0002188D"/>
    <w:rsid w:val="00021971"/>
    <w:rsid w:val="000222B1"/>
    <w:rsid w:val="000224C7"/>
    <w:rsid w:val="00023382"/>
    <w:rsid w:val="000242E1"/>
    <w:rsid w:val="000254DE"/>
    <w:rsid w:val="00025B0B"/>
    <w:rsid w:val="00026473"/>
    <w:rsid w:val="00027AEF"/>
    <w:rsid w:val="0003176E"/>
    <w:rsid w:val="00031932"/>
    <w:rsid w:val="0003194C"/>
    <w:rsid w:val="00032866"/>
    <w:rsid w:val="00034299"/>
    <w:rsid w:val="00035864"/>
    <w:rsid w:val="0003587B"/>
    <w:rsid w:val="00041333"/>
    <w:rsid w:val="00043C0C"/>
    <w:rsid w:val="00045327"/>
    <w:rsid w:val="00046947"/>
    <w:rsid w:val="00046AF4"/>
    <w:rsid w:val="00046C27"/>
    <w:rsid w:val="0004776C"/>
    <w:rsid w:val="00047964"/>
    <w:rsid w:val="00050B1E"/>
    <w:rsid w:val="00050F83"/>
    <w:rsid w:val="00051E92"/>
    <w:rsid w:val="00054723"/>
    <w:rsid w:val="000558C6"/>
    <w:rsid w:val="000610F4"/>
    <w:rsid w:val="0006368E"/>
    <w:rsid w:val="00063DFF"/>
    <w:rsid w:val="00064277"/>
    <w:rsid w:val="0006443B"/>
    <w:rsid w:val="000657F8"/>
    <w:rsid w:val="00066CDF"/>
    <w:rsid w:val="00067836"/>
    <w:rsid w:val="000705F6"/>
    <w:rsid w:val="00070954"/>
    <w:rsid w:val="00070EDA"/>
    <w:rsid w:val="00071DF5"/>
    <w:rsid w:val="000720C2"/>
    <w:rsid w:val="00072C90"/>
    <w:rsid w:val="00074110"/>
    <w:rsid w:val="00075964"/>
    <w:rsid w:val="00076B23"/>
    <w:rsid w:val="00077054"/>
    <w:rsid w:val="00077690"/>
    <w:rsid w:val="00080E06"/>
    <w:rsid w:val="00083D8F"/>
    <w:rsid w:val="00086867"/>
    <w:rsid w:val="0008729F"/>
    <w:rsid w:val="00090201"/>
    <w:rsid w:val="00090B64"/>
    <w:rsid w:val="0009130F"/>
    <w:rsid w:val="00092527"/>
    <w:rsid w:val="000936A0"/>
    <w:rsid w:val="00093AF1"/>
    <w:rsid w:val="000976D2"/>
    <w:rsid w:val="000A11F4"/>
    <w:rsid w:val="000A1320"/>
    <w:rsid w:val="000A2D07"/>
    <w:rsid w:val="000A4F10"/>
    <w:rsid w:val="000A5712"/>
    <w:rsid w:val="000B3433"/>
    <w:rsid w:val="000B35B3"/>
    <w:rsid w:val="000C1C71"/>
    <w:rsid w:val="000C2C47"/>
    <w:rsid w:val="000C31AA"/>
    <w:rsid w:val="000C36EA"/>
    <w:rsid w:val="000C53E5"/>
    <w:rsid w:val="000D0A11"/>
    <w:rsid w:val="000D2B60"/>
    <w:rsid w:val="000D4197"/>
    <w:rsid w:val="000D5295"/>
    <w:rsid w:val="000E0855"/>
    <w:rsid w:val="000E0B45"/>
    <w:rsid w:val="000E10F6"/>
    <w:rsid w:val="000E17E8"/>
    <w:rsid w:val="000E1A6A"/>
    <w:rsid w:val="000E34DE"/>
    <w:rsid w:val="000E37B9"/>
    <w:rsid w:val="000E4CEE"/>
    <w:rsid w:val="000E5969"/>
    <w:rsid w:val="000E5FD9"/>
    <w:rsid w:val="000E70BE"/>
    <w:rsid w:val="000F2D34"/>
    <w:rsid w:val="000F3943"/>
    <w:rsid w:val="000F4A05"/>
    <w:rsid w:val="000F5FFD"/>
    <w:rsid w:val="00103CA2"/>
    <w:rsid w:val="00104970"/>
    <w:rsid w:val="00104F5F"/>
    <w:rsid w:val="00107211"/>
    <w:rsid w:val="00107363"/>
    <w:rsid w:val="001075D3"/>
    <w:rsid w:val="00111A43"/>
    <w:rsid w:val="00112579"/>
    <w:rsid w:val="00115984"/>
    <w:rsid w:val="0011599A"/>
    <w:rsid w:val="0011650F"/>
    <w:rsid w:val="00122087"/>
    <w:rsid w:val="0012423E"/>
    <w:rsid w:val="0012504A"/>
    <w:rsid w:val="00130DC8"/>
    <w:rsid w:val="00131ACF"/>
    <w:rsid w:val="00131F52"/>
    <w:rsid w:val="001322A1"/>
    <w:rsid w:val="00132478"/>
    <w:rsid w:val="001324FB"/>
    <w:rsid w:val="00132677"/>
    <w:rsid w:val="001328DF"/>
    <w:rsid w:val="00134D31"/>
    <w:rsid w:val="0013554F"/>
    <w:rsid w:val="001359D7"/>
    <w:rsid w:val="0013603D"/>
    <w:rsid w:val="00136EB2"/>
    <w:rsid w:val="001416E2"/>
    <w:rsid w:val="00142ECC"/>
    <w:rsid w:val="00150EE4"/>
    <w:rsid w:val="00151366"/>
    <w:rsid w:val="00154CCF"/>
    <w:rsid w:val="001573AD"/>
    <w:rsid w:val="00157770"/>
    <w:rsid w:val="00160A27"/>
    <w:rsid w:val="00160C9E"/>
    <w:rsid w:val="00160E67"/>
    <w:rsid w:val="00160F98"/>
    <w:rsid w:val="00162158"/>
    <w:rsid w:val="00165386"/>
    <w:rsid w:val="00166A06"/>
    <w:rsid w:val="001679D7"/>
    <w:rsid w:val="00167D99"/>
    <w:rsid w:val="00170141"/>
    <w:rsid w:val="00171B65"/>
    <w:rsid w:val="00172FAC"/>
    <w:rsid w:val="001735C6"/>
    <w:rsid w:val="0017452F"/>
    <w:rsid w:val="001750E9"/>
    <w:rsid w:val="00176715"/>
    <w:rsid w:val="00181D84"/>
    <w:rsid w:val="00181F0F"/>
    <w:rsid w:val="0018257E"/>
    <w:rsid w:val="00183AF3"/>
    <w:rsid w:val="0018498E"/>
    <w:rsid w:val="00185BF6"/>
    <w:rsid w:val="00187C57"/>
    <w:rsid w:val="001913E9"/>
    <w:rsid w:val="00191564"/>
    <w:rsid w:val="00192282"/>
    <w:rsid w:val="0019586E"/>
    <w:rsid w:val="001A13F3"/>
    <w:rsid w:val="001A2206"/>
    <w:rsid w:val="001A2313"/>
    <w:rsid w:val="001A2CDA"/>
    <w:rsid w:val="001A44F1"/>
    <w:rsid w:val="001A5D95"/>
    <w:rsid w:val="001B12A5"/>
    <w:rsid w:val="001B1D09"/>
    <w:rsid w:val="001B2E7F"/>
    <w:rsid w:val="001B30A0"/>
    <w:rsid w:val="001B3968"/>
    <w:rsid w:val="001B4AC3"/>
    <w:rsid w:val="001B4B02"/>
    <w:rsid w:val="001B63AA"/>
    <w:rsid w:val="001B7428"/>
    <w:rsid w:val="001B77F9"/>
    <w:rsid w:val="001C2675"/>
    <w:rsid w:val="001C2910"/>
    <w:rsid w:val="001C2E9C"/>
    <w:rsid w:val="001C3C7B"/>
    <w:rsid w:val="001C7C3A"/>
    <w:rsid w:val="001D1BF2"/>
    <w:rsid w:val="001D1F6C"/>
    <w:rsid w:val="001D228B"/>
    <w:rsid w:val="001D4FF2"/>
    <w:rsid w:val="001D79E8"/>
    <w:rsid w:val="001E0F61"/>
    <w:rsid w:val="001E1C27"/>
    <w:rsid w:val="001E30B4"/>
    <w:rsid w:val="001E4362"/>
    <w:rsid w:val="001E4503"/>
    <w:rsid w:val="001E78E6"/>
    <w:rsid w:val="001F0DA2"/>
    <w:rsid w:val="001F26A5"/>
    <w:rsid w:val="001F28E6"/>
    <w:rsid w:val="001F3F86"/>
    <w:rsid w:val="001F54A6"/>
    <w:rsid w:val="001F5BDE"/>
    <w:rsid w:val="001F5FE9"/>
    <w:rsid w:val="002012AE"/>
    <w:rsid w:val="0020138A"/>
    <w:rsid w:val="00202286"/>
    <w:rsid w:val="00203A43"/>
    <w:rsid w:val="00203F84"/>
    <w:rsid w:val="002058D3"/>
    <w:rsid w:val="0021236D"/>
    <w:rsid w:val="00213457"/>
    <w:rsid w:val="00213507"/>
    <w:rsid w:val="00216144"/>
    <w:rsid w:val="00217468"/>
    <w:rsid w:val="00217F32"/>
    <w:rsid w:val="002200AC"/>
    <w:rsid w:val="002216CF"/>
    <w:rsid w:val="0022188A"/>
    <w:rsid w:val="00221A4F"/>
    <w:rsid w:val="00224FC8"/>
    <w:rsid w:val="00224FF4"/>
    <w:rsid w:val="002250FC"/>
    <w:rsid w:val="00226E86"/>
    <w:rsid w:val="0023064E"/>
    <w:rsid w:val="002314C3"/>
    <w:rsid w:val="002326E0"/>
    <w:rsid w:val="00234FB4"/>
    <w:rsid w:val="00235920"/>
    <w:rsid w:val="00236293"/>
    <w:rsid w:val="00237A2B"/>
    <w:rsid w:val="002419DC"/>
    <w:rsid w:val="00242D92"/>
    <w:rsid w:val="002433A8"/>
    <w:rsid w:val="00243624"/>
    <w:rsid w:val="00243979"/>
    <w:rsid w:val="00243D7C"/>
    <w:rsid w:val="00246A41"/>
    <w:rsid w:val="00246E27"/>
    <w:rsid w:val="00246E80"/>
    <w:rsid w:val="00250DD0"/>
    <w:rsid w:val="00254EC0"/>
    <w:rsid w:val="00255995"/>
    <w:rsid w:val="002565B1"/>
    <w:rsid w:val="00256B57"/>
    <w:rsid w:val="002601B3"/>
    <w:rsid w:val="00261B08"/>
    <w:rsid w:val="00263672"/>
    <w:rsid w:val="00264536"/>
    <w:rsid w:val="00264FAC"/>
    <w:rsid w:val="00265977"/>
    <w:rsid w:val="00266673"/>
    <w:rsid w:val="002678E9"/>
    <w:rsid w:val="00267F95"/>
    <w:rsid w:val="00274763"/>
    <w:rsid w:val="00275763"/>
    <w:rsid w:val="00275B36"/>
    <w:rsid w:val="00275BBE"/>
    <w:rsid w:val="00276F58"/>
    <w:rsid w:val="002810CC"/>
    <w:rsid w:val="0028429C"/>
    <w:rsid w:val="00287255"/>
    <w:rsid w:val="00293105"/>
    <w:rsid w:val="00294F74"/>
    <w:rsid w:val="002959BA"/>
    <w:rsid w:val="002A35E2"/>
    <w:rsid w:val="002A3A13"/>
    <w:rsid w:val="002A41C8"/>
    <w:rsid w:val="002A459C"/>
    <w:rsid w:val="002A544F"/>
    <w:rsid w:val="002A5462"/>
    <w:rsid w:val="002A56E7"/>
    <w:rsid w:val="002A60FF"/>
    <w:rsid w:val="002B1DCC"/>
    <w:rsid w:val="002B2A03"/>
    <w:rsid w:val="002B3148"/>
    <w:rsid w:val="002B6232"/>
    <w:rsid w:val="002B6343"/>
    <w:rsid w:val="002C0246"/>
    <w:rsid w:val="002C0A96"/>
    <w:rsid w:val="002C12D8"/>
    <w:rsid w:val="002C135A"/>
    <w:rsid w:val="002C2A4A"/>
    <w:rsid w:val="002C6FFC"/>
    <w:rsid w:val="002D09E4"/>
    <w:rsid w:val="002D0AAC"/>
    <w:rsid w:val="002D3E20"/>
    <w:rsid w:val="002D6F1F"/>
    <w:rsid w:val="002E2260"/>
    <w:rsid w:val="002E2AA1"/>
    <w:rsid w:val="002E2B1A"/>
    <w:rsid w:val="002E31FF"/>
    <w:rsid w:val="002E683B"/>
    <w:rsid w:val="002E70CD"/>
    <w:rsid w:val="002E7740"/>
    <w:rsid w:val="002E79C4"/>
    <w:rsid w:val="002E7DB6"/>
    <w:rsid w:val="002F0419"/>
    <w:rsid w:val="002F0970"/>
    <w:rsid w:val="002F30FB"/>
    <w:rsid w:val="002F4F5A"/>
    <w:rsid w:val="002F5073"/>
    <w:rsid w:val="002F530D"/>
    <w:rsid w:val="002F5F7C"/>
    <w:rsid w:val="002F6A30"/>
    <w:rsid w:val="002F7570"/>
    <w:rsid w:val="003014E0"/>
    <w:rsid w:val="00301BB3"/>
    <w:rsid w:val="00301F1A"/>
    <w:rsid w:val="00302252"/>
    <w:rsid w:val="00302658"/>
    <w:rsid w:val="003029E7"/>
    <w:rsid w:val="00304A69"/>
    <w:rsid w:val="0030560A"/>
    <w:rsid w:val="0030567C"/>
    <w:rsid w:val="00306653"/>
    <w:rsid w:val="0031006E"/>
    <w:rsid w:val="00310810"/>
    <w:rsid w:val="0031302F"/>
    <w:rsid w:val="0031311C"/>
    <w:rsid w:val="00315476"/>
    <w:rsid w:val="003227D1"/>
    <w:rsid w:val="00322BB1"/>
    <w:rsid w:val="0032336F"/>
    <w:rsid w:val="003233A4"/>
    <w:rsid w:val="00323637"/>
    <w:rsid w:val="00325376"/>
    <w:rsid w:val="003255A1"/>
    <w:rsid w:val="00325EEF"/>
    <w:rsid w:val="00326217"/>
    <w:rsid w:val="003263A4"/>
    <w:rsid w:val="0032776B"/>
    <w:rsid w:val="0032781B"/>
    <w:rsid w:val="00331168"/>
    <w:rsid w:val="00331867"/>
    <w:rsid w:val="00331B7E"/>
    <w:rsid w:val="00332B45"/>
    <w:rsid w:val="00332E7E"/>
    <w:rsid w:val="003330C5"/>
    <w:rsid w:val="0033499E"/>
    <w:rsid w:val="00334BE5"/>
    <w:rsid w:val="00334CF8"/>
    <w:rsid w:val="00335D3E"/>
    <w:rsid w:val="003408EB"/>
    <w:rsid w:val="00341746"/>
    <w:rsid w:val="003419C4"/>
    <w:rsid w:val="00347A84"/>
    <w:rsid w:val="003513A9"/>
    <w:rsid w:val="00351410"/>
    <w:rsid w:val="00351C57"/>
    <w:rsid w:val="00353CA0"/>
    <w:rsid w:val="00354980"/>
    <w:rsid w:val="00355C10"/>
    <w:rsid w:val="0036293F"/>
    <w:rsid w:val="00363990"/>
    <w:rsid w:val="00364673"/>
    <w:rsid w:val="003649A7"/>
    <w:rsid w:val="00364E08"/>
    <w:rsid w:val="00365339"/>
    <w:rsid w:val="00370BDB"/>
    <w:rsid w:val="0037154C"/>
    <w:rsid w:val="00371808"/>
    <w:rsid w:val="00372DB4"/>
    <w:rsid w:val="00373618"/>
    <w:rsid w:val="00374585"/>
    <w:rsid w:val="003747C3"/>
    <w:rsid w:val="00374AE4"/>
    <w:rsid w:val="00375884"/>
    <w:rsid w:val="0037588C"/>
    <w:rsid w:val="003764C2"/>
    <w:rsid w:val="003805AD"/>
    <w:rsid w:val="003816D9"/>
    <w:rsid w:val="00381DA5"/>
    <w:rsid w:val="00381DD7"/>
    <w:rsid w:val="00381FB5"/>
    <w:rsid w:val="00383876"/>
    <w:rsid w:val="00383CC9"/>
    <w:rsid w:val="0038449F"/>
    <w:rsid w:val="00384574"/>
    <w:rsid w:val="00384746"/>
    <w:rsid w:val="0038494A"/>
    <w:rsid w:val="00385EC6"/>
    <w:rsid w:val="00390559"/>
    <w:rsid w:val="003912A8"/>
    <w:rsid w:val="00392C40"/>
    <w:rsid w:val="00394403"/>
    <w:rsid w:val="00394A0F"/>
    <w:rsid w:val="00394D0A"/>
    <w:rsid w:val="003959CE"/>
    <w:rsid w:val="003966FF"/>
    <w:rsid w:val="003967C7"/>
    <w:rsid w:val="00396F50"/>
    <w:rsid w:val="003A1265"/>
    <w:rsid w:val="003A1400"/>
    <w:rsid w:val="003A1A08"/>
    <w:rsid w:val="003A381F"/>
    <w:rsid w:val="003A42C1"/>
    <w:rsid w:val="003A5034"/>
    <w:rsid w:val="003A636F"/>
    <w:rsid w:val="003A7EB0"/>
    <w:rsid w:val="003B0658"/>
    <w:rsid w:val="003B07C2"/>
    <w:rsid w:val="003B109F"/>
    <w:rsid w:val="003B2460"/>
    <w:rsid w:val="003B3C45"/>
    <w:rsid w:val="003B74F5"/>
    <w:rsid w:val="003C2E44"/>
    <w:rsid w:val="003C6403"/>
    <w:rsid w:val="003C7365"/>
    <w:rsid w:val="003C744F"/>
    <w:rsid w:val="003C7E86"/>
    <w:rsid w:val="003D0AC5"/>
    <w:rsid w:val="003D25A8"/>
    <w:rsid w:val="003D2D32"/>
    <w:rsid w:val="003D36C0"/>
    <w:rsid w:val="003D4DB2"/>
    <w:rsid w:val="003D5181"/>
    <w:rsid w:val="003D7B7D"/>
    <w:rsid w:val="003D7C7A"/>
    <w:rsid w:val="003E3CCE"/>
    <w:rsid w:val="003E56BC"/>
    <w:rsid w:val="003E6043"/>
    <w:rsid w:val="003E63C5"/>
    <w:rsid w:val="003E6540"/>
    <w:rsid w:val="003E7A11"/>
    <w:rsid w:val="003F026E"/>
    <w:rsid w:val="003F12D8"/>
    <w:rsid w:val="003F1BBF"/>
    <w:rsid w:val="003F1F92"/>
    <w:rsid w:val="003F2E8F"/>
    <w:rsid w:val="003F2F1B"/>
    <w:rsid w:val="003F3A11"/>
    <w:rsid w:val="003F417B"/>
    <w:rsid w:val="003F481D"/>
    <w:rsid w:val="003F7AB6"/>
    <w:rsid w:val="00401C80"/>
    <w:rsid w:val="00403AD0"/>
    <w:rsid w:val="00404B3D"/>
    <w:rsid w:val="00404FBC"/>
    <w:rsid w:val="00407FCD"/>
    <w:rsid w:val="00410480"/>
    <w:rsid w:val="00410711"/>
    <w:rsid w:val="004114E5"/>
    <w:rsid w:val="004139E4"/>
    <w:rsid w:val="00413BB3"/>
    <w:rsid w:val="00416422"/>
    <w:rsid w:val="00417138"/>
    <w:rsid w:val="00417C05"/>
    <w:rsid w:val="0042048C"/>
    <w:rsid w:val="004207D3"/>
    <w:rsid w:val="00420BBA"/>
    <w:rsid w:val="004217BF"/>
    <w:rsid w:val="004226A1"/>
    <w:rsid w:val="004239FC"/>
    <w:rsid w:val="004247CA"/>
    <w:rsid w:val="004258A9"/>
    <w:rsid w:val="00425F96"/>
    <w:rsid w:val="0042782B"/>
    <w:rsid w:val="00427A37"/>
    <w:rsid w:val="0043072B"/>
    <w:rsid w:val="00430CB7"/>
    <w:rsid w:val="00431E2E"/>
    <w:rsid w:val="00433E48"/>
    <w:rsid w:val="004401A1"/>
    <w:rsid w:val="004408F8"/>
    <w:rsid w:val="004421F6"/>
    <w:rsid w:val="00442307"/>
    <w:rsid w:val="004423D5"/>
    <w:rsid w:val="0044257E"/>
    <w:rsid w:val="0044317C"/>
    <w:rsid w:val="0044391B"/>
    <w:rsid w:val="00443C73"/>
    <w:rsid w:val="004444DA"/>
    <w:rsid w:val="00444A4A"/>
    <w:rsid w:val="004452E1"/>
    <w:rsid w:val="0044563C"/>
    <w:rsid w:val="00447907"/>
    <w:rsid w:val="00450D1F"/>
    <w:rsid w:val="00450E8A"/>
    <w:rsid w:val="004510FF"/>
    <w:rsid w:val="004517F4"/>
    <w:rsid w:val="00452B1F"/>
    <w:rsid w:val="00452C82"/>
    <w:rsid w:val="00453256"/>
    <w:rsid w:val="00454DBD"/>
    <w:rsid w:val="00460691"/>
    <w:rsid w:val="00461AF8"/>
    <w:rsid w:val="004622A5"/>
    <w:rsid w:val="0046590B"/>
    <w:rsid w:val="00467618"/>
    <w:rsid w:val="0047080B"/>
    <w:rsid w:val="00473C8A"/>
    <w:rsid w:val="00475D20"/>
    <w:rsid w:val="004775F9"/>
    <w:rsid w:val="00481EAD"/>
    <w:rsid w:val="00484D96"/>
    <w:rsid w:val="00487B9A"/>
    <w:rsid w:val="00493105"/>
    <w:rsid w:val="0049445C"/>
    <w:rsid w:val="00494913"/>
    <w:rsid w:val="00494C4F"/>
    <w:rsid w:val="004977AA"/>
    <w:rsid w:val="004A1033"/>
    <w:rsid w:val="004A1421"/>
    <w:rsid w:val="004A19E7"/>
    <w:rsid w:val="004A1F5B"/>
    <w:rsid w:val="004A3F86"/>
    <w:rsid w:val="004A4414"/>
    <w:rsid w:val="004A4805"/>
    <w:rsid w:val="004A6A53"/>
    <w:rsid w:val="004B0905"/>
    <w:rsid w:val="004B42F3"/>
    <w:rsid w:val="004B43AC"/>
    <w:rsid w:val="004B5FB6"/>
    <w:rsid w:val="004B7598"/>
    <w:rsid w:val="004C0015"/>
    <w:rsid w:val="004C03F3"/>
    <w:rsid w:val="004C0415"/>
    <w:rsid w:val="004C3CA9"/>
    <w:rsid w:val="004C50D0"/>
    <w:rsid w:val="004C7427"/>
    <w:rsid w:val="004D1D99"/>
    <w:rsid w:val="004D3D61"/>
    <w:rsid w:val="004D5601"/>
    <w:rsid w:val="004D6C19"/>
    <w:rsid w:val="004D7972"/>
    <w:rsid w:val="004E072A"/>
    <w:rsid w:val="004E17FF"/>
    <w:rsid w:val="004E1B24"/>
    <w:rsid w:val="004E24B1"/>
    <w:rsid w:val="004E2D95"/>
    <w:rsid w:val="004E45D7"/>
    <w:rsid w:val="004E7107"/>
    <w:rsid w:val="004F2B0B"/>
    <w:rsid w:val="004F2C40"/>
    <w:rsid w:val="004F5810"/>
    <w:rsid w:val="004F5DD0"/>
    <w:rsid w:val="004F660D"/>
    <w:rsid w:val="004F6626"/>
    <w:rsid w:val="004F6C89"/>
    <w:rsid w:val="00501356"/>
    <w:rsid w:val="00503501"/>
    <w:rsid w:val="00504396"/>
    <w:rsid w:val="00504B7F"/>
    <w:rsid w:val="00505681"/>
    <w:rsid w:val="00505F34"/>
    <w:rsid w:val="0050622F"/>
    <w:rsid w:val="005064A4"/>
    <w:rsid w:val="0050689A"/>
    <w:rsid w:val="00506D1A"/>
    <w:rsid w:val="005116F5"/>
    <w:rsid w:val="005126BE"/>
    <w:rsid w:val="00512B00"/>
    <w:rsid w:val="0051374D"/>
    <w:rsid w:val="0051462D"/>
    <w:rsid w:val="00514AB4"/>
    <w:rsid w:val="00514EC9"/>
    <w:rsid w:val="005151B4"/>
    <w:rsid w:val="005164AD"/>
    <w:rsid w:val="005167CE"/>
    <w:rsid w:val="00521EA8"/>
    <w:rsid w:val="0052556D"/>
    <w:rsid w:val="00525BDE"/>
    <w:rsid w:val="00526660"/>
    <w:rsid w:val="005276D7"/>
    <w:rsid w:val="00527F56"/>
    <w:rsid w:val="0053051D"/>
    <w:rsid w:val="00531042"/>
    <w:rsid w:val="00531C3A"/>
    <w:rsid w:val="0053216A"/>
    <w:rsid w:val="0053328D"/>
    <w:rsid w:val="005332E6"/>
    <w:rsid w:val="005341EC"/>
    <w:rsid w:val="005351A9"/>
    <w:rsid w:val="00535FA0"/>
    <w:rsid w:val="0053709D"/>
    <w:rsid w:val="00537412"/>
    <w:rsid w:val="005375B8"/>
    <w:rsid w:val="00537AB0"/>
    <w:rsid w:val="00542C2C"/>
    <w:rsid w:val="005455A5"/>
    <w:rsid w:val="00546A9B"/>
    <w:rsid w:val="00547788"/>
    <w:rsid w:val="00547AEB"/>
    <w:rsid w:val="00550B71"/>
    <w:rsid w:val="00550E73"/>
    <w:rsid w:val="00552962"/>
    <w:rsid w:val="00552F0E"/>
    <w:rsid w:val="005532A6"/>
    <w:rsid w:val="00554499"/>
    <w:rsid w:val="00554D9B"/>
    <w:rsid w:val="00555C6F"/>
    <w:rsid w:val="00557AFB"/>
    <w:rsid w:val="00563719"/>
    <w:rsid w:val="00564A55"/>
    <w:rsid w:val="0056551A"/>
    <w:rsid w:val="005661B4"/>
    <w:rsid w:val="00567331"/>
    <w:rsid w:val="00567E37"/>
    <w:rsid w:val="00570B54"/>
    <w:rsid w:val="005716F7"/>
    <w:rsid w:val="00573580"/>
    <w:rsid w:val="00573EBE"/>
    <w:rsid w:val="005763BA"/>
    <w:rsid w:val="00576A3C"/>
    <w:rsid w:val="00576C3F"/>
    <w:rsid w:val="00576F83"/>
    <w:rsid w:val="005814DC"/>
    <w:rsid w:val="00581AE9"/>
    <w:rsid w:val="00582EB4"/>
    <w:rsid w:val="005842F2"/>
    <w:rsid w:val="00586D9F"/>
    <w:rsid w:val="005876D0"/>
    <w:rsid w:val="00587EA0"/>
    <w:rsid w:val="00590473"/>
    <w:rsid w:val="00591AF5"/>
    <w:rsid w:val="0059217C"/>
    <w:rsid w:val="00593863"/>
    <w:rsid w:val="00596164"/>
    <w:rsid w:val="005A040D"/>
    <w:rsid w:val="005A1F6F"/>
    <w:rsid w:val="005A44F6"/>
    <w:rsid w:val="005A7EF0"/>
    <w:rsid w:val="005B00D5"/>
    <w:rsid w:val="005B0C3F"/>
    <w:rsid w:val="005B0D27"/>
    <w:rsid w:val="005B14A3"/>
    <w:rsid w:val="005B19A6"/>
    <w:rsid w:val="005B1AC5"/>
    <w:rsid w:val="005B2ADE"/>
    <w:rsid w:val="005B40CF"/>
    <w:rsid w:val="005B5ADF"/>
    <w:rsid w:val="005B687B"/>
    <w:rsid w:val="005B7D84"/>
    <w:rsid w:val="005C163A"/>
    <w:rsid w:val="005C2246"/>
    <w:rsid w:val="005C3525"/>
    <w:rsid w:val="005C4D48"/>
    <w:rsid w:val="005C5A90"/>
    <w:rsid w:val="005C6434"/>
    <w:rsid w:val="005C6D91"/>
    <w:rsid w:val="005C6D98"/>
    <w:rsid w:val="005C7CA0"/>
    <w:rsid w:val="005D1CF0"/>
    <w:rsid w:val="005D21E0"/>
    <w:rsid w:val="005D2E80"/>
    <w:rsid w:val="005D406D"/>
    <w:rsid w:val="005D413E"/>
    <w:rsid w:val="005D5420"/>
    <w:rsid w:val="005E07A5"/>
    <w:rsid w:val="005E0F96"/>
    <w:rsid w:val="005E288D"/>
    <w:rsid w:val="005E36E0"/>
    <w:rsid w:val="005E47FF"/>
    <w:rsid w:val="005E4991"/>
    <w:rsid w:val="005E4A72"/>
    <w:rsid w:val="005E6081"/>
    <w:rsid w:val="005E7005"/>
    <w:rsid w:val="005E761D"/>
    <w:rsid w:val="005E78ED"/>
    <w:rsid w:val="005F13AB"/>
    <w:rsid w:val="005F14F5"/>
    <w:rsid w:val="005F1E8D"/>
    <w:rsid w:val="005F3F1C"/>
    <w:rsid w:val="005F401E"/>
    <w:rsid w:val="005F59D0"/>
    <w:rsid w:val="005F750A"/>
    <w:rsid w:val="005F75E3"/>
    <w:rsid w:val="00602E4E"/>
    <w:rsid w:val="00605BF3"/>
    <w:rsid w:val="00606023"/>
    <w:rsid w:val="00606C5E"/>
    <w:rsid w:val="006070B6"/>
    <w:rsid w:val="00610BAE"/>
    <w:rsid w:val="006116F2"/>
    <w:rsid w:val="00612416"/>
    <w:rsid w:val="006127B5"/>
    <w:rsid w:val="00612AD0"/>
    <w:rsid w:val="00616416"/>
    <w:rsid w:val="00621C11"/>
    <w:rsid w:val="00621C23"/>
    <w:rsid w:val="006220C3"/>
    <w:rsid w:val="0062292F"/>
    <w:rsid w:val="006259C5"/>
    <w:rsid w:val="006274B2"/>
    <w:rsid w:val="00631D70"/>
    <w:rsid w:val="00632BE0"/>
    <w:rsid w:val="0063352A"/>
    <w:rsid w:val="0063466D"/>
    <w:rsid w:val="00637CB2"/>
    <w:rsid w:val="00637D89"/>
    <w:rsid w:val="006409FE"/>
    <w:rsid w:val="00641066"/>
    <w:rsid w:val="00641E33"/>
    <w:rsid w:val="00642A54"/>
    <w:rsid w:val="00643215"/>
    <w:rsid w:val="0064503F"/>
    <w:rsid w:val="00647700"/>
    <w:rsid w:val="00647E88"/>
    <w:rsid w:val="00650BD8"/>
    <w:rsid w:val="00651089"/>
    <w:rsid w:val="00652325"/>
    <w:rsid w:val="00652A1E"/>
    <w:rsid w:val="006556F0"/>
    <w:rsid w:val="00657456"/>
    <w:rsid w:val="00657C03"/>
    <w:rsid w:val="006605FA"/>
    <w:rsid w:val="0066068A"/>
    <w:rsid w:val="00660F65"/>
    <w:rsid w:val="006616C4"/>
    <w:rsid w:val="0066427F"/>
    <w:rsid w:val="0066433C"/>
    <w:rsid w:val="00666869"/>
    <w:rsid w:val="006672F4"/>
    <w:rsid w:val="00670DF5"/>
    <w:rsid w:val="00672F61"/>
    <w:rsid w:val="0067659B"/>
    <w:rsid w:val="00676E25"/>
    <w:rsid w:val="0067742A"/>
    <w:rsid w:val="006778B7"/>
    <w:rsid w:val="006802FC"/>
    <w:rsid w:val="00680664"/>
    <w:rsid w:val="00681943"/>
    <w:rsid w:val="006838B9"/>
    <w:rsid w:val="006846A8"/>
    <w:rsid w:val="0068473C"/>
    <w:rsid w:val="00687D62"/>
    <w:rsid w:val="00690E8B"/>
    <w:rsid w:val="0069342A"/>
    <w:rsid w:val="00694D4E"/>
    <w:rsid w:val="0069587F"/>
    <w:rsid w:val="006969EA"/>
    <w:rsid w:val="00697496"/>
    <w:rsid w:val="00697DD7"/>
    <w:rsid w:val="006A01FA"/>
    <w:rsid w:val="006A06AE"/>
    <w:rsid w:val="006A0AF5"/>
    <w:rsid w:val="006A6301"/>
    <w:rsid w:val="006A6D4B"/>
    <w:rsid w:val="006A7227"/>
    <w:rsid w:val="006A7FAB"/>
    <w:rsid w:val="006B1846"/>
    <w:rsid w:val="006B2106"/>
    <w:rsid w:val="006B3647"/>
    <w:rsid w:val="006B396B"/>
    <w:rsid w:val="006B3AA6"/>
    <w:rsid w:val="006B4618"/>
    <w:rsid w:val="006B5354"/>
    <w:rsid w:val="006B59C2"/>
    <w:rsid w:val="006B6644"/>
    <w:rsid w:val="006B6A63"/>
    <w:rsid w:val="006C0415"/>
    <w:rsid w:val="006C209B"/>
    <w:rsid w:val="006C2279"/>
    <w:rsid w:val="006C3AC0"/>
    <w:rsid w:val="006C4695"/>
    <w:rsid w:val="006C5E46"/>
    <w:rsid w:val="006C7FAC"/>
    <w:rsid w:val="006D2CAD"/>
    <w:rsid w:val="006D3A93"/>
    <w:rsid w:val="006D414A"/>
    <w:rsid w:val="006D47F6"/>
    <w:rsid w:val="006D75F7"/>
    <w:rsid w:val="006E0378"/>
    <w:rsid w:val="006E0C52"/>
    <w:rsid w:val="006E0DE6"/>
    <w:rsid w:val="006E2D29"/>
    <w:rsid w:val="006E4C65"/>
    <w:rsid w:val="006E70EC"/>
    <w:rsid w:val="006E7D11"/>
    <w:rsid w:val="006F1D0F"/>
    <w:rsid w:val="006F1D60"/>
    <w:rsid w:val="006F2E9F"/>
    <w:rsid w:val="006F5ABC"/>
    <w:rsid w:val="00700495"/>
    <w:rsid w:val="007007BB"/>
    <w:rsid w:val="00705D4D"/>
    <w:rsid w:val="00707C74"/>
    <w:rsid w:val="0071200B"/>
    <w:rsid w:val="007127CE"/>
    <w:rsid w:val="00713DE3"/>
    <w:rsid w:val="00713F3D"/>
    <w:rsid w:val="00714E25"/>
    <w:rsid w:val="00717FC8"/>
    <w:rsid w:val="00720B2A"/>
    <w:rsid w:val="007220AC"/>
    <w:rsid w:val="00722256"/>
    <w:rsid w:val="00722514"/>
    <w:rsid w:val="00724BB4"/>
    <w:rsid w:val="00727B1B"/>
    <w:rsid w:val="00730711"/>
    <w:rsid w:val="00730AFC"/>
    <w:rsid w:val="00730FEB"/>
    <w:rsid w:val="0073297D"/>
    <w:rsid w:val="00736570"/>
    <w:rsid w:val="00736D20"/>
    <w:rsid w:val="00737599"/>
    <w:rsid w:val="007379A1"/>
    <w:rsid w:val="0074072F"/>
    <w:rsid w:val="00740ACB"/>
    <w:rsid w:val="007416D8"/>
    <w:rsid w:val="007420BE"/>
    <w:rsid w:val="007427A4"/>
    <w:rsid w:val="00742A48"/>
    <w:rsid w:val="0074384C"/>
    <w:rsid w:val="00743F0E"/>
    <w:rsid w:val="00744202"/>
    <w:rsid w:val="007444AA"/>
    <w:rsid w:val="00746025"/>
    <w:rsid w:val="0074710A"/>
    <w:rsid w:val="007500A3"/>
    <w:rsid w:val="007505AE"/>
    <w:rsid w:val="0075063B"/>
    <w:rsid w:val="00751A5C"/>
    <w:rsid w:val="0075380F"/>
    <w:rsid w:val="00754549"/>
    <w:rsid w:val="00754744"/>
    <w:rsid w:val="007550F2"/>
    <w:rsid w:val="0075705E"/>
    <w:rsid w:val="00760685"/>
    <w:rsid w:val="00761C39"/>
    <w:rsid w:val="007626F6"/>
    <w:rsid w:val="00765CB9"/>
    <w:rsid w:val="00765ED5"/>
    <w:rsid w:val="0077064F"/>
    <w:rsid w:val="007714F8"/>
    <w:rsid w:val="0077168C"/>
    <w:rsid w:val="007747C2"/>
    <w:rsid w:val="00775869"/>
    <w:rsid w:val="00775F7B"/>
    <w:rsid w:val="00776839"/>
    <w:rsid w:val="00776FB4"/>
    <w:rsid w:val="00777C3A"/>
    <w:rsid w:val="0078044C"/>
    <w:rsid w:val="0078081A"/>
    <w:rsid w:val="0078187B"/>
    <w:rsid w:val="00782BEB"/>
    <w:rsid w:val="00787774"/>
    <w:rsid w:val="0079134F"/>
    <w:rsid w:val="0079312F"/>
    <w:rsid w:val="00793519"/>
    <w:rsid w:val="00793F92"/>
    <w:rsid w:val="0079429E"/>
    <w:rsid w:val="00794F56"/>
    <w:rsid w:val="00795297"/>
    <w:rsid w:val="00795C18"/>
    <w:rsid w:val="00795CA2"/>
    <w:rsid w:val="007963B8"/>
    <w:rsid w:val="007A04DB"/>
    <w:rsid w:val="007A136A"/>
    <w:rsid w:val="007A2831"/>
    <w:rsid w:val="007A520B"/>
    <w:rsid w:val="007A5306"/>
    <w:rsid w:val="007A5642"/>
    <w:rsid w:val="007A6257"/>
    <w:rsid w:val="007A631E"/>
    <w:rsid w:val="007A68E6"/>
    <w:rsid w:val="007A6EE3"/>
    <w:rsid w:val="007B38D4"/>
    <w:rsid w:val="007B57DD"/>
    <w:rsid w:val="007B7CE1"/>
    <w:rsid w:val="007C1DFD"/>
    <w:rsid w:val="007C3EEE"/>
    <w:rsid w:val="007C7306"/>
    <w:rsid w:val="007D1426"/>
    <w:rsid w:val="007D4D43"/>
    <w:rsid w:val="007D6EC7"/>
    <w:rsid w:val="007D7E04"/>
    <w:rsid w:val="007E09F8"/>
    <w:rsid w:val="007E1B82"/>
    <w:rsid w:val="007E36FF"/>
    <w:rsid w:val="007E57E8"/>
    <w:rsid w:val="007F160C"/>
    <w:rsid w:val="007F29D7"/>
    <w:rsid w:val="007F47E8"/>
    <w:rsid w:val="007F7774"/>
    <w:rsid w:val="007F7C8E"/>
    <w:rsid w:val="00801C67"/>
    <w:rsid w:val="00802003"/>
    <w:rsid w:val="00802685"/>
    <w:rsid w:val="00803DCA"/>
    <w:rsid w:val="00804A79"/>
    <w:rsid w:val="0080575F"/>
    <w:rsid w:val="008062AC"/>
    <w:rsid w:val="00807A95"/>
    <w:rsid w:val="008111EC"/>
    <w:rsid w:val="00811380"/>
    <w:rsid w:val="00812446"/>
    <w:rsid w:val="00813E2E"/>
    <w:rsid w:val="00813EE7"/>
    <w:rsid w:val="00814B7E"/>
    <w:rsid w:val="00815BBD"/>
    <w:rsid w:val="008171B2"/>
    <w:rsid w:val="00817D8A"/>
    <w:rsid w:val="00820BC5"/>
    <w:rsid w:val="00821501"/>
    <w:rsid w:val="008215BF"/>
    <w:rsid w:val="00821D4E"/>
    <w:rsid w:val="00824526"/>
    <w:rsid w:val="00824559"/>
    <w:rsid w:val="008277A3"/>
    <w:rsid w:val="00827AA7"/>
    <w:rsid w:val="008317F4"/>
    <w:rsid w:val="008318A2"/>
    <w:rsid w:val="00831CF2"/>
    <w:rsid w:val="00834E77"/>
    <w:rsid w:val="00836C27"/>
    <w:rsid w:val="00837088"/>
    <w:rsid w:val="00840EEF"/>
    <w:rsid w:val="008417B2"/>
    <w:rsid w:val="00842E62"/>
    <w:rsid w:val="008464D5"/>
    <w:rsid w:val="008467C7"/>
    <w:rsid w:val="00847E59"/>
    <w:rsid w:val="0085076A"/>
    <w:rsid w:val="00850D9D"/>
    <w:rsid w:val="00852EA4"/>
    <w:rsid w:val="00853F1D"/>
    <w:rsid w:val="008545D5"/>
    <w:rsid w:val="00854696"/>
    <w:rsid w:val="008563D9"/>
    <w:rsid w:val="008571D0"/>
    <w:rsid w:val="008579AB"/>
    <w:rsid w:val="00861AA2"/>
    <w:rsid w:val="0086491C"/>
    <w:rsid w:val="00867517"/>
    <w:rsid w:val="00867B9F"/>
    <w:rsid w:val="00870BDB"/>
    <w:rsid w:val="00871048"/>
    <w:rsid w:val="00871145"/>
    <w:rsid w:val="008722C9"/>
    <w:rsid w:val="00874B40"/>
    <w:rsid w:val="00874F03"/>
    <w:rsid w:val="00875161"/>
    <w:rsid w:val="00881938"/>
    <w:rsid w:val="0088219F"/>
    <w:rsid w:val="008830AC"/>
    <w:rsid w:val="0088521F"/>
    <w:rsid w:val="00886640"/>
    <w:rsid w:val="0088741F"/>
    <w:rsid w:val="00891915"/>
    <w:rsid w:val="00895A7C"/>
    <w:rsid w:val="00895CBB"/>
    <w:rsid w:val="008970FC"/>
    <w:rsid w:val="008A06EF"/>
    <w:rsid w:val="008A0820"/>
    <w:rsid w:val="008A1C92"/>
    <w:rsid w:val="008A1F48"/>
    <w:rsid w:val="008A457F"/>
    <w:rsid w:val="008A552A"/>
    <w:rsid w:val="008A55A9"/>
    <w:rsid w:val="008A6F55"/>
    <w:rsid w:val="008B0568"/>
    <w:rsid w:val="008B18AF"/>
    <w:rsid w:val="008B214F"/>
    <w:rsid w:val="008B2323"/>
    <w:rsid w:val="008B3F93"/>
    <w:rsid w:val="008B4F17"/>
    <w:rsid w:val="008B5296"/>
    <w:rsid w:val="008B6A78"/>
    <w:rsid w:val="008B73EC"/>
    <w:rsid w:val="008C043B"/>
    <w:rsid w:val="008C0DCD"/>
    <w:rsid w:val="008C1B9F"/>
    <w:rsid w:val="008C2E8E"/>
    <w:rsid w:val="008C67CA"/>
    <w:rsid w:val="008C6E51"/>
    <w:rsid w:val="008C7B29"/>
    <w:rsid w:val="008D02DA"/>
    <w:rsid w:val="008D2918"/>
    <w:rsid w:val="008D2F43"/>
    <w:rsid w:val="008D33D6"/>
    <w:rsid w:val="008D35CE"/>
    <w:rsid w:val="008D4B65"/>
    <w:rsid w:val="008D720E"/>
    <w:rsid w:val="008E0A4B"/>
    <w:rsid w:val="008E1880"/>
    <w:rsid w:val="008E1D94"/>
    <w:rsid w:val="008E2D3B"/>
    <w:rsid w:val="008E2F37"/>
    <w:rsid w:val="008E4099"/>
    <w:rsid w:val="008E7396"/>
    <w:rsid w:val="008E7D77"/>
    <w:rsid w:val="008E7DFE"/>
    <w:rsid w:val="008F0986"/>
    <w:rsid w:val="008F2405"/>
    <w:rsid w:val="008F26F1"/>
    <w:rsid w:val="008F2D9A"/>
    <w:rsid w:val="008F421C"/>
    <w:rsid w:val="008F6851"/>
    <w:rsid w:val="008F7112"/>
    <w:rsid w:val="008F744B"/>
    <w:rsid w:val="00900855"/>
    <w:rsid w:val="00900A7C"/>
    <w:rsid w:val="00901C0C"/>
    <w:rsid w:val="009026FA"/>
    <w:rsid w:val="00902EDE"/>
    <w:rsid w:val="0090347D"/>
    <w:rsid w:val="009040B1"/>
    <w:rsid w:val="0090495E"/>
    <w:rsid w:val="0090551C"/>
    <w:rsid w:val="00905BC6"/>
    <w:rsid w:val="00906581"/>
    <w:rsid w:val="0090737E"/>
    <w:rsid w:val="00910314"/>
    <w:rsid w:val="00910337"/>
    <w:rsid w:val="00911708"/>
    <w:rsid w:val="00911C1B"/>
    <w:rsid w:val="00911DEB"/>
    <w:rsid w:val="00912631"/>
    <w:rsid w:val="00912B4B"/>
    <w:rsid w:val="0091550F"/>
    <w:rsid w:val="00916F60"/>
    <w:rsid w:val="00920D80"/>
    <w:rsid w:val="00921449"/>
    <w:rsid w:val="00921C8C"/>
    <w:rsid w:val="00921DD7"/>
    <w:rsid w:val="009226C6"/>
    <w:rsid w:val="00922E09"/>
    <w:rsid w:val="0092352B"/>
    <w:rsid w:val="00923F14"/>
    <w:rsid w:val="00924F1F"/>
    <w:rsid w:val="00925024"/>
    <w:rsid w:val="009262C3"/>
    <w:rsid w:val="00930967"/>
    <w:rsid w:val="00930B9E"/>
    <w:rsid w:val="009313C2"/>
    <w:rsid w:val="00931B25"/>
    <w:rsid w:val="00931F35"/>
    <w:rsid w:val="00933618"/>
    <w:rsid w:val="00934424"/>
    <w:rsid w:val="009353CE"/>
    <w:rsid w:val="0093567C"/>
    <w:rsid w:val="00935D11"/>
    <w:rsid w:val="009360D5"/>
    <w:rsid w:val="00936A2C"/>
    <w:rsid w:val="00941D56"/>
    <w:rsid w:val="00942C21"/>
    <w:rsid w:val="009434E1"/>
    <w:rsid w:val="00943B72"/>
    <w:rsid w:val="009446A3"/>
    <w:rsid w:val="009452D4"/>
    <w:rsid w:val="00946C83"/>
    <w:rsid w:val="0095003C"/>
    <w:rsid w:val="0095051B"/>
    <w:rsid w:val="00951782"/>
    <w:rsid w:val="00951CEC"/>
    <w:rsid w:val="00953918"/>
    <w:rsid w:val="00953C82"/>
    <w:rsid w:val="00954AB4"/>
    <w:rsid w:val="00954E0E"/>
    <w:rsid w:val="00955392"/>
    <w:rsid w:val="0095786F"/>
    <w:rsid w:val="00957B60"/>
    <w:rsid w:val="009607F0"/>
    <w:rsid w:val="00960800"/>
    <w:rsid w:val="00961737"/>
    <w:rsid w:val="0096199A"/>
    <w:rsid w:val="009641EB"/>
    <w:rsid w:val="0096427C"/>
    <w:rsid w:val="0096484F"/>
    <w:rsid w:val="00966B34"/>
    <w:rsid w:val="00967EFF"/>
    <w:rsid w:val="0097139F"/>
    <w:rsid w:val="00971776"/>
    <w:rsid w:val="009718BE"/>
    <w:rsid w:val="00971EB6"/>
    <w:rsid w:val="00971F8C"/>
    <w:rsid w:val="00972B02"/>
    <w:rsid w:val="00973051"/>
    <w:rsid w:val="009738F7"/>
    <w:rsid w:val="0097446C"/>
    <w:rsid w:val="009749D7"/>
    <w:rsid w:val="00975FAA"/>
    <w:rsid w:val="00977686"/>
    <w:rsid w:val="00981D98"/>
    <w:rsid w:val="00983BE4"/>
    <w:rsid w:val="009844BB"/>
    <w:rsid w:val="0098690F"/>
    <w:rsid w:val="00986916"/>
    <w:rsid w:val="00986A86"/>
    <w:rsid w:val="00986FFC"/>
    <w:rsid w:val="009879F3"/>
    <w:rsid w:val="00990549"/>
    <w:rsid w:val="00990C91"/>
    <w:rsid w:val="00993A9F"/>
    <w:rsid w:val="00995F87"/>
    <w:rsid w:val="00995F9C"/>
    <w:rsid w:val="009A03E6"/>
    <w:rsid w:val="009A0643"/>
    <w:rsid w:val="009A0FA2"/>
    <w:rsid w:val="009A152C"/>
    <w:rsid w:val="009A2A33"/>
    <w:rsid w:val="009A3AA8"/>
    <w:rsid w:val="009A6BC5"/>
    <w:rsid w:val="009A6D04"/>
    <w:rsid w:val="009A724D"/>
    <w:rsid w:val="009B296C"/>
    <w:rsid w:val="009B2EF8"/>
    <w:rsid w:val="009B4F67"/>
    <w:rsid w:val="009B53B1"/>
    <w:rsid w:val="009B6AA1"/>
    <w:rsid w:val="009B7CD2"/>
    <w:rsid w:val="009C0FA9"/>
    <w:rsid w:val="009C194F"/>
    <w:rsid w:val="009C1F5D"/>
    <w:rsid w:val="009C275C"/>
    <w:rsid w:val="009C33B9"/>
    <w:rsid w:val="009C490C"/>
    <w:rsid w:val="009C5610"/>
    <w:rsid w:val="009C5F2F"/>
    <w:rsid w:val="009C725A"/>
    <w:rsid w:val="009D07EC"/>
    <w:rsid w:val="009D1FBB"/>
    <w:rsid w:val="009D2FCB"/>
    <w:rsid w:val="009D322C"/>
    <w:rsid w:val="009D4CBE"/>
    <w:rsid w:val="009D4EC7"/>
    <w:rsid w:val="009D703C"/>
    <w:rsid w:val="009D77EB"/>
    <w:rsid w:val="009D7887"/>
    <w:rsid w:val="009E02B7"/>
    <w:rsid w:val="009E1DEC"/>
    <w:rsid w:val="009E3154"/>
    <w:rsid w:val="009E32D8"/>
    <w:rsid w:val="009E342D"/>
    <w:rsid w:val="009E6461"/>
    <w:rsid w:val="009E69EE"/>
    <w:rsid w:val="009E74C5"/>
    <w:rsid w:val="009F30F9"/>
    <w:rsid w:val="009F48CC"/>
    <w:rsid w:val="009F5C8F"/>
    <w:rsid w:val="009F5F27"/>
    <w:rsid w:val="009F6247"/>
    <w:rsid w:val="00A0014F"/>
    <w:rsid w:val="00A01C5D"/>
    <w:rsid w:val="00A04D34"/>
    <w:rsid w:val="00A078DE"/>
    <w:rsid w:val="00A10C2E"/>
    <w:rsid w:val="00A11459"/>
    <w:rsid w:val="00A1161C"/>
    <w:rsid w:val="00A122E8"/>
    <w:rsid w:val="00A12629"/>
    <w:rsid w:val="00A13A0C"/>
    <w:rsid w:val="00A155F2"/>
    <w:rsid w:val="00A161BA"/>
    <w:rsid w:val="00A16468"/>
    <w:rsid w:val="00A16567"/>
    <w:rsid w:val="00A20429"/>
    <w:rsid w:val="00A219C4"/>
    <w:rsid w:val="00A238BD"/>
    <w:rsid w:val="00A246CE"/>
    <w:rsid w:val="00A2490D"/>
    <w:rsid w:val="00A25060"/>
    <w:rsid w:val="00A256A0"/>
    <w:rsid w:val="00A2655C"/>
    <w:rsid w:val="00A267B7"/>
    <w:rsid w:val="00A26B21"/>
    <w:rsid w:val="00A26E69"/>
    <w:rsid w:val="00A30B41"/>
    <w:rsid w:val="00A353B2"/>
    <w:rsid w:val="00A36A52"/>
    <w:rsid w:val="00A40AB8"/>
    <w:rsid w:val="00A46485"/>
    <w:rsid w:val="00A477F6"/>
    <w:rsid w:val="00A517AF"/>
    <w:rsid w:val="00A519DF"/>
    <w:rsid w:val="00A51BA4"/>
    <w:rsid w:val="00A52B1C"/>
    <w:rsid w:val="00A53D99"/>
    <w:rsid w:val="00A54EA2"/>
    <w:rsid w:val="00A61292"/>
    <w:rsid w:val="00A623D3"/>
    <w:rsid w:val="00A65296"/>
    <w:rsid w:val="00A65919"/>
    <w:rsid w:val="00A66962"/>
    <w:rsid w:val="00A66E32"/>
    <w:rsid w:val="00A710D8"/>
    <w:rsid w:val="00A7264D"/>
    <w:rsid w:val="00A733FC"/>
    <w:rsid w:val="00A7483E"/>
    <w:rsid w:val="00A74930"/>
    <w:rsid w:val="00A7516A"/>
    <w:rsid w:val="00A7559A"/>
    <w:rsid w:val="00A7582A"/>
    <w:rsid w:val="00A77896"/>
    <w:rsid w:val="00A808DC"/>
    <w:rsid w:val="00A8128E"/>
    <w:rsid w:val="00A81F05"/>
    <w:rsid w:val="00A8255F"/>
    <w:rsid w:val="00A83957"/>
    <w:rsid w:val="00A84757"/>
    <w:rsid w:val="00A848D8"/>
    <w:rsid w:val="00A84C4E"/>
    <w:rsid w:val="00A8574F"/>
    <w:rsid w:val="00A8585A"/>
    <w:rsid w:val="00A8610A"/>
    <w:rsid w:val="00A8712A"/>
    <w:rsid w:val="00AA02F9"/>
    <w:rsid w:val="00AA12EB"/>
    <w:rsid w:val="00AA2E6E"/>
    <w:rsid w:val="00AA36B1"/>
    <w:rsid w:val="00AA3CB3"/>
    <w:rsid w:val="00AA48E1"/>
    <w:rsid w:val="00AA7045"/>
    <w:rsid w:val="00AA77E8"/>
    <w:rsid w:val="00AB15A8"/>
    <w:rsid w:val="00AB3BF3"/>
    <w:rsid w:val="00AB4DDF"/>
    <w:rsid w:val="00AB581C"/>
    <w:rsid w:val="00AB611E"/>
    <w:rsid w:val="00AB6193"/>
    <w:rsid w:val="00AC0078"/>
    <w:rsid w:val="00AC1C77"/>
    <w:rsid w:val="00AC2265"/>
    <w:rsid w:val="00AC5982"/>
    <w:rsid w:val="00AC6E85"/>
    <w:rsid w:val="00AC7DE9"/>
    <w:rsid w:val="00AD0A51"/>
    <w:rsid w:val="00AD1525"/>
    <w:rsid w:val="00AD26A9"/>
    <w:rsid w:val="00AD3410"/>
    <w:rsid w:val="00AD4651"/>
    <w:rsid w:val="00AD4C7B"/>
    <w:rsid w:val="00AD5387"/>
    <w:rsid w:val="00AD6244"/>
    <w:rsid w:val="00AD62D2"/>
    <w:rsid w:val="00AD68A8"/>
    <w:rsid w:val="00AD7C70"/>
    <w:rsid w:val="00AE0F32"/>
    <w:rsid w:val="00AE2986"/>
    <w:rsid w:val="00AE3208"/>
    <w:rsid w:val="00AE34A5"/>
    <w:rsid w:val="00AE3ECA"/>
    <w:rsid w:val="00AE6430"/>
    <w:rsid w:val="00AF02D6"/>
    <w:rsid w:val="00AF0C73"/>
    <w:rsid w:val="00AF19BE"/>
    <w:rsid w:val="00AF1AAC"/>
    <w:rsid w:val="00AF1E47"/>
    <w:rsid w:val="00AF2775"/>
    <w:rsid w:val="00AF27A1"/>
    <w:rsid w:val="00AF32FA"/>
    <w:rsid w:val="00AF37E4"/>
    <w:rsid w:val="00AF4356"/>
    <w:rsid w:val="00AF65C4"/>
    <w:rsid w:val="00AF72F9"/>
    <w:rsid w:val="00AF75C7"/>
    <w:rsid w:val="00AF7E4E"/>
    <w:rsid w:val="00B002A0"/>
    <w:rsid w:val="00B02D3F"/>
    <w:rsid w:val="00B03943"/>
    <w:rsid w:val="00B03D4F"/>
    <w:rsid w:val="00B04DD6"/>
    <w:rsid w:val="00B05BB9"/>
    <w:rsid w:val="00B05C30"/>
    <w:rsid w:val="00B06164"/>
    <w:rsid w:val="00B11517"/>
    <w:rsid w:val="00B11601"/>
    <w:rsid w:val="00B12FF2"/>
    <w:rsid w:val="00B13728"/>
    <w:rsid w:val="00B14EC9"/>
    <w:rsid w:val="00B153CC"/>
    <w:rsid w:val="00B15E46"/>
    <w:rsid w:val="00B16B5A"/>
    <w:rsid w:val="00B16CAB"/>
    <w:rsid w:val="00B22CAC"/>
    <w:rsid w:val="00B22CEE"/>
    <w:rsid w:val="00B23AD0"/>
    <w:rsid w:val="00B23C2C"/>
    <w:rsid w:val="00B24C48"/>
    <w:rsid w:val="00B27C09"/>
    <w:rsid w:val="00B300F5"/>
    <w:rsid w:val="00B31A3E"/>
    <w:rsid w:val="00B31DC0"/>
    <w:rsid w:val="00B31E3A"/>
    <w:rsid w:val="00B32581"/>
    <w:rsid w:val="00B343C8"/>
    <w:rsid w:val="00B34DB6"/>
    <w:rsid w:val="00B364FA"/>
    <w:rsid w:val="00B4001B"/>
    <w:rsid w:val="00B40D19"/>
    <w:rsid w:val="00B41D01"/>
    <w:rsid w:val="00B42339"/>
    <w:rsid w:val="00B426A5"/>
    <w:rsid w:val="00B4298E"/>
    <w:rsid w:val="00B42A0B"/>
    <w:rsid w:val="00B4358A"/>
    <w:rsid w:val="00B44804"/>
    <w:rsid w:val="00B45470"/>
    <w:rsid w:val="00B46525"/>
    <w:rsid w:val="00B47263"/>
    <w:rsid w:val="00B47288"/>
    <w:rsid w:val="00B47815"/>
    <w:rsid w:val="00B51FAC"/>
    <w:rsid w:val="00B521C0"/>
    <w:rsid w:val="00B56824"/>
    <w:rsid w:val="00B57271"/>
    <w:rsid w:val="00B6002D"/>
    <w:rsid w:val="00B6153E"/>
    <w:rsid w:val="00B627F0"/>
    <w:rsid w:val="00B63300"/>
    <w:rsid w:val="00B634D4"/>
    <w:rsid w:val="00B65BA0"/>
    <w:rsid w:val="00B6646C"/>
    <w:rsid w:val="00B66A23"/>
    <w:rsid w:val="00B66C69"/>
    <w:rsid w:val="00B70457"/>
    <w:rsid w:val="00B70536"/>
    <w:rsid w:val="00B71AC1"/>
    <w:rsid w:val="00B728CA"/>
    <w:rsid w:val="00B72D13"/>
    <w:rsid w:val="00B7365F"/>
    <w:rsid w:val="00B73DEC"/>
    <w:rsid w:val="00B73F22"/>
    <w:rsid w:val="00B740DB"/>
    <w:rsid w:val="00B752B9"/>
    <w:rsid w:val="00B763DB"/>
    <w:rsid w:val="00B77ACD"/>
    <w:rsid w:val="00B8042C"/>
    <w:rsid w:val="00B808CA"/>
    <w:rsid w:val="00B808E4"/>
    <w:rsid w:val="00B80DA3"/>
    <w:rsid w:val="00B80F3B"/>
    <w:rsid w:val="00B82322"/>
    <w:rsid w:val="00B82779"/>
    <w:rsid w:val="00B82C0C"/>
    <w:rsid w:val="00B85A1F"/>
    <w:rsid w:val="00B86945"/>
    <w:rsid w:val="00B90E4B"/>
    <w:rsid w:val="00B91BD5"/>
    <w:rsid w:val="00B9407C"/>
    <w:rsid w:val="00B947AE"/>
    <w:rsid w:val="00B95ED3"/>
    <w:rsid w:val="00B96209"/>
    <w:rsid w:val="00B967A7"/>
    <w:rsid w:val="00B96FB2"/>
    <w:rsid w:val="00B9705D"/>
    <w:rsid w:val="00B97B8C"/>
    <w:rsid w:val="00BA0236"/>
    <w:rsid w:val="00BA21D2"/>
    <w:rsid w:val="00BA396C"/>
    <w:rsid w:val="00BA505F"/>
    <w:rsid w:val="00BA53A9"/>
    <w:rsid w:val="00BA542C"/>
    <w:rsid w:val="00BA5826"/>
    <w:rsid w:val="00BA6012"/>
    <w:rsid w:val="00BB046E"/>
    <w:rsid w:val="00BB05FA"/>
    <w:rsid w:val="00BB12AA"/>
    <w:rsid w:val="00BB16EB"/>
    <w:rsid w:val="00BB215A"/>
    <w:rsid w:val="00BB25DF"/>
    <w:rsid w:val="00BB29A2"/>
    <w:rsid w:val="00BB2D20"/>
    <w:rsid w:val="00BB31E8"/>
    <w:rsid w:val="00BB6336"/>
    <w:rsid w:val="00BB6820"/>
    <w:rsid w:val="00BB70C5"/>
    <w:rsid w:val="00BB7288"/>
    <w:rsid w:val="00BB791F"/>
    <w:rsid w:val="00BB7A02"/>
    <w:rsid w:val="00BC0348"/>
    <w:rsid w:val="00BC3301"/>
    <w:rsid w:val="00BD2206"/>
    <w:rsid w:val="00BD3DB3"/>
    <w:rsid w:val="00BD5958"/>
    <w:rsid w:val="00BD7F93"/>
    <w:rsid w:val="00BE06FB"/>
    <w:rsid w:val="00BE121A"/>
    <w:rsid w:val="00BE142E"/>
    <w:rsid w:val="00BE19DF"/>
    <w:rsid w:val="00BE19EC"/>
    <w:rsid w:val="00BE1E27"/>
    <w:rsid w:val="00BE25BC"/>
    <w:rsid w:val="00BE2A3E"/>
    <w:rsid w:val="00BE2BF3"/>
    <w:rsid w:val="00BE4CAE"/>
    <w:rsid w:val="00BE5443"/>
    <w:rsid w:val="00BE6BF9"/>
    <w:rsid w:val="00BE7FDB"/>
    <w:rsid w:val="00BF1FAC"/>
    <w:rsid w:val="00BF26AF"/>
    <w:rsid w:val="00BF3C70"/>
    <w:rsid w:val="00BF6382"/>
    <w:rsid w:val="00C00533"/>
    <w:rsid w:val="00C01440"/>
    <w:rsid w:val="00C017CE"/>
    <w:rsid w:val="00C01C2C"/>
    <w:rsid w:val="00C02367"/>
    <w:rsid w:val="00C04D71"/>
    <w:rsid w:val="00C05178"/>
    <w:rsid w:val="00C05514"/>
    <w:rsid w:val="00C05687"/>
    <w:rsid w:val="00C058DA"/>
    <w:rsid w:val="00C05DC8"/>
    <w:rsid w:val="00C0648B"/>
    <w:rsid w:val="00C06BD7"/>
    <w:rsid w:val="00C10840"/>
    <w:rsid w:val="00C12EA0"/>
    <w:rsid w:val="00C13180"/>
    <w:rsid w:val="00C1331F"/>
    <w:rsid w:val="00C1555E"/>
    <w:rsid w:val="00C16602"/>
    <w:rsid w:val="00C175C9"/>
    <w:rsid w:val="00C2019D"/>
    <w:rsid w:val="00C21346"/>
    <w:rsid w:val="00C22A36"/>
    <w:rsid w:val="00C243D7"/>
    <w:rsid w:val="00C27545"/>
    <w:rsid w:val="00C334B2"/>
    <w:rsid w:val="00C33588"/>
    <w:rsid w:val="00C33942"/>
    <w:rsid w:val="00C348F0"/>
    <w:rsid w:val="00C350ED"/>
    <w:rsid w:val="00C35EBE"/>
    <w:rsid w:val="00C40B74"/>
    <w:rsid w:val="00C40DDB"/>
    <w:rsid w:val="00C40E51"/>
    <w:rsid w:val="00C42137"/>
    <w:rsid w:val="00C421C7"/>
    <w:rsid w:val="00C43450"/>
    <w:rsid w:val="00C4377B"/>
    <w:rsid w:val="00C43D6A"/>
    <w:rsid w:val="00C44D59"/>
    <w:rsid w:val="00C45843"/>
    <w:rsid w:val="00C503D5"/>
    <w:rsid w:val="00C50BD7"/>
    <w:rsid w:val="00C50D14"/>
    <w:rsid w:val="00C50E52"/>
    <w:rsid w:val="00C5287C"/>
    <w:rsid w:val="00C52EFD"/>
    <w:rsid w:val="00C53784"/>
    <w:rsid w:val="00C54AC4"/>
    <w:rsid w:val="00C56538"/>
    <w:rsid w:val="00C56573"/>
    <w:rsid w:val="00C63748"/>
    <w:rsid w:val="00C64067"/>
    <w:rsid w:val="00C65AA2"/>
    <w:rsid w:val="00C65F96"/>
    <w:rsid w:val="00C6625D"/>
    <w:rsid w:val="00C666F6"/>
    <w:rsid w:val="00C66B12"/>
    <w:rsid w:val="00C672ED"/>
    <w:rsid w:val="00C7108A"/>
    <w:rsid w:val="00C71BE1"/>
    <w:rsid w:val="00C71DE4"/>
    <w:rsid w:val="00C72C44"/>
    <w:rsid w:val="00C73120"/>
    <w:rsid w:val="00C767C8"/>
    <w:rsid w:val="00C81EE8"/>
    <w:rsid w:val="00C86741"/>
    <w:rsid w:val="00C90245"/>
    <w:rsid w:val="00C9061E"/>
    <w:rsid w:val="00C90F4A"/>
    <w:rsid w:val="00C91380"/>
    <w:rsid w:val="00C91A4D"/>
    <w:rsid w:val="00C91E38"/>
    <w:rsid w:val="00C93E52"/>
    <w:rsid w:val="00C946B6"/>
    <w:rsid w:val="00C94AB5"/>
    <w:rsid w:val="00C95722"/>
    <w:rsid w:val="00C96698"/>
    <w:rsid w:val="00C971DD"/>
    <w:rsid w:val="00C974C6"/>
    <w:rsid w:val="00CA15D8"/>
    <w:rsid w:val="00CA1713"/>
    <w:rsid w:val="00CA1ADA"/>
    <w:rsid w:val="00CA40BF"/>
    <w:rsid w:val="00CA4107"/>
    <w:rsid w:val="00CA41BE"/>
    <w:rsid w:val="00CA717A"/>
    <w:rsid w:val="00CA7540"/>
    <w:rsid w:val="00CB062B"/>
    <w:rsid w:val="00CB1AF1"/>
    <w:rsid w:val="00CB4436"/>
    <w:rsid w:val="00CB6475"/>
    <w:rsid w:val="00CB78CC"/>
    <w:rsid w:val="00CC043F"/>
    <w:rsid w:val="00CC067C"/>
    <w:rsid w:val="00CC3388"/>
    <w:rsid w:val="00CC3A33"/>
    <w:rsid w:val="00CC57AE"/>
    <w:rsid w:val="00CD01FD"/>
    <w:rsid w:val="00CD0208"/>
    <w:rsid w:val="00CD09FE"/>
    <w:rsid w:val="00CD0F0B"/>
    <w:rsid w:val="00CD2A6F"/>
    <w:rsid w:val="00CD57F5"/>
    <w:rsid w:val="00CD68B0"/>
    <w:rsid w:val="00CD7740"/>
    <w:rsid w:val="00CE0D02"/>
    <w:rsid w:val="00CE4EB7"/>
    <w:rsid w:val="00CE4EE6"/>
    <w:rsid w:val="00CE64FE"/>
    <w:rsid w:val="00CF14F8"/>
    <w:rsid w:val="00CF19F8"/>
    <w:rsid w:val="00CF5376"/>
    <w:rsid w:val="00CF63F5"/>
    <w:rsid w:val="00CF72B9"/>
    <w:rsid w:val="00D00DFA"/>
    <w:rsid w:val="00D11795"/>
    <w:rsid w:val="00D11F71"/>
    <w:rsid w:val="00D128BB"/>
    <w:rsid w:val="00D14FF9"/>
    <w:rsid w:val="00D16DB4"/>
    <w:rsid w:val="00D16EE8"/>
    <w:rsid w:val="00D16F75"/>
    <w:rsid w:val="00D17364"/>
    <w:rsid w:val="00D17807"/>
    <w:rsid w:val="00D21622"/>
    <w:rsid w:val="00D21C04"/>
    <w:rsid w:val="00D23E47"/>
    <w:rsid w:val="00D250C9"/>
    <w:rsid w:val="00D25602"/>
    <w:rsid w:val="00D256FC"/>
    <w:rsid w:val="00D27DD8"/>
    <w:rsid w:val="00D30422"/>
    <w:rsid w:val="00D31BB4"/>
    <w:rsid w:val="00D31C23"/>
    <w:rsid w:val="00D31F18"/>
    <w:rsid w:val="00D32F60"/>
    <w:rsid w:val="00D3309C"/>
    <w:rsid w:val="00D3420A"/>
    <w:rsid w:val="00D3522D"/>
    <w:rsid w:val="00D3522E"/>
    <w:rsid w:val="00D35DFD"/>
    <w:rsid w:val="00D360A3"/>
    <w:rsid w:val="00D37FE7"/>
    <w:rsid w:val="00D41ADE"/>
    <w:rsid w:val="00D43DBA"/>
    <w:rsid w:val="00D44F5D"/>
    <w:rsid w:val="00D462E0"/>
    <w:rsid w:val="00D469AC"/>
    <w:rsid w:val="00D46FA4"/>
    <w:rsid w:val="00D47C33"/>
    <w:rsid w:val="00D50416"/>
    <w:rsid w:val="00D51498"/>
    <w:rsid w:val="00D51994"/>
    <w:rsid w:val="00D51C4C"/>
    <w:rsid w:val="00D523B4"/>
    <w:rsid w:val="00D52EF6"/>
    <w:rsid w:val="00D53598"/>
    <w:rsid w:val="00D536A8"/>
    <w:rsid w:val="00D54427"/>
    <w:rsid w:val="00D54D72"/>
    <w:rsid w:val="00D55802"/>
    <w:rsid w:val="00D57774"/>
    <w:rsid w:val="00D607A8"/>
    <w:rsid w:val="00D61F36"/>
    <w:rsid w:val="00D63419"/>
    <w:rsid w:val="00D6350F"/>
    <w:rsid w:val="00D6364A"/>
    <w:rsid w:val="00D64370"/>
    <w:rsid w:val="00D64F38"/>
    <w:rsid w:val="00D658FC"/>
    <w:rsid w:val="00D66C58"/>
    <w:rsid w:val="00D67838"/>
    <w:rsid w:val="00D67F96"/>
    <w:rsid w:val="00D71263"/>
    <w:rsid w:val="00D71599"/>
    <w:rsid w:val="00D7223E"/>
    <w:rsid w:val="00D738E7"/>
    <w:rsid w:val="00D739B2"/>
    <w:rsid w:val="00D7502A"/>
    <w:rsid w:val="00D75227"/>
    <w:rsid w:val="00D75ACA"/>
    <w:rsid w:val="00D801D2"/>
    <w:rsid w:val="00D8099B"/>
    <w:rsid w:val="00D81D1D"/>
    <w:rsid w:val="00D83B21"/>
    <w:rsid w:val="00D83C1A"/>
    <w:rsid w:val="00D84883"/>
    <w:rsid w:val="00D84F11"/>
    <w:rsid w:val="00D86A5D"/>
    <w:rsid w:val="00D870A7"/>
    <w:rsid w:val="00D9078C"/>
    <w:rsid w:val="00D9267F"/>
    <w:rsid w:val="00D92FAA"/>
    <w:rsid w:val="00D937A3"/>
    <w:rsid w:val="00D94AB6"/>
    <w:rsid w:val="00D954EF"/>
    <w:rsid w:val="00D95738"/>
    <w:rsid w:val="00D95B3D"/>
    <w:rsid w:val="00D96614"/>
    <w:rsid w:val="00D96AF6"/>
    <w:rsid w:val="00D97481"/>
    <w:rsid w:val="00D975EE"/>
    <w:rsid w:val="00D97E24"/>
    <w:rsid w:val="00DA0282"/>
    <w:rsid w:val="00DA2413"/>
    <w:rsid w:val="00DA2E30"/>
    <w:rsid w:val="00DA4947"/>
    <w:rsid w:val="00DA5695"/>
    <w:rsid w:val="00DA5DBB"/>
    <w:rsid w:val="00DA62E4"/>
    <w:rsid w:val="00DA78FD"/>
    <w:rsid w:val="00DA7A5D"/>
    <w:rsid w:val="00DB1126"/>
    <w:rsid w:val="00DB17C2"/>
    <w:rsid w:val="00DB46E1"/>
    <w:rsid w:val="00DB5E8A"/>
    <w:rsid w:val="00DB7371"/>
    <w:rsid w:val="00DC1566"/>
    <w:rsid w:val="00DC1B78"/>
    <w:rsid w:val="00DC1BB9"/>
    <w:rsid w:val="00DC1F12"/>
    <w:rsid w:val="00DC29DB"/>
    <w:rsid w:val="00DC34AD"/>
    <w:rsid w:val="00DC4D12"/>
    <w:rsid w:val="00DC4D1C"/>
    <w:rsid w:val="00DC6178"/>
    <w:rsid w:val="00DC6BA2"/>
    <w:rsid w:val="00DC756A"/>
    <w:rsid w:val="00DC76FC"/>
    <w:rsid w:val="00DC7F7E"/>
    <w:rsid w:val="00DD0E74"/>
    <w:rsid w:val="00DD1C8C"/>
    <w:rsid w:val="00DD2C09"/>
    <w:rsid w:val="00DD48AB"/>
    <w:rsid w:val="00DD51AC"/>
    <w:rsid w:val="00DD5C60"/>
    <w:rsid w:val="00DE09A5"/>
    <w:rsid w:val="00DE1F71"/>
    <w:rsid w:val="00DE27F6"/>
    <w:rsid w:val="00DE2F96"/>
    <w:rsid w:val="00DE35D2"/>
    <w:rsid w:val="00DE396B"/>
    <w:rsid w:val="00DE44E1"/>
    <w:rsid w:val="00DE54BE"/>
    <w:rsid w:val="00DE6BB8"/>
    <w:rsid w:val="00DE6D1C"/>
    <w:rsid w:val="00DE7FBB"/>
    <w:rsid w:val="00DF026E"/>
    <w:rsid w:val="00DF042F"/>
    <w:rsid w:val="00DF172A"/>
    <w:rsid w:val="00DF19E6"/>
    <w:rsid w:val="00DF2B69"/>
    <w:rsid w:val="00DF48B4"/>
    <w:rsid w:val="00DF6553"/>
    <w:rsid w:val="00DF7E55"/>
    <w:rsid w:val="00E0113C"/>
    <w:rsid w:val="00E02259"/>
    <w:rsid w:val="00E04311"/>
    <w:rsid w:val="00E055BD"/>
    <w:rsid w:val="00E0645E"/>
    <w:rsid w:val="00E0657E"/>
    <w:rsid w:val="00E107A7"/>
    <w:rsid w:val="00E10851"/>
    <w:rsid w:val="00E10BF4"/>
    <w:rsid w:val="00E12214"/>
    <w:rsid w:val="00E12267"/>
    <w:rsid w:val="00E12D09"/>
    <w:rsid w:val="00E14B38"/>
    <w:rsid w:val="00E158E5"/>
    <w:rsid w:val="00E16148"/>
    <w:rsid w:val="00E200C3"/>
    <w:rsid w:val="00E20131"/>
    <w:rsid w:val="00E216DB"/>
    <w:rsid w:val="00E227F0"/>
    <w:rsid w:val="00E24B89"/>
    <w:rsid w:val="00E24E04"/>
    <w:rsid w:val="00E253EF"/>
    <w:rsid w:val="00E255DF"/>
    <w:rsid w:val="00E2564E"/>
    <w:rsid w:val="00E25F36"/>
    <w:rsid w:val="00E271DA"/>
    <w:rsid w:val="00E306D2"/>
    <w:rsid w:val="00E3099A"/>
    <w:rsid w:val="00E31F76"/>
    <w:rsid w:val="00E32A0D"/>
    <w:rsid w:val="00E32F96"/>
    <w:rsid w:val="00E33D1C"/>
    <w:rsid w:val="00E3469B"/>
    <w:rsid w:val="00E34B49"/>
    <w:rsid w:val="00E366F0"/>
    <w:rsid w:val="00E37EB8"/>
    <w:rsid w:val="00E43FFB"/>
    <w:rsid w:val="00E440CE"/>
    <w:rsid w:val="00E455C6"/>
    <w:rsid w:val="00E467D2"/>
    <w:rsid w:val="00E46FDA"/>
    <w:rsid w:val="00E515E9"/>
    <w:rsid w:val="00E51DB6"/>
    <w:rsid w:val="00E5235D"/>
    <w:rsid w:val="00E526C5"/>
    <w:rsid w:val="00E54AB4"/>
    <w:rsid w:val="00E56F8D"/>
    <w:rsid w:val="00E57A37"/>
    <w:rsid w:val="00E63EAE"/>
    <w:rsid w:val="00E6455D"/>
    <w:rsid w:val="00E65B71"/>
    <w:rsid w:val="00E710F1"/>
    <w:rsid w:val="00E7225B"/>
    <w:rsid w:val="00E758E3"/>
    <w:rsid w:val="00E75D4B"/>
    <w:rsid w:val="00E77E83"/>
    <w:rsid w:val="00E8059F"/>
    <w:rsid w:val="00E815FF"/>
    <w:rsid w:val="00E83B9C"/>
    <w:rsid w:val="00E83E0C"/>
    <w:rsid w:val="00E84893"/>
    <w:rsid w:val="00E84A2F"/>
    <w:rsid w:val="00E84D39"/>
    <w:rsid w:val="00E8552F"/>
    <w:rsid w:val="00E8610C"/>
    <w:rsid w:val="00E869B6"/>
    <w:rsid w:val="00E86CB8"/>
    <w:rsid w:val="00E87608"/>
    <w:rsid w:val="00E87EB5"/>
    <w:rsid w:val="00E90E34"/>
    <w:rsid w:val="00E91498"/>
    <w:rsid w:val="00E92051"/>
    <w:rsid w:val="00E92CCF"/>
    <w:rsid w:val="00E95E4D"/>
    <w:rsid w:val="00EA03A8"/>
    <w:rsid w:val="00EA0F98"/>
    <w:rsid w:val="00EA6394"/>
    <w:rsid w:val="00EA6755"/>
    <w:rsid w:val="00EB0A4F"/>
    <w:rsid w:val="00EB1D96"/>
    <w:rsid w:val="00EB1ED8"/>
    <w:rsid w:val="00EB2FFA"/>
    <w:rsid w:val="00EB371F"/>
    <w:rsid w:val="00EB4739"/>
    <w:rsid w:val="00EB5900"/>
    <w:rsid w:val="00EB69E6"/>
    <w:rsid w:val="00EB7A91"/>
    <w:rsid w:val="00EC0EBC"/>
    <w:rsid w:val="00EC15EC"/>
    <w:rsid w:val="00EC2454"/>
    <w:rsid w:val="00EC2C68"/>
    <w:rsid w:val="00EC2DC5"/>
    <w:rsid w:val="00EC416F"/>
    <w:rsid w:val="00EC441B"/>
    <w:rsid w:val="00EC48BB"/>
    <w:rsid w:val="00EC568C"/>
    <w:rsid w:val="00EC6E3B"/>
    <w:rsid w:val="00EC6FCD"/>
    <w:rsid w:val="00EC7676"/>
    <w:rsid w:val="00EC791E"/>
    <w:rsid w:val="00EC7ADD"/>
    <w:rsid w:val="00ED0232"/>
    <w:rsid w:val="00ED0874"/>
    <w:rsid w:val="00ED16A9"/>
    <w:rsid w:val="00ED42CB"/>
    <w:rsid w:val="00ED7101"/>
    <w:rsid w:val="00EE129B"/>
    <w:rsid w:val="00EE22C4"/>
    <w:rsid w:val="00EE3219"/>
    <w:rsid w:val="00EE39F1"/>
    <w:rsid w:val="00EE3AE3"/>
    <w:rsid w:val="00EE56BF"/>
    <w:rsid w:val="00EE642E"/>
    <w:rsid w:val="00EF16F7"/>
    <w:rsid w:val="00EF2595"/>
    <w:rsid w:val="00EF2E53"/>
    <w:rsid w:val="00EF46F3"/>
    <w:rsid w:val="00F00F42"/>
    <w:rsid w:val="00F01110"/>
    <w:rsid w:val="00F025A2"/>
    <w:rsid w:val="00F03131"/>
    <w:rsid w:val="00F04A7C"/>
    <w:rsid w:val="00F04D74"/>
    <w:rsid w:val="00F058AB"/>
    <w:rsid w:val="00F065D6"/>
    <w:rsid w:val="00F06798"/>
    <w:rsid w:val="00F06DCB"/>
    <w:rsid w:val="00F078BD"/>
    <w:rsid w:val="00F07E04"/>
    <w:rsid w:val="00F1000A"/>
    <w:rsid w:val="00F1236C"/>
    <w:rsid w:val="00F125EE"/>
    <w:rsid w:val="00F140D6"/>
    <w:rsid w:val="00F15A6E"/>
    <w:rsid w:val="00F163C5"/>
    <w:rsid w:val="00F16D98"/>
    <w:rsid w:val="00F20CE7"/>
    <w:rsid w:val="00F20DF4"/>
    <w:rsid w:val="00F21D9D"/>
    <w:rsid w:val="00F22BA0"/>
    <w:rsid w:val="00F232EA"/>
    <w:rsid w:val="00F2539E"/>
    <w:rsid w:val="00F255D6"/>
    <w:rsid w:val="00F25B56"/>
    <w:rsid w:val="00F262EC"/>
    <w:rsid w:val="00F27E73"/>
    <w:rsid w:val="00F30D24"/>
    <w:rsid w:val="00F30D5B"/>
    <w:rsid w:val="00F317D7"/>
    <w:rsid w:val="00F36C50"/>
    <w:rsid w:val="00F44382"/>
    <w:rsid w:val="00F4475B"/>
    <w:rsid w:val="00F44C08"/>
    <w:rsid w:val="00F47D12"/>
    <w:rsid w:val="00F52042"/>
    <w:rsid w:val="00F527AD"/>
    <w:rsid w:val="00F52A73"/>
    <w:rsid w:val="00F53346"/>
    <w:rsid w:val="00F53BC6"/>
    <w:rsid w:val="00F5504C"/>
    <w:rsid w:val="00F5505F"/>
    <w:rsid w:val="00F558B8"/>
    <w:rsid w:val="00F6188B"/>
    <w:rsid w:val="00F63302"/>
    <w:rsid w:val="00F638B7"/>
    <w:rsid w:val="00F66071"/>
    <w:rsid w:val="00F6757A"/>
    <w:rsid w:val="00F70CCD"/>
    <w:rsid w:val="00F73084"/>
    <w:rsid w:val="00F75264"/>
    <w:rsid w:val="00F75F7C"/>
    <w:rsid w:val="00F76857"/>
    <w:rsid w:val="00F805FF"/>
    <w:rsid w:val="00F8174C"/>
    <w:rsid w:val="00F834A3"/>
    <w:rsid w:val="00F845A6"/>
    <w:rsid w:val="00F848D4"/>
    <w:rsid w:val="00F86719"/>
    <w:rsid w:val="00F91046"/>
    <w:rsid w:val="00F91A31"/>
    <w:rsid w:val="00F93457"/>
    <w:rsid w:val="00F95812"/>
    <w:rsid w:val="00F96A71"/>
    <w:rsid w:val="00F9764C"/>
    <w:rsid w:val="00FA01BA"/>
    <w:rsid w:val="00FA0F35"/>
    <w:rsid w:val="00FA2AF6"/>
    <w:rsid w:val="00FA4AE1"/>
    <w:rsid w:val="00FA6476"/>
    <w:rsid w:val="00FA7E62"/>
    <w:rsid w:val="00FB0E71"/>
    <w:rsid w:val="00FB1CDE"/>
    <w:rsid w:val="00FB2D36"/>
    <w:rsid w:val="00FB39EF"/>
    <w:rsid w:val="00FB4B2B"/>
    <w:rsid w:val="00FB598E"/>
    <w:rsid w:val="00FB5CF5"/>
    <w:rsid w:val="00FB68E2"/>
    <w:rsid w:val="00FB6C74"/>
    <w:rsid w:val="00FB7871"/>
    <w:rsid w:val="00FC0D20"/>
    <w:rsid w:val="00FC1085"/>
    <w:rsid w:val="00FC2222"/>
    <w:rsid w:val="00FC33CE"/>
    <w:rsid w:val="00FC3E96"/>
    <w:rsid w:val="00FC3FB5"/>
    <w:rsid w:val="00FC4CFF"/>
    <w:rsid w:val="00FC5468"/>
    <w:rsid w:val="00FC6445"/>
    <w:rsid w:val="00FC7161"/>
    <w:rsid w:val="00FD0159"/>
    <w:rsid w:val="00FD0B08"/>
    <w:rsid w:val="00FD5CC8"/>
    <w:rsid w:val="00FD758C"/>
    <w:rsid w:val="00FE009D"/>
    <w:rsid w:val="00FE0AB4"/>
    <w:rsid w:val="00FE2D2F"/>
    <w:rsid w:val="00FE39A7"/>
    <w:rsid w:val="00FE3FED"/>
    <w:rsid w:val="00FE52A6"/>
    <w:rsid w:val="00FE565F"/>
    <w:rsid w:val="00FE626F"/>
    <w:rsid w:val="00FE739A"/>
    <w:rsid w:val="00FF012D"/>
    <w:rsid w:val="00FF097F"/>
    <w:rsid w:val="00FF0C91"/>
    <w:rsid w:val="00FF2AC4"/>
    <w:rsid w:val="00FF3495"/>
    <w:rsid w:val="00FF431F"/>
    <w:rsid w:val="00FF499A"/>
    <w:rsid w:val="00FF5324"/>
    <w:rsid w:val="00FF5F41"/>
    <w:rsid w:val="00FF6499"/>
    <w:rsid w:val="00FF6506"/>
    <w:rsid w:val="00FF6636"/>
    <w:rsid w:val="00FF74E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17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8B9"/>
    <w:pPr>
      <w:ind w:firstLine="28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F1F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1F92"/>
  </w:style>
  <w:style w:type="paragraph" w:styleId="Piedepgina">
    <w:name w:val="footer"/>
    <w:basedOn w:val="Normal"/>
    <w:link w:val="PiedepginaCar"/>
    <w:uiPriority w:val="99"/>
    <w:unhideWhenUsed/>
    <w:rsid w:val="003F1F9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1F92"/>
  </w:style>
  <w:style w:type="paragraph" w:styleId="Prrafodelista">
    <w:name w:val="List Paragraph"/>
    <w:basedOn w:val="Normal"/>
    <w:uiPriority w:val="34"/>
    <w:qFormat/>
    <w:rsid w:val="0011650F"/>
    <w:pPr>
      <w:ind w:left="720"/>
      <w:contextualSpacing/>
    </w:pPr>
  </w:style>
  <w:style w:type="character" w:styleId="Hipervnculo">
    <w:name w:val="Hyperlink"/>
    <w:basedOn w:val="Fuentedeprrafopredeter"/>
    <w:uiPriority w:val="99"/>
    <w:unhideWhenUsed/>
    <w:rsid w:val="00BE25BC"/>
    <w:rPr>
      <w:color w:val="0563C1" w:themeColor="hyperlink"/>
      <w:u w:val="single"/>
    </w:rPr>
  </w:style>
  <w:style w:type="character" w:customStyle="1" w:styleId="Mencinsinresolver1">
    <w:name w:val="Mención sin resolver1"/>
    <w:basedOn w:val="Fuentedeprrafopredeter"/>
    <w:uiPriority w:val="99"/>
    <w:semiHidden/>
    <w:unhideWhenUsed/>
    <w:rsid w:val="00BE25BC"/>
    <w:rPr>
      <w:color w:val="808080"/>
      <w:shd w:val="clear" w:color="auto" w:fill="E6E6E6"/>
    </w:rPr>
  </w:style>
  <w:style w:type="table" w:styleId="Tablaconcuadrcula">
    <w:name w:val="Table Grid"/>
    <w:basedOn w:val="Tablanormal"/>
    <w:uiPriority w:val="39"/>
    <w:rsid w:val="00B40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51">
    <w:name w:val="Tabla normal 51"/>
    <w:basedOn w:val="Tablanormal"/>
    <w:uiPriority w:val="45"/>
    <w:rsid w:val="004D797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concuadrcula1clara1">
    <w:name w:val="Tabla con cuadrícula 1 clara1"/>
    <w:basedOn w:val="Tablanormal"/>
    <w:uiPriority w:val="46"/>
    <w:rsid w:val="004D79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4217BF"/>
    <w:rPr>
      <w:color w:val="808080"/>
    </w:rPr>
  </w:style>
  <w:style w:type="table" w:customStyle="1" w:styleId="Tablaconcuadrcula7concolores1">
    <w:name w:val="Tabla con cuadrícula 7 con colores1"/>
    <w:basedOn w:val="Tablanormal"/>
    <w:uiPriority w:val="52"/>
    <w:rsid w:val="00546A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delista6concolores1">
    <w:name w:val="Tabla de lista 6 con colores1"/>
    <w:basedOn w:val="Tablanormal"/>
    <w:uiPriority w:val="51"/>
    <w:rsid w:val="00546A9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7concolores1">
    <w:name w:val="Tabla de lista 7 con colores1"/>
    <w:basedOn w:val="Tablanormal"/>
    <w:uiPriority w:val="52"/>
    <w:rsid w:val="003A7EB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21">
    <w:name w:val="Tabla de lista 21"/>
    <w:basedOn w:val="Tablanormal"/>
    <w:uiPriority w:val="47"/>
    <w:rsid w:val="003A7EB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1clara1">
    <w:name w:val="Tabla de lista 1 clara1"/>
    <w:basedOn w:val="Tablanormal"/>
    <w:uiPriority w:val="46"/>
    <w:rsid w:val="003A7EB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merodelnea">
    <w:name w:val="line number"/>
    <w:basedOn w:val="Fuentedeprrafopredeter"/>
    <w:uiPriority w:val="99"/>
    <w:semiHidden/>
    <w:unhideWhenUsed/>
    <w:rsid w:val="00503501"/>
  </w:style>
  <w:style w:type="paragraph" w:styleId="Textodeglobo">
    <w:name w:val="Balloon Text"/>
    <w:basedOn w:val="Normal"/>
    <w:link w:val="TextodegloboCar"/>
    <w:uiPriority w:val="99"/>
    <w:semiHidden/>
    <w:unhideWhenUsed/>
    <w:rsid w:val="007D6EC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D6EC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8B9"/>
    <w:pPr>
      <w:ind w:firstLine="28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F1F9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1F92"/>
  </w:style>
  <w:style w:type="paragraph" w:styleId="Piedepgina">
    <w:name w:val="footer"/>
    <w:basedOn w:val="Normal"/>
    <w:link w:val="PiedepginaCar"/>
    <w:uiPriority w:val="99"/>
    <w:unhideWhenUsed/>
    <w:rsid w:val="003F1F9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1F92"/>
  </w:style>
  <w:style w:type="paragraph" w:styleId="Prrafodelista">
    <w:name w:val="List Paragraph"/>
    <w:basedOn w:val="Normal"/>
    <w:uiPriority w:val="34"/>
    <w:qFormat/>
    <w:rsid w:val="0011650F"/>
    <w:pPr>
      <w:ind w:left="720"/>
      <w:contextualSpacing/>
    </w:pPr>
  </w:style>
  <w:style w:type="character" w:styleId="Hipervnculo">
    <w:name w:val="Hyperlink"/>
    <w:basedOn w:val="Fuentedeprrafopredeter"/>
    <w:uiPriority w:val="99"/>
    <w:unhideWhenUsed/>
    <w:rsid w:val="00BE25BC"/>
    <w:rPr>
      <w:color w:val="0563C1" w:themeColor="hyperlink"/>
      <w:u w:val="single"/>
    </w:rPr>
  </w:style>
  <w:style w:type="character" w:customStyle="1" w:styleId="Mencinsinresolver1">
    <w:name w:val="Mención sin resolver1"/>
    <w:basedOn w:val="Fuentedeprrafopredeter"/>
    <w:uiPriority w:val="99"/>
    <w:semiHidden/>
    <w:unhideWhenUsed/>
    <w:rsid w:val="00BE25BC"/>
    <w:rPr>
      <w:color w:val="808080"/>
      <w:shd w:val="clear" w:color="auto" w:fill="E6E6E6"/>
    </w:rPr>
  </w:style>
  <w:style w:type="table" w:styleId="Tablaconcuadrcula">
    <w:name w:val="Table Grid"/>
    <w:basedOn w:val="Tablanormal"/>
    <w:uiPriority w:val="39"/>
    <w:rsid w:val="00B40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51">
    <w:name w:val="Tabla normal 51"/>
    <w:basedOn w:val="Tablanormal"/>
    <w:uiPriority w:val="45"/>
    <w:rsid w:val="004D797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concuadrcula1clara1">
    <w:name w:val="Tabla con cuadrícula 1 clara1"/>
    <w:basedOn w:val="Tablanormal"/>
    <w:uiPriority w:val="46"/>
    <w:rsid w:val="004D79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4217BF"/>
    <w:rPr>
      <w:color w:val="808080"/>
    </w:rPr>
  </w:style>
  <w:style w:type="table" w:customStyle="1" w:styleId="Tablaconcuadrcula7concolores1">
    <w:name w:val="Tabla con cuadrícula 7 con colores1"/>
    <w:basedOn w:val="Tablanormal"/>
    <w:uiPriority w:val="52"/>
    <w:rsid w:val="00546A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delista6concolores1">
    <w:name w:val="Tabla de lista 6 con colores1"/>
    <w:basedOn w:val="Tablanormal"/>
    <w:uiPriority w:val="51"/>
    <w:rsid w:val="00546A9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7concolores1">
    <w:name w:val="Tabla de lista 7 con colores1"/>
    <w:basedOn w:val="Tablanormal"/>
    <w:uiPriority w:val="52"/>
    <w:rsid w:val="003A7EB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21">
    <w:name w:val="Tabla de lista 21"/>
    <w:basedOn w:val="Tablanormal"/>
    <w:uiPriority w:val="47"/>
    <w:rsid w:val="003A7EB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1clara1">
    <w:name w:val="Tabla de lista 1 clara1"/>
    <w:basedOn w:val="Tablanormal"/>
    <w:uiPriority w:val="46"/>
    <w:rsid w:val="003A7EB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merodelnea">
    <w:name w:val="line number"/>
    <w:basedOn w:val="Fuentedeprrafopredeter"/>
    <w:uiPriority w:val="99"/>
    <w:semiHidden/>
    <w:unhideWhenUsed/>
    <w:rsid w:val="00503501"/>
  </w:style>
  <w:style w:type="paragraph" w:styleId="Textodeglobo">
    <w:name w:val="Balloon Text"/>
    <w:basedOn w:val="Normal"/>
    <w:link w:val="TextodegloboCar"/>
    <w:uiPriority w:val="99"/>
    <w:semiHidden/>
    <w:unhideWhenUsed/>
    <w:rsid w:val="007D6EC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D6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19070">
      <w:bodyDiv w:val="1"/>
      <w:marLeft w:val="0"/>
      <w:marRight w:val="0"/>
      <w:marTop w:val="0"/>
      <w:marBottom w:val="0"/>
      <w:divBdr>
        <w:top w:val="none" w:sz="0" w:space="0" w:color="auto"/>
        <w:left w:val="none" w:sz="0" w:space="0" w:color="auto"/>
        <w:bottom w:val="none" w:sz="0" w:space="0" w:color="auto"/>
        <w:right w:val="none" w:sz="0" w:space="0" w:color="auto"/>
      </w:divBdr>
      <w:divsChild>
        <w:div w:id="468787743">
          <w:marLeft w:val="0"/>
          <w:marRight w:val="0"/>
          <w:marTop w:val="0"/>
          <w:marBottom w:val="300"/>
          <w:divBdr>
            <w:top w:val="none" w:sz="0" w:space="0" w:color="auto"/>
            <w:left w:val="none" w:sz="0" w:space="0" w:color="auto"/>
            <w:bottom w:val="none" w:sz="0" w:space="0" w:color="auto"/>
            <w:right w:val="none" w:sz="0" w:space="0" w:color="auto"/>
          </w:divBdr>
          <w:divsChild>
            <w:div w:id="751901425">
              <w:marLeft w:val="0"/>
              <w:marRight w:val="0"/>
              <w:marTop w:val="0"/>
              <w:marBottom w:val="0"/>
              <w:divBdr>
                <w:top w:val="none" w:sz="0" w:space="0" w:color="auto"/>
                <w:left w:val="none" w:sz="0" w:space="0" w:color="auto"/>
                <w:bottom w:val="none" w:sz="0" w:space="0" w:color="auto"/>
                <w:right w:val="none" w:sz="0" w:space="0" w:color="auto"/>
              </w:divBdr>
              <w:divsChild>
                <w:div w:id="183259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058323">
      <w:bodyDiv w:val="1"/>
      <w:marLeft w:val="0"/>
      <w:marRight w:val="0"/>
      <w:marTop w:val="0"/>
      <w:marBottom w:val="0"/>
      <w:divBdr>
        <w:top w:val="none" w:sz="0" w:space="0" w:color="auto"/>
        <w:left w:val="none" w:sz="0" w:space="0" w:color="auto"/>
        <w:bottom w:val="none" w:sz="0" w:space="0" w:color="auto"/>
        <w:right w:val="none" w:sz="0" w:space="0" w:color="auto"/>
      </w:divBdr>
      <w:divsChild>
        <w:div w:id="1024674440">
          <w:marLeft w:val="0"/>
          <w:marRight w:val="0"/>
          <w:marTop w:val="0"/>
          <w:marBottom w:val="0"/>
          <w:divBdr>
            <w:top w:val="none" w:sz="0" w:space="0" w:color="auto"/>
            <w:left w:val="none" w:sz="0" w:space="0" w:color="auto"/>
            <w:bottom w:val="none" w:sz="0" w:space="0" w:color="auto"/>
            <w:right w:val="none" w:sz="0" w:space="0" w:color="auto"/>
          </w:divBdr>
        </w:div>
        <w:div w:id="1430158053">
          <w:marLeft w:val="0"/>
          <w:marRight w:val="0"/>
          <w:marTop w:val="0"/>
          <w:marBottom w:val="0"/>
          <w:divBdr>
            <w:top w:val="none" w:sz="0" w:space="0" w:color="auto"/>
            <w:left w:val="none" w:sz="0" w:space="0" w:color="auto"/>
            <w:bottom w:val="none" w:sz="0" w:space="0" w:color="auto"/>
            <w:right w:val="none" w:sz="0" w:space="0" w:color="auto"/>
          </w:divBdr>
        </w:div>
        <w:div w:id="1531261943">
          <w:marLeft w:val="0"/>
          <w:marRight w:val="0"/>
          <w:marTop w:val="0"/>
          <w:marBottom w:val="0"/>
          <w:divBdr>
            <w:top w:val="none" w:sz="0" w:space="0" w:color="auto"/>
            <w:left w:val="none" w:sz="0" w:space="0" w:color="auto"/>
            <w:bottom w:val="none" w:sz="0" w:space="0" w:color="auto"/>
            <w:right w:val="none" w:sz="0" w:space="0" w:color="auto"/>
          </w:divBdr>
        </w:div>
      </w:divsChild>
    </w:div>
    <w:div w:id="702094053">
      <w:bodyDiv w:val="1"/>
      <w:marLeft w:val="0"/>
      <w:marRight w:val="0"/>
      <w:marTop w:val="0"/>
      <w:marBottom w:val="0"/>
      <w:divBdr>
        <w:top w:val="none" w:sz="0" w:space="0" w:color="auto"/>
        <w:left w:val="none" w:sz="0" w:space="0" w:color="auto"/>
        <w:bottom w:val="none" w:sz="0" w:space="0" w:color="auto"/>
        <w:right w:val="none" w:sz="0" w:space="0" w:color="auto"/>
      </w:divBdr>
      <w:divsChild>
        <w:div w:id="177815754">
          <w:marLeft w:val="0"/>
          <w:marRight w:val="0"/>
          <w:marTop w:val="0"/>
          <w:marBottom w:val="0"/>
          <w:divBdr>
            <w:top w:val="none" w:sz="0" w:space="0" w:color="auto"/>
            <w:left w:val="none" w:sz="0" w:space="0" w:color="auto"/>
            <w:bottom w:val="none" w:sz="0" w:space="0" w:color="auto"/>
            <w:right w:val="none" w:sz="0" w:space="0" w:color="auto"/>
          </w:divBdr>
        </w:div>
        <w:div w:id="667948415">
          <w:marLeft w:val="0"/>
          <w:marRight w:val="0"/>
          <w:marTop w:val="0"/>
          <w:marBottom w:val="0"/>
          <w:divBdr>
            <w:top w:val="none" w:sz="0" w:space="0" w:color="auto"/>
            <w:left w:val="none" w:sz="0" w:space="0" w:color="auto"/>
            <w:bottom w:val="none" w:sz="0" w:space="0" w:color="auto"/>
            <w:right w:val="none" w:sz="0" w:space="0" w:color="auto"/>
          </w:divBdr>
        </w:div>
        <w:div w:id="962661711">
          <w:marLeft w:val="0"/>
          <w:marRight w:val="0"/>
          <w:marTop w:val="0"/>
          <w:marBottom w:val="0"/>
          <w:divBdr>
            <w:top w:val="none" w:sz="0" w:space="0" w:color="auto"/>
            <w:left w:val="none" w:sz="0" w:space="0" w:color="auto"/>
            <w:bottom w:val="none" w:sz="0" w:space="0" w:color="auto"/>
            <w:right w:val="none" w:sz="0" w:space="0" w:color="auto"/>
          </w:divBdr>
        </w:div>
      </w:divsChild>
    </w:div>
    <w:div w:id="1897278685">
      <w:bodyDiv w:val="1"/>
      <w:marLeft w:val="0"/>
      <w:marRight w:val="0"/>
      <w:marTop w:val="0"/>
      <w:marBottom w:val="0"/>
      <w:divBdr>
        <w:top w:val="none" w:sz="0" w:space="0" w:color="auto"/>
        <w:left w:val="none" w:sz="0" w:space="0" w:color="auto"/>
        <w:bottom w:val="none" w:sz="0" w:space="0" w:color="auto"/>
        <w:right w:val="none" w:sz="0" w:space="0" w:color="auto"/>
      </w:divBdr>
      <w:divsChild>
        <w:div w:id="1674527568">
          <w:marLeft w:val="0"/>
          <w:marRight w:val="0"/>
          <w:marTop w:val="0"/>
          <w:marBottom w:val="0"/>
          <w:divBdr>
            <w:top w:val="none" w:sz="0" w:space="0" w:color="auto"/>
            <w:left w:val="none" w:sz="0" w:space="0" w:color="auto"/>
            <w:bottom w:val="none" w:sz="0" w:space="0" w:color="auto"/>
            <w:right w:val="none" w:sz="0" w:space="0" w:color="auto"/>
          </w:divBdr>
        </w:div>
        <w:div w:id="1816599787">
          <w:marLeft w:val="0"/>
          <w:marRight w:val="0"/>
          <w:marTop w:val="0"/>
          <w:marBottom w:val="0"/>
          <w:divBdr>
            <w:top w:val="none" w:sz="0" w:space="0" w:color="auto"/>
            <w:left w:val="none" w:sz="0" w:space="0" w:color="auto"/>
            <w:bottom w:val="none" w:sz="0" w:space="0" w:color="auto"/>
            <w:right w:val="none" w:sz="0" w:space="0" w:color="auto"/>
          </w:divBdr>
        </w:div>
      </w:divsChild>
    </w:div>
    <w:div w:id="2042045420">
      <w:bodyDiv w:val="1"/>
      <w:marLeft w:val="0"/>
      <w:marRight w:val="0"/>
      <w:marTop w:val="0"/>
      <w:marBottom w:val="0"/>
      <w:divBdr>
        <w:top w:val="none" w:sz="0" w:space="0" w:color="auto"/>
        <w:left w:val="none" w:sz="0" w:space="0" w:color="auto"/>
        <w:bottom w:val="none" w:sz="0" w:space="0" w:color="auto"/>
        <w:right w:val="none" w:sz="0" w:space="0" w:color="auto"/>
      </w:divBdr>
      <w:divsChild>
        <w:div w:id="183716098">
          <w:marLeft w:val="0"/>
          <w:marRight w:val="0"/>
          <w:marTop w:val="0"/>
          <w:marBottom w:val="0"/>
          <w:divBdr>
            <w:top w:val="none" w:sz="0" w:space="0" w:color="auto"/>
            <w:left w:val="none" w:sz="0" w:space="0" w:color="auto"/>
            <w:bottom w:val="none" w:sz="0" w:space="0" w:color="auto"/>
            <w:right w:val="none" w:sz="0" w:space="0" w:color="auto"/>
          </w:divBdr>
        </w:div>
        <w:div w:id="1861578180">
          <w:marLeft w:val="0"/>
          <w:marRight w:val="0"/>
          <w:marTop w:val="0"/>
          <w:marBottom w:val="0"/>
          <w:divBdr>
            <w:top w:val="none" w:sz="0" w:space="0" w:color="auto"/>
            <w:left w:val="none" w:sz="0" w:space="0" w:color="auto"/>
            <w:bottom w:val="none" w:sz="0" w:space="0" w:color="auto"/>
            <w:right w:val="none" w:sz="0" w:space="0" w:color="auto"/>
          </w:divBdr>
        </w:div>
        <w:div w:id="603462871">
          <w:marLeft w:val="0"/>
          <w:marRight w:val="0"/>
          <w:marTop w:val="0"/>
          <w:marBottom w:val="0"/>
          <w:divBdr>
            <w:top w:val="none" w:sz="0" w:space="0" w:color="auto"/>
            <w:left w:val="none" w:sz="0" w:space="0" w:color="auto"/>
            <w:bottom w:val="none" w:sz="0" w:space="0" w:color="auto"/>
            <w:right w:val="none" w:sz="0" w:space="0" w:color="auto"/>
          </w:divBdr>
        </w:div>
      </w:divsChild>
    </w:div>
    <w:div w:id="2145659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0B0BD-57A8-4B15-AF48-0F5400E29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5508</Words>
  <Characters>305297</Characters>
  <Application>Microsoft Office Word</Application>
  <DocSecurity>0</DocSecurity>
  <Lines>2544</Lines>
  <Paragraphs>7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0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án Montes de Oca García</dc:creator>
  <cp:lastModifiedBy>Ponce</cp:lastModifiedBy>
  <cp:revision>2</cp:revision>
  <cp:lastPrinted>2018-12-14T19:07:00Z</cp:lastPrinted>
  <dcterms:created xsi:type="dcterms:W3CDTF">2019-01-11T11:48:00Z</dcterms:created>
  <dcterms:modified xsi:type="dcterms:W3CDTF">2019-01-11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f72206-356c-363a-9149-d42839177378</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